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838F61A" w14:textId="77777777" w:rsidR="008B6C8E" w:rsidRPr="00C6566A" w:rsidRDefault="00A42A4F" w:rsidP="00C6566A">
      <w:pPr>
        <w:spacing w:line="240" w:lineRule="atLeast"/>
        <w:ind w:firstLine="420"/>
        <w:rPr>
          <w:b/>
        </w:rPr>
      </w:pPr>
      <w:bookmarkStart w:id="0" w:name="OLE_LINK5"/>
      <w:r w:rsidRPr="00C6566A">
        <w:rPr>
          <w:b/>
          <w:bCs/>
        </w:rPr>
        <w:t>Table S1.</w:t>
      </w:r>
      <w:r w:rsidRPr="00C6566A">
        <w:t xml:space="preserve"> List of studies and their autophagy-monitoring methods (listed by publication year).</w:t>
      </w:r>
    </w:p>
    <w:tbl>
      <w:tblPr>
        <w:tblW w:w="1556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7" w:type="dxa"/>
          <w:right w:w="57" w:type="dxa"/>
        </w:tblCellMar>
        <w:tblLook w:val="04A0" w:firstRow="1" w:lastRow="0" w:firstColumn="1" w:lastColumn="0" w:noHBand="0" w:noVBand="1"/>
      </w:tblPr>
      <w:tblGrid>
        <w:gridCol w:w="2641"/>
        <w:gridCol w:w="1750"/>
        <w:gridCol w:w="1490"/>
        <w:gridCol w:w="1280"/>
        <w:gridCol w:w="1280"/>
        <w:gridCol w:w="1570"/>
        <w:gridCol w:w="1470"/>
        <w:gridCol w:w="1337"/>
        <w:gridCol w:w="1383"/>
        <w:gridCol w:w="770"/>
        <w:gridCol w:w="591"/>
      </w:tblGrid>
      <w:tr w:rsidR="008B6C8E" w:rsidRPr="00C6566A" w14:paraId="3800F4E2" w14:textId="77777777">
        <w:trPr>
          <w:trHeight w:val="261"/>
        </w:trPr>
        <w:tc>
          <w:tcPr>
            <w:tcW w:w="2641" w:type="dxa"/>
            <w:vAlign w:val="center"/>
          </w:tcPr>
          <w:p w14:paraId="1C46348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center"/>
              <w:rPr>
                <w:b/>
                <w:bCs/>
                <w:sz w:val="14"/>
                <w:szCs w:val="14"/>
              </w:rPr>
            </w:pPr>
          </w:p>
        </w:tc>
        <w:tc>
          <w:tcPr>
            <w:tcW w:w="12330" w:type="dxa"/>
            <w:gridSpan w:val="9"/>
            <w:vAlign w:val="center"/>
          </w:tcPr>
          <w:p w14:paraId="4C59631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center"/>
              <w:rPr>
                <w:b/>
                <w:bCs/>
                <w:i/>
                <w:iCs/>
                <w:sz w:val="14"/>
                <w:szCs w:val="14"/>
              </w:rPr>
            </w:pPr>
            <w:r w:rsidRPr="00C6566A">
              <w:rPr>
                <w:b/>
                <w:bCs/>
                <w:sz w:val="14"/>
                <w:szCs w:val="14"/>
              </w:rPr>
              <w:t>Methods for monitoring autophagy</w:t>
            </w:r>
          </w:p>
        </w:tc>
        <w:tc>
          <w:tcPr>
            <w:tcW w:w="591" w:type="dxa"/>
            <w:vAlign w:val="center"/>
          </w:tcPr>
          <w:p w14:paraId="1C3BAA4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center"/>
              <w:rPr>
                <w:b/>
                <w:bCs/>
                <w:sz w:val="14"/>
                <w:szCs w:val="14"/>
              </w:rPr>
            </w:pPr>
          </w:p>
        </w:tc>
      </w:tr>
      <w:tr w:rsidR="008B6C8E" w:rsidRPr="00C6566A" w14:paraId="45AE06BD" w14:textId="77777777">
        <w:trPr>
          <w:trHeight w:val="261"/>
        </w:trPr>
        <w:tc>
          <w:tcPr>
            <w:tcW w:w="2641" w:type="dxa"/>
            <w:vAlign w:val="center"/>
          </w:tcPr>
          <w:p w14:paraId="17BF62B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center"/>
              <w:rPr>
                <w:color w:val="000000"/>
                <w:sz w:val="14"/>
                <w:szCs w:val="14"/>
              </w:rPr>
            </w:pPr>
            <w:r w:rsidRPr="00C6566A">
              <w:rPr>
                <w:b/>
                <w:bCs/>
                <w:sz w:val="14"/>
                <w:szCs w:val="14"/>
              </w:rPr>
              <w:t>Autophagy modulators</w:t>
            </w:r>
          </w:p>
        </w:tc>
        <w:tc>
          <w:tcPr>
            <w:tcW w:w="1750" w:type="dxa"/>
            <w:vAlign w:val="center"/>
          </w:tcPr>
          <w:p w14:paraId="2439B29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center"/>
              <w:rPr>
                <w:color w:val="000000"/>
                <w:sz w:val="14"/>
                <w:szCs w:val="14"/>
              </w:rPr>
            </w:pPr>
            <w:r w:rsidRPr="00C6566A">
              <w:rPr>
                <w:b/>
                <w:bCs/>
                <w:sz w:val="14"/>
                <w:szCs w:val="14"/>
              </w:rPr>
              <w:t>Autophagosome quantification</w:t>
            </w:r>
          </w:p>
        </w:tc>
        <w:tc>
          <w:tcPr>
            <w:tcW w:w="1490" w:type="dxa"/>
            <w:vAlign w:val="center"/>
          </w:tcPr>
          <w:p w14:paraId="5484E44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center"/>
              <w:rPr>
                <w:color w:val="000000"/>
                <w:sz w:val="14"/>
                <w:szCs w:val="14"/>
              </w:rPr>
            </w:pPr>
            <w:r w:rsidRPr="00C6566A">
              <w:rPr>
                <w:b/>
                <w:bCs/>
                <w:sz w:val="14"/>
                <w:szCs w:val="14"/>
              </w:rPr>
              <w:t>Biochemical changes</w:t>
            </w:r>
          </w:p>
        </w:tc>
        <w:tc>
          <w:tcPr>
            <w:tcW w:w="1280" w:type="dxa"/>
            <w:vAlign w:val="center"/>
          </w:tcPr>
          <w:p w14:paraId="0935818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center"/>
              <w:rPr>
                <w:color w:val="000000"/>
                <w:sz w:val="14"/>
                <w:szCs w:val="14"/>
              </w:rPr>
            </w:pPr>
            <w:r w:rsidRPr="00C6566A">
              <w:rPr>
                <w:b/>
                <w:bCs/>
                <w:sz w:val="14"/>
                <w:szCs w:val="14"/>
              </w:rPr>
              <w:t>Autophagy substrate degradation</w:t>
            </w:r>
          </w:p>
        </w:tc>
        <w:tc>
          <w:tcPr>
            <w:tcW w:w="1280" w:type="dxa"/>
            <w:vAlign w:val="center"/>
          </w:tcPr>
          <w:p w14:paraId="64B80CA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center"/>
              <w:rPr>
                <w:b/>
                <w:bCs/>
                <w:sz w:val="14"/>
                <w:szCs w:val="14"/>
              </w:rPr>
            </w:pPr>
            <w:r w:rsidRPr="00C6566A">
              <w:rPr>
                <w:b/>
                <w:bCs/>
                <w:sz w:val="14"/>
                <w:szCs w:val="14"/>
              </w:rPr>
              <w:t>Autophagic flux assays</w:t>
            </w:r>
          </w:p>
        </w:tc>
        <w:tc>
          <w:tcPr>
            <w:tcW w:w="1570" w:type="dxa"/>
            <w:vAlign w:val="center"/>
          </w:tcPr>
          <w:p w14:paraId="03CA94B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center"/>
              <w:rPr>
                <w:color w:val="000000"/>
                <w:sz w:val="14"/>
                <w:szCs w:val="14"/>
              </w:rPr>
            </w:pPr>
            <w:r w:rsidRPr="00C6566A">
              <w:rPr>
                <w:b/>
                <w:bCs/>
                <w:sz w:val="14"/>
                <w:szCs w:val="14"/>
              </w:rPr>
              <w:t>Lysosome assays</w:t>
            </w:r>
          </w:p>
        </w:tc>
        <w:tc>
          <w:tcPr>
            <w:tcW w:w="1470" w:type="dxa"/>
            <w:vAlign w:val="center"/>
          </w:tcPr>
          <w:p w14:paraId="0DB760A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center"/>
              <w:rPr>
                <w:color w:val="000000"/>
                <w:sz w:val="14"/>
                <w:szCs w:val="14"/>
              </w:rPr>
            </w:pPr>
            <w:r w:rsidRPr="00C6566A">
              <w:rPr>
                <w:b/>
                <w:bCs/>
                <w:sz w:val="14"/>
                <w:szCs w:val="14"/>
              </w:rPr>
              <w:t>Drug targets</w:t>
            </w:r>
          </w:p>
        </w:tc>
        <w:tc>
          <w:tcPr>
            <w:tcW w:w="1337" w:type="dxa"/>
            <w:vAlign w:val="center"/>
          </w:tcPr>
          <w:p w14:paraId="4F04E24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center"/>
              <w:rPr>
                <w:color w:val="000000"/>
                <w:sz w:val="14"/>
                <w:szCs w:val="14"/>
              </w:rPr>
            </w:pPr>
            <w:r w:rsidRPr="00C6566A">
              <w:rPr>
                <w:b/>
                <w:bCs/>
                <w:sz w:val="14"/>
                <w:szCs w:val="14"/>
              </w:rPr>
              <w:t>Pharmacological effects</w:t>
            </w:r>
          </w:p>
        </w:tc>
        <w:tc>
          <w:tcPr>
            <w:tcW w:w="1383" w:type="dxa"/>
            <w:vAlign w:val="center"/>
          </w:tcPr>
          <w:p w14:paraId="0968B8C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center"/>
              <w:rPr>
                <w:color w:val="000000"/>
                <w:sz w:val="14"/>
                <w:szCs w:val="14"/>
              </w:rPr>
            </w:pPr>
            <w:r w:rsidRPr="00C6566A">
              <w:rPr>
                <w:b/>
                <w:bCs/>
                <w:sz w:val="14"/>
                <w:szCs w:val="14"/>
              </w:rPr>
              <w:t>Cell lines</w:t>
            </w:r>
          </w:p>
        </w:tc>
        <w:tc>
          <w:tcPr>
            <w:tcW w:w="770" w:type="dxa"/>
            <w:vAlign w:val="center"/>
          </w:tcPr>
          <w:p w14:paraId="1186342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center"/>
              <w:rPr>
                <w:color w:val="000000"/>
                <w:sz w:val="14"/>
                <w:szCs w:val="14"/>
              </w:rPr>
            </w:pPr>
            <w:r w:rsidRPr="00C6566A">
              <w:rPr>
                <w:b/>
                <w:bCs/>
                <w:i/>
                <w:iCs/>
                <w:sz w:val="14"/>
                <w:szCs w:val="14"/>
              </w:rPr>
              <w:t xml:space="preserve">In vivo </w:t>
            </w:r>
            <w:r w:rsidRPr="00C6566A">
              <w:rPr>
                <w:b/>
                <w:bCs/>
                <w:sz w:val="14"/>
                <w:szCs w:val="14"/>
              </w:rPr>
              <w:t>models</w:t>
            </w:r>
          </w:p>
        </w:tc>
        <w:tc>
          <w:tcPr>
            <w:tcW w:w="591" w:type="dxa"/>
            <w:vAlign w:val="center"/>
          </w:tcPr>
          <w:p w14:paraId="648B0E3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center"/>
              <w:rPr>
                <w:color w:val="000000"/>
                <w:sz w:val="14"/>
                <w:szCs w:val="14"/>
              </w:rPr>
            </w:pPr>
            <w:r w:rsidRPr="00C6566A">
              <w:rPr>
                <w:b/>
                <w:bCs/>
                <w:sz w:val="14"/>
                <w:szCs w:val="14"/>
              </w:rPr>
              <w:t>Ref.</w:t>
            </w:r>
          </w:p>
        </w:tc>
      </w:tr>
      <w:tr w:rsidR="008B6C8E" w:rsidRPr="00C6566A" w14:paraId="08A992FF" w14:textId="77777777">
        <w:trPr>
          <w:trHeight w:val="46"/>
        </w:trPr>
        <w:tc>
          <w:tcPr>
            <w:tcW w:w="2641" w:type="dxa"/>
            <w:vAlign w:val="center"/>
          </w:tcPr>
          <w:p w14:paraId="40454C9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urpentine/inhibitor</w:t>
            </w:r>
          </w:p>
        </w:tc>
        <w:tc>
          <w:tcPr>
            <w:tcW w:w="1750" w:type="dxa"/>
            <w:vAlign w:val="center"/>
          </w:tcPr>
          <w:p w14:paraId="3D970A3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↓</w:t>
            </w:r>
          </w:p>
        </w:tc>
        <w:tc>
          <w:tcPr>
            <w:tcW w:w="1490" w:type="dxa"/>
            <w:vAlign w:val="center"/>
          </w:tcPr>
          <w:p w14:paraId="66702BB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7849BA6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3F80369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34BA20F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39021E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2B70E01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NA breakdown regulation</w:t>
            </w:r>
          </w:p>
        </w:tc>
        <w:tc>
          <w:tcPr>
            <w:tcW w:w="1383" w:type="dxa"/>
            <w:vAlign w:val="center"/>
          </w:tcPr>
          <w:p w14:paraId="245208B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770" w:type="dxa"/>
            <w:vAlign w:val="center"/>
          </w:tcPr>
          <w:p w14:paraId="7A25CC1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at</w:t>
            </w:r>
          </w:p>
        </w:tc>
        <w:tc>
          <w:tcPr>
            <w:tcW w:w="591" w:type="dxa"/>
            <w:vAlign w:val="center"/>
          </w:tcPr>
          <w:p w14:paraId="1714811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YWFkYW5lPC9BdXRob3I+PFllYXI+MTk5OTwvWWVhcj48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YWFkYW5lPC9BdXRob3I+PFllYXI+MTk5OTwvWWVhcj48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A5916DA" w14:textId="77777777">
        <w:trPr>
          <w:trHeight w:val="294"/>
        </w:trPr>
        <w:tc>
          <w:tcPr>
            <w:tcW w:w="2641" w:type="dxa"/>
            <w:vAlign w:val="center"/>
          </w:tcPr>
          <w:p w14:paraId="6C78FE3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Glucose/inducer </w:t>
            </w:r>
          </w:p>
        </w:tc>
        <w:tc>
          <w:tcPr>
            <w:tcW w:w="1750" w:type="dxa"/>
            <w:vAlign w:val="center"/>
          </w:tcPr>
          <w:p w14:paraId="78BDDCB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</w:t>
            </w:r>
          </w:p>
        </w:tc>
        <w:tc>
          <w:tcPr>
            <w:tcW w:w="1490" w:type="dxa"/>
            <w:vAlign w:val="center"/>
          </w:tcPr>
          <w:p w14:paraId="26CA77F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068D37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108621F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04D1425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AE9EB8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2AFC71A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31A1F48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Yeast</w:t>
            </w:r>
          </w:p>
        </w:tc>
        <w:tc>
          <w:tcPr>
            <w:tcW w:w="770" w:type="dxa"/>
            <w:vAlign w:val="center"/>
          </w:tcPr>
          <w:p w14:paraId="2D2DDFF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3F5DE2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ZdWFuPC9BdXRob3I+PFllYXI+MTk5OTwvWWVhcj48UmVj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ZdWFuPC9BdXRob3I+PFllYXI+MTk5OTwvWWVhcj48UmVj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2A9FB60" w14:textId="77777777">
        <w:trPr>
          <w:trHeight w:val="46"/>
        </w:trPr>
        <w:tc>
          <w:tcPr>
            <w:tcW w:w="2641" w:type="dxa"/>
            <w:vAlign w:val="center"/>
          </w:tcPr>
          <w:p w14:paraId="66CE6D0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Ethionine/inhibitor</w:t>
            </w:r>
          </w:p>
        </w:tc>
        <w:tc>
          <w:tcPr>
            <w:tcW w:w="1750" w:type="dxa"/>
            <w:vAlign w:val="center"/>
          </w:tcPr>
          <w:p w14:paraId="1838A7F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5090781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515BB72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DH sequestration↓</w:t>
            </w:r>
          </w:p>
        </w:tc>
        <w:tc>
          <w:tcPr>
            <w:tcW w:w="1280" w:type="dxa"/>
            <w:vAlign w:val="center"/>
          </w:tcPr>
          <w:p w14:paraId="468E919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667309D7" w14:textId="4BEF8769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rylsulfatase and </w:t>
            </w:r>
            <w:r w:rsidR="005078FC" w:rsidRPr="00C6566A">
              <w:rPr>
                <w:color w:val="000000"/>
                <w:sz w:val="14"/>
                <w:szCs w:val="14"/>
              </w:rPr>
              <w:t>CTS</w:t>
            </w:r>
            <w:r w:rsidRPr="00C6566A">
              <w:rPr>
                <w:color w:val="000000"/>
                <w:sz w:val="14"/>
                <w:szCs w:val="14"/>
              </w:rPr>
              <w:t>B activity</w:t>
            </w:r>
          </w:p>
        </w:tc>
        <w:tc>
          <w:tcPr>
            <w:tcW w:w="1470" w:type="dxa"/>
            <w:vAlign w:val="center"/>
          </w:tcPr>
          <w:p w14:paraId="664D76B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44D01CC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7EEBDC8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770" w:type="dxa"/>
            <w:vAlign w:val="center"/>
          </w:tcPr>
          <w:p w14:paraId="3977D44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at</w:t>
            </w:r>
          </w:p>
        </w:tc>
        <w:tc>
          <w:tcPr>
            <w:tcW w:w="591" w:type="dxa"/>
            <w:vAlign w:val="center"/>
          </w:tcPr>
          <w:p w14:paraId="45185CB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Ohshita&lt;/Author&gt;&lt;Year&gt;2000&lt;/Year&gt;&lt;RecNum&gt;501&lt;/RecNum&gt;&lt;DisplayText&gt;[3]&lt;/DisplayText&gt;&lt;record&gt;&lt;rec-number&gt;501&lt;/rec-number&gt;&lt;foreign-keys&gt;&lt;key app="EN" db-id="waeerr2xixw097e0tzkxdspa9fttp5p02s2w" timestamp="1565970789"&gt;501&lt;/key&gt;&lt;key app="ENWeb" db-id=""&gt;0&lt;/key&gt;&lt;/foreign-keys&gt;&lt;ref-type name="Journal Article"&gt;17&lt;/ref-type&gt;&lt;contributors&gt;&lt;authors&gt;&lt;author&gt;Ohshita, T.&lt;/author&gt;&lt;/authors&gt;&lt;/contributors&gt;&lt;auth-address&gt;School of Food and Nutrition, Shokei Junior College, Kuhonji-2, 862-0976, Kumamoto, Japan.&lt;/auth-address&gt;&lt;titles&gt;&lt;title&gt;Suppression of autophagy by ethionine administration in male rat liver in vivo&lt;/title&gt;&lt;secondary-title&gt;Toxicology&lt;/secondary-title&gt;&lt;/titles&gt;&lt;periodical&gt;&lt;full-title&gt;Toxicology&lt;/full-title&gt;&lt;/periodical&gt;&lt;pages&gt;51-7&lt;/pages&gt;&lt;volume&gt;147&lt;/volume&gt;&lt;number&gt;1&lt;/number&gt;&lt;edition&gt;2000/06/06&lt;/edition&gt;&lt;keywords&gt;&lt;keyword&gt;Adenine/metabolism&lt;/keyword&gt;&lt;keyword&gt;Adenosine Triphosphate/metabolism&lt;/keyword&gt;&lt;keyword&gt;Animals&lt;/keyword&gt;&lt;keyword&gt;Antimetabolites/*pharmacology&lt;/keyword&gt;&lt;keyword&gt;Centrifugation, Density Gradient&lt;/keyword&gt;&lt;keyword&gt;Cysteine Proteinase Inhibitors/pharmacology&lt;/keyword&gt;&lt;keyword&gt;Cytosol/drug effects/metabolism&lt;/keyword&gt;&lt;keyword&gt;Ethionine/*pharmacology&lt;/keyword&gt;&lt;keyword&gt;L-Lactate Dehydrogenase/metabolism&lt;/keyword&gt;&lt;keyword&gt;Leupeptins/pharmacology&lt;/keyword&gt;&lt;keyword&gt;Liver/drug effects/*metabolism&lt;/keyword&gt;&lt;keyword&gt;Lysosomes/drug effects&lt;/keyword&gt;&lt;keyword&gt;Male&lt;/keyword&gt;&lt;keyword&gt;Phagosomes/drug effects/*metabolism&lt;/keyword&gt;&lt;keyword&gt;Rats&lt;/keyword&gt;&lt;keyword&gt;Rats, Wistar&lt;/keyword&gt;&lt;/keywords&gt;&lt;dates&gt;&lt;year&gt;2000&lt;/year&gt;&lt;pub-dates&gt;&lt;date&gt;May 19&lt;/date&gt;&lt;/pub-dates&gt;&lt;/dates&gt;&lt;isbn&gt;0300-483X (Print)&amp;#xD;0300-483X (Linking)&lt;/isbn&gt;&lt;accession-num&gt;10837932&lt;/accession-num&gt;&lt;urls&gt;&lt;related-urls&gt;&lt;url&gt;https://www.ncbi.nlm.nih.gov/pubmed/10837932&lt;/url&gt;&lt;/related-urls&gt;&lt;/urls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37099D66" w14:textId="77777777">
        <w:trPr>
          <w:trHeight w:val="46"/>
        </w:trPr>
        <w:tc>
          <w:tcPr>
            <w:tcW w:w="2641" w:type="dxa"/>
            <w:vAlign w:val="center"/>
          </w:tcPr>
          <w:p w14:paraId="5E1D675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1" w:name="OLE_LINK2"/>
            <w:r w:rsidRPr="00C6566A">
              <w:rPr>
                <w:color w:val="000000"/>
                <w:sz w:val="14"/>
                <w:szCs w:val="14"/>
              </w:rPr>
              <w:t>Arsenic trioxide</w:t>
            </w:r>
            <w:bookmarkEnd w:id="1"/>
            <w:r w:rsidRPr="00C6566A">
              <w:rPr>
                <w:color w:val="000000"/>
                <w:sz w:val="14"/>
                <w:szCs w:val="14"/>
              </w:rPr>
              <w:t>/inducer</w:t>
            </w:r>
          </w:p>
        </w:tc>
        <w:tc>
          <w:tcPr>
            <w:tcW w:w="1750" w:type="dxa"/>
            <w:vAlign w:val="center"/>
          </w:tcPr>
          <w:p w14:paraId="291364A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68093CE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572226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69F14B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5FE9E8D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2B96B42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4F8A4EE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ell cycle arrest (use BAF)</w:t>
            </w:r>
          </w:p>
        </w:tc>
        <w:tc>
          <w:tcPr>
            <w:tcW w:w="1383" w:type="dxa"/>
            <w:vAlign w:val="center"/>
          </w:tcPr>
          <w:p w14:paraId="0800DA3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U373-MG</w:t>
            </w:r>
          </w:p>
        </w:tc>
        <w:tc>
          <w:tcPr>
            <w:tcW w:w="770" w:type="dxa"/>
            <w:vAlign w:val="center"/>
          </w:tcPr>
          <w:p w14:paraId="23C1417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7F9038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YW56YXdhPC9BdXRob3I+PFllYXI+MjAwMzwvWWVhcj48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YW56YXdhPC9BdXRob3I+PFllYXI+MjAwMzwvWWVhcj48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6A8E801" w14:textId="77777777">
        <w:trPr>
          <w:trHeight w:val="46"/>
        </w:trPr>
        <w:tc>
          <w:tcPr>
            <w:tcW w:w="2641" w:type="dxa"/>
            <w:vAlign w:val="center"/>
          </w:tcPr>
          <w:p w14:paraId="06E82AD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Dopamine/inducer</w:t>
            </w:r>
          </w:p>
        </w:tc>
        <w:tc>
          <w:tcPr>
            <w:tcW w:w="1750" w:type="dxa"/>
            <w:vAlign w:val="center"/>
          </w:tcPr>
          <w:p w14:paraId="13C083A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5B884A3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16939C3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37DD807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47971B5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AFFDF7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152BFD4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eurotoxicity (use 3-MA)</w:t>
            </w:r>
          </w:p>
        </w:tc>
        <w:tc>
          <w:tcPr>
            <w:tcW w:w="1383" w:type="dxa"/>
            <w:vAlign w:val="center"/>
          </w:tcPr>
          <w:p w14:paraId="53A0064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H-SY5Y</w:t>
            </w:r>
          </w:p>
        </w:tc>
        <w:tc>
          <w:tcPr>
            <w:tcW w:w="770" w:type="dxa"/>
            <w:vAlign w:val="center"/>
          </w:tcPr>
          <w:p w14:paraId="3D1D8CD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1B0CCA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Gómez‐Santos&lt;/Author&gt;&lt;Year&gt;2003&lt;/Year&gt;&lt;RecNum&gt;627&lt;/RecNum&gt;&lt;DisplayText&gt;[5]&lt;/DisplayText&gt;&lt;record&gt;&lt;rec-number&gt;627&lt;/rec-number&gt;&lt;foreign-keys&gt;&lt;key app="EN" db-id="waeerr2xixw097e0tzkxdspa9fttp5p02s2w" timestamp="1566835322"&gt;627&lt;/key&gt;&lt;/foreign-keys&gt;&lt;ref-type name="Journal Article"&gt;17&lt;/ref-type&gt;&lt;contributors&gt;&lt;authors&gt;&lt;author&gt;Gómez‐Santos, Cristina&lt;/author&gt;&lt;author&gt;Ferrer, Isidre&lt;/author&gt;&lt;author&gt;Santidrián, Antonio F&lt;/author&gt;&lt;author&gt;Barrachina, Marta&lt;/author&gt;&lt;author&gt;Gil, Joan&lt;/author&gt;&lt;author&gt;Ambrosio, Santiago&lt;/author&gt;&lt;/authors&gt;&lt;/contributors&gt;&lt;titles&gt;&lt;title&gt;Dopamine induces autophagic cell death and α‐synuclein increase in human neuroblastoma SH‐SY5Y cells&lt;/title&gt;&lt;secondary-title&gt;Journal of neuroscience research&lt;/secondary-title&gt;&lt;/titles&gt;&lt;periodical&gt;&lt;full-title&gt;Journal of Neuroscience Research&lt;/full-title&gt;&lt;/periodical&gt;&lt;pages&gt;341-350&lt;/pages&gt;&lt;volume&gt;73&lt;/volume&gt;&lt;number&gt;3&lt;/number&gt;&lt;dates&gt;&lt;year&gt;2003&lt;/year&gt;&lt;/dates&gt;&lt;isbn&gt;0360-4012&lt;/isbn&gt;&lt;urls&gt;&lt;/urls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5CF8BE9" w14:textId="77777777">
        <w:tc>
          <w:tcPr>
            <w:tcW w:w="2641" w:type="dxa"/>
            <w:vAlign w:val="center"/>
          </w:tcPr>
          <w:p w14:paraId="78D9626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esveratrol/inducer</w:t>
            </w:r>
          </w:p>
        </w:tc>
        <w:tc>
          <w:tcPr>
            <w:tcW w:w="1750" w:type="dxa"/>
            <w:vAlign w:val="center"/>
          </w:tcPr>
          <w:p w14:paraId="46A1D74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49CD676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6805EB9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62BA04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12B1766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D180B6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5E7990C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78B33A5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2780, CaOV3</w:t>
            </w:r>
          </w:p>
        </w:tc>
        <w:tc>
          <w:tcPr>
            <w:tcW w:w="770" w:type="dxa"/>
            <w:vAlign w:val="center"/>
          </w:tcPr>
          <w:p w14:paraId="0ED3047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05EF45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Opipari&lt;/Author&gt;&lt;Year&gt;2004&lt;/Year&gt;&lt;RecNum&gt;9&lt;/RecNum&gt;&lt;DisplayText&gt;[6]&lt;/DisplayText&gt;&lt;record&gt;&lt;rec-number&gt;9&lt;/rec-number&gt;&lt;foreign-keys&gt;&lt;key app="EN" db-id="waeerr2xixw097e0tzkxdspa9fttp5p02s2w" timestamp="1565887696"&gt;9&lt;/key&gt;&lt;key app="ENWeb" db-id=""&gt;0&lt;/key&gt;&lt;/foreign-keys&gt;&lt;ref-type name="Journal Article"&gt;17&lt;/ref-type&gt;&lt;contributors&gt;&lt;authors&gt;&lt;author&gt;Opipari, A. W., Jr.&lt;/author&gt;&lt;author&gt;Tan, L.&lt;/author&gt;&lt;author&gt;Boitano, A. E.&lt;/author&gt;&lt;author&gt;Sorenson, D. R.&lt;/author&gt;&lt;author&gt;Aurora, A.&lt;/author&gt;&lt;author&gt;Liu, J. R.&lt;/author&gt;&lt;/authors&gt;&lt;/contributors&gt;&lt;auth-address&gt;Department of Obstetrics and Gynecology, University of Michigan, Ann Arbor, Michigan 48109, USA. rliu@umich.edu&lt;/auth-address&gt;&lt;titles&gt;&lt;title&gt;Resveratrol-induced autophagocytosis in ovarian cancer cells&lt;/title&gt;&lt;secondary-title&gt;Cancer Res&lt;/secondary-title&gt;&lt;/titles&gt;&lt;periodical&gt;&lt;full-title&gt;Cancer Res&lt;/full-title&gt;&lt;/periodical&gt;&lt;pages&gt;696-703&lt;/pages&gt;&lt;volume&gt;64&lt;/volume&gt;&lt;number&gt;2&lt;/number&gt;&lt;edition&gt;2004/01/28&lt;/edition&gt;&lt;keywords&gt;&lt;keyword&gt;Antineoplastic Agents, Phytogenic/toxicity&lt;/keyword&gt;&lt;keyword&gt;Apoptosis/drug effects&lt;/keyword&gt;&lt;keyword&gt;Autophagy/*drug effects&lt;/keyword&gt;&lt;keyword&gt;Cell Cycle/drug effects&lt;/keyword&gt;&lt;keyword&gt;Cell Line, Tumor&lt;/keyword&gt;&lt;keyword&gt;Cell Survival/drug effects&lt;/keyword&gt;&lt;keyword&gt;Cisplatin/toxicity&lt;/keyword&gt;&lt;keyword&gt;Female&lt;/keyword&gt;&lt;keyword&gt;Humans&lt;/keyword&gt;&lt;keyword&gt;Kinetics&lt;/keyword&gt;&lt;keyword&gt;Microscopy, Fluorescence&lt;/keyword&gt;&lt;keyword&gt;Ovarian Neoplasms/*pathology&lt;/keyword&gt;&lt;keyword&gt;Plasmids&lt;/keyword&gt;&lt;keyword&gt;Resveratrol&lt;/keyword&gt;&lt;keyword&gt;Stilbenes/*toxicity&lt;/keyword&gt;&lt;/keywords&gt;&lt;dates&gt;&lt;year&gt;2004&lt;/year&gt;&lt;pub-dates&gt;&lt;date&gt;Jan 15&lt;/date&gt;&lt;/pub-dates&gt;&lt;/dates&gt;&lt;isbn&gt;0008-5472 (Print)&amp;#xD;0008-5472 (Linking)&lt;/isbn&gt;&lt;accession-num&gt;14744787&lt;/accession-num&gt;&lt;urls&gt;&lt;related-urls&gt;&lt;url&gt;https://www.ncbi.nlm.nih.gov/pubmed/14744787&lt;/url&gt;&lt;/related-urls&gt;&lt;/urls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438E482B" w14:textId="77777777">
        <w:tc>
          <w:tcPr>
            <w:tcW w:w="2641" w:type="dxa"/>
            <w:vAlign w:val="center"/>
          </w:tcPr>
          <w:p w14:paraId="6637443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oybean B-group triterpenoid saponins/inducers</w:t>
            </w:r>
          </w:p>
        </w:tc>
        <w:tc>
          <w:tcPr>
            <w:tcW w:w="1750" w:type="dxa"/>
            <w:vAlign w:val="center"/>
          </w:tcPr>
          <w:p w14:paraId="71417C6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784F382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2298F2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5F64949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30A465A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2DDB9AF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5CD5E36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1480E9A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CT-15</w:t>
            </w:r>
          </w:p>
        </w:tc>
        <w:tc>
          <w:tcPr>
            <w:tcW w:w="770" w:type="dxa"/>
            <w:vAlign w:val="center"/>
          </w:tcPr>
          <w:p w14:paraId="3090E80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22293D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Ellington&lt;/Author&gt;&lt;Year&gt;2005&lt;/Year&gt;&lt;RecNum&gt;10&lt;/RecNum&gt;&lt;DisplayText&gt;[7]&lt;/DisplayText&gt;&lt;record&gt;&lt;rec-number&gt;10&lt;/rec-number&gt;&lt;foreign-keys&gt;&lt;key app="EN" db-id="waeerr2xixw097e0tzkxdspa9fttp5p02s2w" timestamp="1565887818"&gt;10&lt;/key&gt;&lt;key app="ENWeb" db-id=""&gt;0&lt;/key&gt;&lt;/foreign-keys&gt;&lt;ref-type name="Journal Article"&gt;17&lt;/ref-type&gt;&lt;contributors&gt;&lt;authors&gt;&lt;author&gt;Ellington, A. A.&lt;/author&gt;&lt;author&gt;Berhow, M.&lt;/author&gt;&lt;author&gt;Singletary, K. W.&lt;/author&gt;&lt;/authors&gt;&lt;/contributors&gt;&lt;auth-address&gt;Department of Food Science and Human Nutrition, 905 South Goodwin Avenue, 467 Bevier Hall, Urbana, IL 61801, USA.&lt;/auth-address&gt;&lt;titles&gt;&lt;title&gt;Induction of macroautophagy in human colon cancer cells by soybean B-group triterpenoid saponins&lt;/title&gt;&lt;secondary-title&gt;Carcinogenesis&lt;/secondary-title&gt;&lt;/titles&gt;&lt;periodical&gt;&lt;full-title&gt;Carcinogenesis&lt;/full-title&gt;&lt;/periodical&gt;&lt;pages&gt;159-67&lt;/pages&gt;&lt;volume&gt;26&lt;/volume&gt;&lt;number&gt;1&lt;/number&gt;&lt;edition&gt;2004/10/09&lt;/edition&gt;&lt;keywords&gt;&lt;keyword&gt;Adenocarcinoma/*pathology/ultrastructure&lt;/keyword&gt;&lt;keyword&gt;Apoptosis/drug effects&lt;/keyword&gt;&lt;keyword&gt;Autophagy/*drug effects&lt;/keyword&gt;&lt;keyword&gt;Cell Cycle/drug effects&lt;/keyword&gt;&lt;keyword&gt;Cell Line, Tumor&lt;/keyword&gt;&lt;keyword&gt;Cell Proliferation/drug effects&lt;/keyword&gt;&lt;keyword&gt;Colonic Neoplasms/*pathology/ultrastructure&lt;/keyword&gt;&lt;keyword&gt;Dose-Response Relationship, Drug&lt;/keyword&gt;&lt;keyword&gt;Humans&lt;/keyword&gt;&lt;keyword&gt;Immunoblotting&lt;/keyword&gt;&lt;keyword&gt;Immunoprecipitation&lt;/keyword&gt;&lt;keyword&gt;Microscopy, Electron, Transmission&lt;/keyword&gt;&lt;keyword&gt;Saponins/*pharmacology&lt;/keyword&gt;&lt;keyword&gt;Soybean Proteins/*pharmacology&lt;/keyword&gt;&lt;keyword&gt;Soybeans/chemistry&lt;/keyword&gt;&lt;/keywords&gt;&lt;dates&gt;&lt;year&gt;2005&lt;/year&gt;&lt;pub-dates&gt;&lt;date&gt;Jan&lt;/date&gt;&lt;/pub-dates&gt;&lt;/dates&gt;&lt;isbn&gt;0143-3334 (Print)&amp;#xD;0143-3334 (Linking)&lt;/isbn&gt;&lt;accession-num&gt;15471899&lt;/accession-num&gt;&lt;urls&gt;&lt;related-urls&gt;&lt;url&gt;https://www.ncbi.nlm.nih.gov/pubmed/15471899&lt;/url&gt;&lt;/related-urls&gt;&lt;/urls&gt;&lt;electronic-resource-num&gt;10.1093/carcin/bgh297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E4EEE9A" w14:textId="77777777">
        <w:tc>
          <w:tcPr>
            <w:tcW w:w="2641" w:type="dxa"/>
            <w:vAlign w:val="center"/>
          </w:tcPr>
          <w:p w14:paraId="447361C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rsenic trioxide/inducer</w:t>
            </w:r>
          </w:p>
        </w:tc>
        <w:tc>
          <w:tcPr>
            <w:tcW w:w="1750" w:type="dxa"/>
            <w:vAlign w:val="center"/>
          </w:tcPr>
          <w:p w14:paraId="197AE61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1AD8B45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068ABD0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138380F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36F6D35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6160A5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0696A63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 (use 3-MA)</w:t>
            </w:r>
          </w:p>
        </w:tc>
        <w:tc>
          <w:tcPr>
            <w:tcW w:w="1383" w:type="dxa"/>
            <w:vAlign w:val="center"/>
          </w:tcPr>
          <w:p w14:paraId="5C74195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U373-MG, U87-MG, T98G</w:t>
            </w:r>
          </w:p>
        </w:tc>
        <w:tc>
          <w:tcPr>
            <w:tcW w:w="770" w:type="dxa"/>
            <w:vAlign w:val="center"/>
          </w:tcPr>
          <w:p w14:paraId="6CFD451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B509AC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LYW56YXdhPC9BdXRob3I+PFllYXI+MjAwNTwvWWVhcj48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LYW56YXdhPC9BdXRob3I+PFllYXI+MjAwNTwvWWVhcj48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8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tr w:rsidR="008B6C8E" w:rsidRPr="00C6566A" w14:paraId="599EB71B" w14:textId="77777777">
        <w:tc>
          <w:tcPr>
            <w:tcW w:w="2641" w:type="dxa"/>
            <w:vAlign w:val="center"/>
          </w:tcPr>
          <w:p w14:paraId="6524852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ithium/inducer</w:t>
            </w:r>
          </w:p>
        </w:tc>
        <w:tc>
          <w:tcPr>
            <w:tcW w:w="1750" w:type="dxa"/>
            <w:vAlign w:val="center"/>
          </w:tcPr>
          <w:p w14:paraId="45140E2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2D6F5C0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42AA0C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ggregation-prone protein degradation</w:t>
            </w:r>
          </w:p>
        </w:tc>
        <w:tc>
          <w:tcPr>
            <w:tcW w:w="1280" w:type="dxa"/>
            <w:vAlign w:val="center"/>
          </w:tcPr>
          <w:p w14:paraId="1266040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ic cargo flux assay</w:t>
            </w:r>
          </w:p>
        </w:tc>
        <w:tc>
          <w:tcPr>
            <w:tcW w:w="1570" w:type="dxa"/>
            <w:vAlign w:val="center"/>
          </w:tcPr>
          <w:p w14:paraId="6EB43F7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3F31B9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on-canonical autophagic pathway</w:t>
            </w:r>
          </w:p>
        </w:tc>
        <w:tc>
          <w:tcPr>
            <w:tcW w:w="1337" w:type="dxa"/>
            <w:vAlign w:val="center"/>
          </w:tcPr>
          <w:p w14:paraId="7076FAD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Neuroprotection, mutant </w:t>
            </w:r>
            <w:r w:rsidR="00C062C8" w:rsidRPr="00C6566A">
              <w:rPr>
                <w:color w:val="000000"/>
                <w:sz w:val="14"/>
                <w:szCs w:val="14"/>
              </w:rPr>
              <w:t>SNCA/</w:t>
            </w:r>
            <w:r w:rsidRPr="00C6566A">
              <w:rPr>
                <w:color w:val="000000"/>
                <w:sz w:val="14"/>
                <w:szCs w:val="14"/>
              </w:rPr>
              <w:t>α-synuclein clearance (use 3-MA)</w:t>
            </w:r>
          </w:p>
        </w:tc>
        <w:tc>
          <w:tcPr>
            <w:tcW w:w="1383" w:type="dxa"/>
            <w:vAlign w:val="center"/>
          </w:tcPr>
          <w:p w14:paraId="1F81519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OS-7</w:t>
            </w:r>
          </w:p>
        </w:tc>
        <w:tc>
          <w:tcPr>
            <w:tcW w:w="770" w:type="dxa"/>
            <w:vAlign w:val="center"/>
          </w:tcPr>
          <w:p w14:paraId="3F24A94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C801B2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YXJrYXI8L0F1dGhvcj48WWVhcj4yMDA1PC9ZZWFyPjxS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YXJrYXI8L0F1dGhvcj48WWVhcj4yMDA1PC9ZZWFyPjxS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478708E" w14:textId="77777777">
        <w:tc>
          <w:tcPr>
            <w:tcW w:w="2641" w:type="dxa"/>
            <w:vAlign w:val="center"/>
          </w:tcPr>
          <w:p w14:paraId="38E35E1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ulforaphane/inducer</w:t>
            </w:r>
          </w:p>
        </w:tc>
        <w:tc>
          <w:tcPr>
            <w:tcW w:w="1750" w:type="dxa"/>
            <w:vAlign w:val="center"/>
          </w:tcPr>
          <w:p w14:paraId="059DD66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1335ECE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6CF27F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243C65A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3C1573D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E0AD33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20555DA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3-MA)</w:t>
            </w:r>
          </w:p>
        </w:tc>
        <w:tc>
          <w:tcPr>
            <w:tcW w:w="1383" w:type="dxa"/>
            <w:vAlign w:val="center"/>
          </w:tcPr>
          <w:p w14:paraId="05F617B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C-3, LNCaP</w:t>
            </w:r>
          </w:p>
        </w:tc>
        <w:tc>
          <w:tcPr>
            <w:tcW w:w="770" w:type="dxa"/>
            <w:vAlign w:val="center"/>
          </w:tcPr>
          <w:p w14:paraId="4CF7ED9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E61AEB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Herman-Antosiewicz&lt;/Author&gt;&lt;Year&gt;2006&lt;/Year&gt;&lt;RecNum&gt;13&lt;/RecNum&gt;&lt;DisplayText&gt;[10]&lt;/DisplayText&gt;&lt;record&gt;&lt;rec-number&gt;13&lt;/rec-number&gt;&lt;foreign-keys&gt;&lt;key app="EN" db-id="waeerr2xixw097e0tzkxdspa9fttp5p02s2w" timestamp="1565887972"&gt;13&lt;/key&gt;&lt;key app="ENWeb" db-id=""&gt;0&lt;/key&gt;&lt;/foreign-keys&gt;&lt;ref-type name="Journal Article"&gt;17&lt;/ref-type&gt;&lt;contributors&gt;&lt;authors&gt;&lt;author&gt;Herman-Antosiewicz, A.&lt;/author&gt;&lt;author&gt;Johnson, D. E.&lt;/author&gt;&lt;author&gt;Singh, S. V.&lt;/author&gt;&lt;/authors&gt;&lt;/contributors&gt;&lt;auth-address&gt;Department of Pharmacology and University of Pittsburgh Cancer Institute, University of Pittsburgh School of Medicine, Pittsburgh, Pennsylvania, USA.&lt;/auth-address&gt;&lt;titles&gt;&lt;title&gt;Sulforaphane causes autophagy to inhibit release of cytochrome C and apoptosis in human prostate cancer cells&lt;/title&gt;&lt;secondary-title&gt;Cancer Res&lt;/secondary-title&gt;&lt;/titles&gt;&lt;periodical&gt;&lt;full-title&gt;Cancer Res&lt;/full-title&gt;&lt;/periodical&gt;&lt;pages&gt;5828-35&lt;/pages&gt;&lt;volume&gt;66&lt;/volume&gt;&lt;number&gt;11&lt;/number&gt;&lt;edition&gt;2006/06/03&lt;/edition&gt;&lt;keywords&gt;&lt;keyword&gt;Anticarcinogenic Agents/*pharmacology&lt;/keyword&gt;&lt;keyword&gt;Apoptosis/drug effects/physiology&lt;/keyword&gt;&lt;keyword&gt;Autophagy/*drug effects/physiology&lt;/keyword&gt;&lt;keyword&gt;Cell Line, Tumor&lt;/keyword&gt;&lt;keyword&gt;Cytochromes c/*antagonists &amp;amp; inhibitors/metabolism&lt;/keyword&gt;&lt;keyword&gt;Humans&lt;/keyword&gt;&lt;keyword&gt;Isothiocyanates&lt;/keyword&gt;&lt;keyword&gt;Male&lt;/keyword&gt;&lt;keyword&gt;Microtubule-Associated Proteins/metabolism&lt;/keyword&gt;&lt;keyword&gt;Prostatic Neoplasms/*drug therapy/metabolism/pathology&lt;/keyword&gt;&lt;keyword&gt;Thiocyanates/*pharmacology&lt;/keyword&gt;&lt;/keywords&gt;&lt;dates&gt;&lt;year&gt;2006&lt;/year&gt;&lt;pub-dates&gt;&lt;date&gt;Jun 1&lt;/date&gt;&lt;/pub-dates&gt;&lt;/dates&gt;&lt;isbn&gt;0008-5472 (Print)&amp;#xD;0008-5472 (Linking)&lt;/isbn&gt;&lt;accession-num&gt;16740722&lt;/accession-num&gt;&lt;urls&gt;&lt;related-urls&gt;&lt;url&gt;https://www.ncbi.nlm.nih.gov/pubmed/16740722&lt;/url&gt;&lt;/related-urls&gt;&lt;/urls&gt;&lt;electronic-resource-num&gt;10.1158/0008-5472.CAN-06-0139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7826750A" w14:textId="77777777">
        <w:tc>
          <w:tcPr>
            <w:tcW w:w="2641" w:type="dxa"/>
            <w:vAlign w:val="center"/>
          </w:tcPr>
          <w:p w14:paraId="7B82DBC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Oligomycin A/inducer</w:t>
            </w:r>
          </w:p>
        </w:tc>
        <w:tc>
          <w:tcPr>
            <w:tcW w:w="1750" w:type="dxa"/>
            <w:vAlign w:val="center"/>
          </w:tcPr>
          <w:p w14:paraId="6635C26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3770895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7352B6B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7383C9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5379F41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895811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6A859FA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2349A24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IPLB-LdFB</w:t>
            </w:r>
          </w:p>
        </w:tc>
        <w:tc>
          <w:tcPr>
            <w:tcW w:w="770" w:type="dxa"/>
            <w:vAlign w:val="center"/>
          </w:tcPr>
          <w:p w14:paraId="5AE35FD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FE1E54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Tettamanti&lt;/Author&gt;&lt;Year&gt;2006&lt;/Year&gt;&lt;RecNum&gt;15&lt;/RecNum&gt;&lt;DisplayText&gt;[11]&lt;/DisplayText&gt;&lt;record&gt;&lt;rec-number&gt;15&lt;/rec-number&gt;&lt;foreign-keys&gt;&lt;key app="EN" db-id="waeerr2xixw097e0tzkxdspa9fttp5p02s2w" timestamp="1565887983"&gt;15&lt;/key&gt;&lt;key app="ENWeb" db-id=""&gt;0&lt;/key&gt;&lt;/foreign-keys&gt;&lt;ref-type name="Journal Article"&gt;17&lt;/ref-type&gt;&lt;contributors&gt;&lt;authors&gt;&lt;author&gt;Tettamanti, G.&lt;/author&gt;&lt;author&gt;Malagoli, D.&lt;/author&gt;&lt;author&gt;Marchesini, E.&lt;/author&gt;&lt;author&gt;Congiu, T.&lt;/author&gt;&lt;author&gt;de Eguileor, M.&lt;/author&gt;&lt;author&gt;Ottaviani, E.&lt;/author&gt;&lt;/authors&gt;&lt;/contributors&gt;&lt;auth-address&gt;Department of Structural and Functional Biology, University of Insubria, 21100, Varese, Italy.&lt;/auth-address&gt;&lt;titles&gt;&lt;title&gt;Oligomycin A induces autophagy in the IPLB-LdFB insect cell line&lt;/title&gt;&lt;secondary-title&gt;Cell Tissue Res&lt;/secondary-title&gt;&lt;/titles&gt;&lt;periodical&gt;&lt;full-title&gt;Cell Tissue Res&lt;/full-title&gt;&lt;/periodical&gt;&lt;pages&gt;179-86&lt;/pages&gt;&lt;volume&gt;326&lt;/volume&gt;&lt;number&gt;1&lt;/number&gt;&lt;edition&gt;2006/06/13&lt;/edition&gt;&lt;keywords&gt;&lt;keyword&gt;Animals&lt;/keyword&gt;&lt;keyword&gt;Anti-Bacterial Agents/*pharmacology&lt;/keyword&gt;&lt;keyword&gt;Autophagy/*drug effects&lt;/keyword&gt;&lt;keyword&gt;Cell Line&lt;/keyword&gt;&lt;keyword&gt;Cell Survival/drug effects&lt;/keyword&gt;&lt;keyword&gt;Insecta/cytology/*metabolism&lt;/keyword&gt;&lt;keyword&gt;Oligomycins/*pharmacology&lt;/keyword&gt;&lt;/keywords&gt;&lt;dates&gt;&lt;year&gt;2006&lt;/year&gt;&lt;pub-dates&gt;&lt;date&gt;Oct&lt;/date&gt;&lt;/pub-dates&gt;&lt;/dates&gt;&lt;isbn&gt;0302-766X (Print)&amp;#xD;0302-766X (Linking)&lt;/isbn&gt;&lt;accession-num&gt;16767407&lt;/accession-num&gt;&lt;urls&gt;&lt;related-urls&gt;&lt;url&gt;https://www.ncbi.nlm.nih.gov/pubmed/16767407&lt;/url&gt;&lt;/related-urls&gt;&lt;/urls&gt;&lt;electronic-resource-num&gt;10.1007/s00441-006-0206-4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1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24E188A6" w14:textId="77777777">
        <w:tc>
          <w:tcPr>
            <w:tcW w:w="2641" w:type="dxa"/>
            <w:vAlign w:val="center"/>
          </w:tcPr>
          <w:p w14:paraId="7664F81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lumbagin/inducer</w:t>
            </w:r>
          </w:p>
        </w:tc>
        <w:tc>
          <w:tcPr>
            <w:tcW w:w="1750" w:type="dxa"/>
            <w:vAlign w:val="center"/>
          </w:tcPr>
          <w:p w14:paraId="1A8D92B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44418D8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21DE7BB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6F3CB38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06C04E0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A7D884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5CE1042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BECN1</w:t>
            </w:r>
            <w:r w:rsidRPr="00C6566A">
              <w:rPr>
                <w:color w:val="000000"/>
                <w:sz w:val="14"/>
                <w:szCs w:val="14"/>
              </w:rPr>
              <w:t>/</w:t>
            </w:r>
            <w:r w:rsidRPr="00C6566A">
              <w:t xml:space="preserve">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Beclin 1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3F69EEA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F-7, MDA-MB-231</w:t>
            </w:r>
          </w:p>
        </w:tc>
        <w:tc>
          <w:tcPr>
            <w:tcW w:w="770" w:type="dxa"/>
            <w:vAlign w:val="center"/>
          </w:tcPr>
          <w:p w14:paraId="5DF5D21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A8895A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dW88L0F1dGhvcj48WWVhcj4yMDA2PC9ZZWFyPjxSZWNO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dW88L0F1dGhvcj48WWVhcj4yMDA2PC9ZZWFyPjxSZWNO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30893123" w14:textId="77777777">
        <w:tc>
          <w:tcPr>
            <w:tcW w:w="2641" w:type="dxa"/>
            <w:vAlign w:val="center"/>
          </w:tcPr>
          <w:p w14:paraId="7B441A7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etformin/inducer</w:t>
            </w:r>
          </w:p>
        </w:tc>
        <w:tc>
          <w:tcPr>
            <w:tcW w:w="1750" w:type="dxa"/>
            <w:vAlign w:val="center"/>
          </w:tcPr>
          <w:p w14:paraId="7EB9844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2E157C1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945D9B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57BE222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34307EB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43792E4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MPK</w:t>
            </w:r>
          </w:p>
        </w:tc>
        <w:tc>
          <w:tcPr>
            <w:tcW w:w="1337" w:type="dxa"/>
            <w:vAlign w:val="center"/>
          </w:tcPr>
          <w:p w14:paraId="1AF256A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5DF3293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CT116</w:t>
            </w:r>
          </w:p>
        </w:tc>
        <w:tc>
          <w:tcPr>
            <w:tcW w:w="770" w:type="dxa"/>
            <w:vAlign w:val="center"/>
          </w:tcPr>
          <w:p w14:paraId="5481406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7D90A14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CdXp6YWk8L0F1dGhvcj48WWVhcj4yMDA3PC9ZZWFyPjxS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CdXp6YWk8L0F1dGhvcj48WWVhcj4yMDA3PC9ZZWFyPjxS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3578EE36" w14:textId="77777777">
        <w:trPr>
          <w:trHeight w:val="46"/>
        </w:trPr>
        <w:tc>
          <w:tcPr>
            <w:tcW w:w="2641" w:type="dxa"/>
            <w:vAlign w:val="center"/>
          </w:tcPr>
          <w:p w14:paraId="1A2ED2A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Imatinib</w:t>
            </w:r>
            <w:bookmarkStart w:id="2" w:name="OLE_LINK1"/>
            <w:r w:rsidRPr="00C6566A">
              <w:rPr>
                <w:color w:val="000000"/>
                <w:sz w:val="14"/>
                <w:szCs w:val="14"/>
              </w:rPr>
              <w:t>/inducer</w:t>
            </w:r>
            <w:bookmarkEnd w:id="2"/>
          </w:p>
        </w:tc>
        <w:tc>
          <w:tcPr>
            <w:tcW w:w="1750" w:type="dxa"/>
            <w:vAlign w:val="center"/>
          </w:tcPr>
          <w:p w14:paraId="1154EAD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01C262E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959B44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2165D8A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5B34FC0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AMP1 staining and protein level</w:t>
            </w:r>
          </w:p>
        </w:tc>
        <w:tc>
          <w:tcPr>
            <w:tcW w:w="1470" w:type="dxa"/>
            <w:vAlign w:val="center"/>
          </w:tcPr>
          <w:p w14:paraId="1AB6247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58A297D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70A8EBE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2a, SN56, GT1, COS-7, CHO, C2C12, NIH3T3, A549, HFF</w:t>
            </w:r>
          </w:p>
        </w:tc>
        <w:tc>
          <w:tcPr>
            <w:tcW w:w="770" w:type="dxa"/>
            <w:vAlign w:val="center"/>
          </w:tcPr>
          <w:p w14:paraId="1B6FB97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282BDAE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Ertmer&lt;/Author&gt;&lt;Year&gt;2007&lt;/Year&gt;&lt;RecNum&gt;17&lt;/RecNum&gt;&lt;DisplayText&gt;[14]&lt;/DisplayText&gt;&lt;record&gt;&lt;rec-number&gt;17&lt;/rec-number&gt;&lt;foreign-keys&gt;&lt;key app="EN" db-id="waeerr2xixw097e0tzkxdspa9fttp5p02s2w" timestamp="1565888118"&gt;17&lt;/key&gt;&lt;key app="ENWeb" db-id=""&gt;0&lt;/key&gt;&lt;/foreign-keys&gt;&lt;ref-type name="Journal Article"&gt;17&lt;/ref-type&gt;&lt;contributors&gt;&lt;authors&gt;&lt;author&gt;Ertmer, A.&lt;/author&gt;&lt;author&gt;Huber, V.&lt;/author&gt;&lt;author&gt;Gilch, S.&lt;/author&gt;&lt;author&gt;Yoshimori, T.&lt;/author&gt;&lt;author&gt;Erfle, V.&lt;/author&gt;&lt;author&gt;Duyster, J.&lt;/author&gt;&lt;author&gt;Elsasser, H. P.&lt;/author&gt;&lt;author&gt;Schatzl, H. M.&lt;/author&gt;&lt;/authors&gt;&lt;/contributors&gt;&lt;auth-address&gt;Institute of Virology, Technical University of Munich, Munich, Germany.&lt;/auth-address&gt;&lt;titles&gt;&lt;title&gt;The anticancer drug imatinib induces cellular autophagy&lt;/title&gt;&lt;secondary-title&gt;Leukemia&lt;/secondary-title&gt;&lt;/titles&gt;&lt;periodical&gt;&lt;full-title&gt;Leukemia&lt;/full-title&gt;&lt;/periodical&gt;&lt;pages&gt;936-42&lt;/pages&gt;&lt;volume&gt;21&lt;/volume&gt;&lt;number&gt;5&lt;/number&gt;&lt;edition&gt;2007/03/03&lt;/edition&gt;&lt;keywords&gt;&lt;keyword&gt;Animals&lt;/keyword&gt;&lt;keyword&gt;Antineoplastic Agents/*pharmacology&lt;/keyword&gt;&lt;keyword&gt;Autophagy/*drug effects&lt;/keyword&gt;&lt;keyword&gt;Benzamides&lt;/keyword&gt;&lt;keyword&gt;Cell Line, Tumor&lt;/keyword&gt;&lt;keyword&gt;Dose-Response Relationship, Drug&lt;/keyword&gt;&lt;keyword&gt;Imatinib Mesylate&lt;/keyword&gt;&lt;keyword&gt;Lysosomes/drug effects&lt;/keyword&gt;&lt;keyword&gt;Mice&lt;/keyword&gt;&lt;keyword&gt;Phagosomes/drug effects&lt;/keyword&gt;&lt;keyword&gt;Piperazines/*pharmacology&lt;/keyword&gt;&lt;keyword&gt;Proto-Oncogene Proteins c-abl/antagonists &amp;amp; inhibitors&lt;/keyword&gt;&lt;keyword&gt;Pyrimidines/*pharmacology&lt;/keyword&gt;&lt;keyword&gt;Receptors, Platelet-Derived Growth Factor/antagonists &amp;amp; inhibitors&lt;/keyword&gt;&lt;/keywords&gt;&lt;dates&gt;&lt;year&gt;2007&lt;/year&gt;&lt;pub-dates&gt;&lt;date&gt;May&lt;/date&gt;&lt;/pub-dates&gt;&lt;/dates&gt;&lt;isbn&gt;0887-6924 (Print)&amp;#xD;0887-6924 (Linking)&lt;/isbn&gt;&lt;accession-num&gt;17330103&lt;/accession-num&gt;&lt;urls&gt;&lt;related-urls&gt;&lt;url&gt;https://www.ncbi.nlm.nih.gov/pubmed/17330103&lt;/url&gt;&lt;/related-urls&gt;&lt;/urls&gt;&lt;electronic-resource-num&gt;10.1038/sj.leu.2404606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4CB59E0E" w14:textId="77777777">
        <w:tc>
          <w:tcPr>
            <w:tcW w:w="2641" w:type="dxa"/>
            <w:vAlign w:val="center"/>
          </w:tcPr>
          <w:p w14:paraId="7B576CD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1L-6-Hydroxymethyl-chiro-inositol 2(R)-2-O-methyl-3-O-octadecylcarbonate/inducer</w:t>
            </w:r>
          </w:p>
        </w:tc>
        <w:tc>
          <w:tcPr>
            <w:tcW w:w="1750" w:type="dxa"/>
            <w:vAlign w:val="center"/>
          </w:tcPr>
          <w:p w14:paraId="63F7BBD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31EEF10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36A0F73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58393E9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272219F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24BEC8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15BDED4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3244AEC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U87-MG, U87MGEGFR</w:t>
            </w:r>
          </w:p>
        </w:tc>
        <w:tc>
          <w:tcPr>
            <w:tcW w:w="770" w:type="dxa"/>
            <w:vAlign w:val="center"/>
          </w:tcPr>
          <w:p w14:paraId="0FF12CE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2539CD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GdWppd2FyYTwvQXV0aG9yPjxZZWFyPjIwMDc8L1llYXI+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GdWppd2FyYTwvQXV0aG9yPjxZZWFyPjIwMDc8L1llYXI+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1762040" w14:textId="77777777">
        <w:trPr>
          <w:trHeight w:val="117"/>
        </w:trPr>
        <w:tc>
          <w:tcPr>
            <w:tcW w:w="2641" w:type="dxa"/>
            <w:vAlign w:val="center"/>
          </w:tcPr>
          <w:p w14:paraId="6E7D5BC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vicin D/inducer</w:t>
            </w:r>
          </w:p>
        </w:tc>
        <w:tc>
          <w:tcPr>
            <w:tcW w:w="1750" w:type="dxa"/>
            <w:vAlign w:val="center"/>
          </w:tcPr>
          <w:p w14:paraId="5A3688D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792D0FC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50C407E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0B713B5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 lysosomal delivery and proteolysis</w:t>
            </w:r>
          </w:p>
        </w:tc>
        <w:tc>
          <w:tcPr>
            <w:tcW w:w="1570" w:type="dxa"/>
            <w:vAlign w:val="center"/>
          </w:tcPr>
          <w:p w14:paraId="11FF029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7F13A10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2F15E75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 xml:space="preserve">Anti-cancer </w:t>
            </w:r>
            <w:r w:rsidRPr="00C6566A">
              <w:rPr>
                <w:color w:val="000000"/>
                <w:sz w:val="14"/>
                <w:szCs w:val="14"/>
              </w:rPr>
              <w:t xml:space="preserve">(use CQ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color w:val="000000"/>
                <w:sz w:val="14"/>
                <w:szCs w:val="14"/>
              </w:rPr>
              <w:t>&amp;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7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7658748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U-2 OS, MDA-MB-231, T47D, A549, SKOV3, PC3</w:t>
            </w:r>
          </w:p>
        </w:tc>
        <w:tc>
          <w:tcPr>
            <w:tcW w:w="770" w:type="dxa"/>
            <w:vAlign w:val="center"/>
          </w:tcPr>
          <w:p w14:paraId="3A7B584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28F671B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YdTwvQXV0aG9yPjxZZWFyPjIwMDc8L1llYXI+PFJlY051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YdTwvQXV0aG9yPjxZZWFyPjIwMDc8L1llYXI+PFJlY051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9C0D183" w14:textId="77777777">
        <w:tc>
          <w:tcPr>
            <w:tcW w:w="2641" w:type="dxa"/>
            <w:vAlign w:val="center"/>
          </w:tcPr>
          <w:p w14:paraId="7BC000C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MERs/inducers</w:t>
            </w:r>
          </w:p>
        </w:tc>
        <w:tc>
          <w:tcPr>
            <w:tcW w:w="1750" w:type="dxa"/>
            <w:vAlign w:val="center"/>
          </w:tcPr>
          <w:p w14:paraId="0FE9CD3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1772C6C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9403CD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ggregation-prone protein degradation↑</w:t>
            </w:r>
          </w:p>
        </w:tc>
        <w:tc>
          <w:tcPr>
            <w:tcW w:w="1280" w:type="dxa"/>
            <w:vAlign w:val="center"/>
          </w:tcPr>
          <w:p w14:paraId="206B1D0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ic cargo flux assay</w:t>
            </w:r>
          </w:p>
        </w:tc>
        <w:tc>
          <w:tcPr>
            <w:tcW w:w="1570" w:type="dxa"/>
            <w:vAlign w:val="center"/>
          </w:tcPr>
          <w:p w14:paraId="4845B1B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4BEC1D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on-canonical autophagic pathway</w:t>
            </w:r>
          </w:p>
        </w:tc>
        <w:tc>
          <w:tcPr>
            <w:tcW w:w="1337" w:type="dxa"/>
            <w:vAlign w:val="center"/>
          </w:tcPr>
          <w:p w14:paraId="151E6C0F" w14:textId="0B216B61" w:rsidR="008B6C8E" w:rsidRPr="00C6566A" w:rsidRDefault="00A42A4F">
            <w:pPr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Neuroprotection, mutant </w:t>
            </w:r>
            <w:r w:rsidR="00D27E7C" w:rsidRPr="00C6566A">
              <w:rPr>
                <w:color w:val="000000"/>
                <w:sz w:val="14"/>
                <w:szCs w:val="14"/>
              </w:rPr>
              <w:t>SNCA/</w:t>
            </w:r>
            <w:r w:rsidRPr="00C6566A">
              <w:rPr>
                <w:color w:val="000000"/>
                <w:sz w:val="14"/>
                <w:szCs w:val="14"/>
              </w:rPr>
              <w:t>α-synuclein</w:t>
            </w:r>
            <w:r w:rsidR="00D27E7C" w:rsidRPr="00C6566A">
              <w:rPr>
                <w:color w:val="000000"/>
                <w:sz w:val="14"/>
                <w:szCs w:val="14"/>
              </w:rPr>
              <w:t xml:space="preserve"> and HTT (</w:t>
            </w:r>
            <w:r w:rsidRPr="00C6566A">
              <w:rPr>
                <w:color w:val="000000"/>
                <w:sz w:val="14"/>
                <w:szCs w:val="14"/>
              </w:rPr>
              <w:t>huntingtin</w:t>
            </w:r>
            <w:r w:rsidR="00D27E7C" w:rsidRPr="00C6566A">
              <w:rPr>
                <w:color w:val="000000"/>
                <w:sz w:val="14"/>
                <w:szCs w:val="14"/>
              </w:rPr>
              <w:t>)</w:t>
            </w:r>
            <w:r w:rsidRPr="00C6566A">
              <w:rPr>
                <w:color w:val="000000"/>
                <w:sz w:val="14"/>
                <w:szCs w:val="14"/>
              </w:rPr>
              <w:t xml:space="preserve"> clearance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4B243BF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C12, COS-7, MEFs, HeLa</w:t>
            </w:r>
          </w:p>
        </w:tc>
        <w:tc>
          <w:tcPr>
            <w:tcW w:w="770" w:type="dxa"/>
            <w:vAlign w:val="center"/>
          </w:tcPr>
          <w:p w14:paraId="481D354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239156E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Sarkar&lt;/Author&gt;&lt;Year&gt;2007&lt;/Year&gt;&lt;RecNum&gt;22&lt;/RecNum&gt;&lt;DisplayText&gt;[17]&lt;/DisplayText&gt;&lt;record&gt;&lt;rec-number&gt;22&lt;/rec-number&gt;&lt;foreign-keys&gt;&lt;key app="EN" db-id="waeerr2xixw097e0tzkxdspa9fttp5p02s2w" timestamp="1565888137"&gt;22&lt;/key&gt;&lt;key app="ENWeb" db-id=""&gt;0&lt;/key&gt;&lt;/foreign-keys&gt;&lt;ref-type name="Journal Article"&gt;17&lt;/ref-type&gt;&lt;contributors&gt;&lt;authors&gt;&lt;author&gt;Sarkar, S.&lt;/author&gt;&lt;author&gt;Perlstein, E. O.&lt;/author&gt;&lt;author&gt;Imarisio, S.&lt;/author&gt;&lt;author&gt;Pineau, S.&lt;/author&gt;&lt;author&gt;Cordenier, A.&lt;/author&gt;&lt;author&gt;Maglathlin, R. L.&lt;/author&gt;&lt;author&gt;Webster, J. A.&lt;/author&gt;&lt;author&gt;Lewis, T. A.&lt;/author&gt;&lt;author&gt;O&amp;apos;Kane, C. J.&lt;/author&gt;&lt;author&gt;Schreiber, S. L.&lt;/author&gt;&lt;author&gt;Rubinsztein, D. C.&lt;/author&gt;&lt;/authors&gt;&lt;/contributors&gt;&lt;auth-address&gt;Department of Medical Genetics, University of Cambridge, Cambridge Institute for Medical Research, Addenbrooke&amp;apos;s Hospital, Hills Road, Cambridge CB2 2XY, UK.&lt;/auth-address&gt;&lt;titles&gt;&lt;title&gt;Small molecules enhance autophagy and reduce toxicity in Huntington&amp;apos;s disease models&lt;/title&gt;&lt;secondary-title&gt;Nat Chem Biol&lt;/secondary-title&gt;&lt;/titles&gt;&lt;periodical&gt;&lt;full-title&gt;Nat Chem Biol&lt;/full-title&gt;&lt;/periodical&gt;&lt;pages&gt;331-8&lt;/pages&gt;&lt;volume&gt;3&lt;/volume&gt;&lt;number&gt;6&lt;/number&gt;&lt;edition&gt;2007/05/09&lt;/edition&gt;&lt;keywords&gt;&lt;keyword&gt;Animals&lt;/keyword&gt;&lt;keyword&gt;Autophagy/*drug effects&lt;/keyword&gt;&lt;keyword&gt;Huntington Disease/*drug therapy&lt;/keyword&gt;&lt;keyword&gt;Mammals&lt;/keyword&gt;&lt;keyword&gt;Models, Biological&lt;/keyword&gt;&lt;keyword&gt;Neuroprotective Agents/chemical synthesis/*pharmacology&lt;/keyword&gt;&lt;keyword&gt;Saccharomyces cerevisiae/drug effects/*physiology&lt;/keyword&gt;&lt;keyword&gt;Sirolimus/antagonists &amp;amp; inhibitors&lt;/keyword&gt;&lt;/keywords&gt;&lt;dates&gt;&lt;year&gt;2007&lt;/year&gt;&lt;pub-dates&gt;&lt;date&gt;Jun&lt;/date&gt;&lt;/pub-dates&gt;&lt;/dates&gt;&lt;isbn&gt;1552-4450 (Print)&amp;#xD;1552-4450 (Linking)&lt;/isbn&gt;&lt;accession-num&gt;17486044&lt;/accession-num&gt;&lt;urls&gt;&lt;related-urls&gt;&lt;url&gt;https://www.ncbi.nlm.nih.gov/pubmed/17486044&lt;/url&gt;&lt;/related-urls&gt;&lt;/urls&gt;&lt;custom2&gt;PMC2635561&lt;/custom2&gt;&lt;electronic-resource-num&gt;10.1038/nchembio883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DBF7A57" w14:textId="77777777">
        <w:tc>
          <w:tcPr>
            <w:tcW w:w="2641" w:type="dxa"/>
            <w:vAlign w:val="center"/>
          </w:tcPr>
          <w:p w14:paraId="15325B6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Oridonin/inducer</w:t>
            </w:r>
          </w:p>
        </w:tc>
        <w:tc>
          <w:tcPr>
            <w:tcW w:w="1750" w:type="dxa"/>
            <w:vAlign w:val="center"/>
          </w:tcPr>
          <w:p w14:paraId="47E8EC2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4DB7C84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E8AB27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9ED704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34F9F11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73A4001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75A527C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5BF510E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La</w:t>
            </w:r>
          </w:p>
        </w:tc>
        <w:tc>
          <w:tcPr>
            <w:tcW w:w="770" w:type="dxa"/>
            <w:vAlign w:val="center"/>
          </w:tcPr>
          <w:p w14:paraId="6397677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269BE8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dWk8L0F1dGhvcj48WWVhcj4yMDA3PC9ZZWFyPjxSZWNO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dWk8L0F1dGhvcj48WWVhcj4yMDA3PC9ZZWFyPjxSZWNO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0EF28534" w14:textId="77777777">
        <w:tc>
          <w:tcPr>
            <w:tcW w:w="2641" w:type="dxa"/>
            <w:vAlign w:val="center"/>
          </w:tcPr>
          <w:p w14:paraId="65C53D0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Oleandrin/inducer</w:t>
            </w:r>
          </w:p>
        </w:tc>
        <w:tc>
          <w:tcPr>
            <w:tcW w:w="1750" w:type="dxa"/>
            <w:vAlign w:val="center"/>
          </w:tcPr>
          <w:p w14:paraId="5AC27B0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71F6745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6D9FB4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38AC71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3E056CF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713219D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</w:t>
            </w:r>
          </w:p>
        </w:tc>
        <w:tc>
          <w:tcPr>
            <w:tcW w:w="1337" w:type="dxa"/>
            <w:vAlign w:val="center"/>
          </w:tcPr>
          <w:p w14:paraId="2A17473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5A13123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ANC-1</w:t>
            </w:r>
          </w:p>
        </w:tc>
        <w:tc>
          <w:tcPr>
            <w:tcW w:w="770" w:type="dxa"/>
            <w:vAlign w:val="center"/>
          </w:tcPr>
          <w:p w14:paraId="28AECC0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4D51E2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OZXdtYW48L0F1dGhvcj48WWVhcj4yMDA3PC9ZZWFyPjxS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OZXdtYW48L0F1dGhvcj48WWVhcj4yMDA3PC9ZZWFyPjxS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66A02E6" w14:textId="77777777">
        <w:tc>
          <w:tcPr>
            <w:tcW w:w="2641" w:type="dxa"/>
            <w:vAlign w:val="center"/>
          </w:tcPr>
          <w:p w14:paraId="08ECD6D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agnolol/inducer</w:t>
            </w:r>
          </w:p>
        </w:tc>
        <w:tc>
          <w:tcPr>
            <w:tcW w:w="1750" w:type="dxa"/>
            <w:vAlign w:val="center"/>
          </w:tcPr>
          <w:p w14:paraId="00FB8DE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4D7F20B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21180CB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32AC98C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226EE5E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376012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3116AD7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4E08F9C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460</w:t>
            </w:r>
          </w:p>
        </w:tc>
        <w:tc>
          <w:tcPr>
            <w:tcW w:w="770" w:type="dxa"/>
            <w:vAlign w:val="center"/>
          </w:tcPr>
          <w:p w14:paraId="496341C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FE02EA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Li&lt;/Author&gt;&lt;Year&gt;2007&lt;/Year&gt;&lt;RecNum&gt;592&lt;/RecNum&gt;&lt;DisplayText&gt;[20]&lt;/DisplayText&gt;&lt;record&gt;&lt;rec-number&gt;592&lt;/rec-number&gt;&lt;foreign-keys&gt;&lt;key app="EN" db-id="waeerr2xixw097e0tzkxdspa9fttp5p02s2w" timestamp="1566398326"&gt;592&lt;/key&gt;&lt;/foreign-keys&gt;&lt;ref-type name="Journal Article"&gt;17&lt;/ref-type&gt;&lt;contributors&gt;&lt;authors&gt;&lt;author&gt;Li, H.B&lt;/author&gt;&lt;author&gt;Yi, Xin&lt;/author&gt;&lt;author&gt;Gao, J.M&lt;/author&gt;&lt;author&gt;Ying, X.X&lt;/author&gt;&lt;author&gt;Guan, H.Q&lt;/author&gt;&lt;author&gt;Li, J.C&lt;/author&gt;&lt;/authors&gt;&lt;/contributors&gt;&lt;titles&gt;&lt;title&gt;Magnolol-lnduced H460 cells deathvia autophagy but not apoptosis&lt;/title&gt;&lt;secondary-title&gt;Archives of pharmacal research&lt;/secondary-title&gt;&lt;/titles&gt;&lt;periodical&gt;&lt;full-title&gt;Archives of pharmacal research&lt;/full-title&gt;&lt;/periodical&gt;&lt;pages&gt;1566-1574&lt;/pages&gt;&lt;volume&gt;30&lt;/volume&gt;&lt;number&gt;12&lt;/number&gt;&lt;dates&gt;&lt;year&gt;2007&lt;/year&gt;&lt;/dates&gt;&lt;isbn&gt;0253-6269&lt;/isbn&gt;&lt;urls&gt;&lt;/urls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AA384D0" w14:textId="77777777">
        <w:tc>
          <w:tcPr>
            <w:tcW w:w="2641" w:type="dxa"/>
            <w:vAlign w:val="center"/>
          </w:tcPr>
          <w:p w14:paraId="3BFE09B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rehalose/inducer</w:t>
            </w:r>
          </w:p>
        </w:tc>
        <w:tc>
          <w:tcPr>
            <w:tcW w:w="1750" w:type="dxa"/>
            <w:vAlign w:val="center"/>
          </w:tcPr>
          <w:p w14:paraId="1BC8B63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7E02F69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52BA781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ggregation-prone protein degradation↑</w:t>
            </w:r>
          </w:p>
        </w:tc>
        <w:tc>
          <w:tcPr>
            <w:tcW w:w="1280" w:type="dxa"/>
            <w:vAlign w:val="center"/>
          </w:tcPr>
          <w:p w14:paraId="569EBD3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ic cargo flux assay</w:t>
            </w:r>
          </w:p>
        </w:tc>
        <w:tc>
          <w:tcPr>
            <w:tcW w:w="1570" w:type="dxa"/>
            <w:vAlign w:val="center"/>
          </w:tcPr>
          <w:p w14:paraId="22CCAD4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2121857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on-canonical autophagic pathway</w:t>
            </w:r>
          </w:p>
        </w:tc>
        <w:tc>
          <w:tcPr>
            <w:tcW w:w="1337" w:type="dxa"/>
            <w:vAlign w:val="center"/>
          </w:tcPr>
          <w:p w14:paraId="1E0B0BCA" w14:textId="3F2A92F9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Neuroprotection, mutant </w:t>
            </w:r>
            <w:r w:rsidR="00D27E7C" w:rsidRPr="00C6566A">
              <w:rPr>
                <w:color w:val="000000"/>
                <w:sz w:val="14"/>
                <w:szCs w:val="14"/>
              </w:rPr>
              <w:t>SNCA/</w:t>
            </w:r>
            <w:r w:rsidRPr="00C6566A">
              <w:rPr>
                <w:color w:val="000000"/>
                <w:sz w:val="14"/>
                <w:szCs w:val="14"/>
              </w:rPr>
              <w:t>α-synuclein</w:t>
            </w:r>
            <w:r w:rsidR="00D27E7C" w:rsidRPr="00C6566A">
              <w:rPr>
                <w:color w:val="000000"/>
                <w:sz w:val="14"/>
                <w:szCs w:val="14"/>
              </w:rPr>
              <w:t xml:space="preserve"> and HTT (</w:t>
            </w:r>
            <w:r w:rsidRPr="00C6566A">
              <w:rPr>
                <w:color w:val="000000"/>
                <w:sz w:val="14"/>
                <w:szCs w:val="14"/>
              </w:rPr>
              <w:t>huntingtin</w:t>
            </w:r>
            <w:r w:rsidR="00D27E7C" w:rsidRPr="00C6566A">
              <w:rPr>
                <w:color w:val="000000"/>
                <w:sz w:val="14"/>
                <w:szCs w:val="14"/>
              </w:rPr>
              <w:t>)</w:t>
            </w:r>
            <w:r w:rsidRPr="00C6566A">
              <w:rPr>
                <w:color w:val="000000"/>
                <w:sz w:val="14"/>
                <w:szCs w:val="14"/>
              </w:rPr>
              <w:t xml:space="preserve"> clearance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28D0162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C12, COS-7, SK-N-SH, HeLa</w:t>
            </w:r>
          </w:p>
        </w:tc>
        <w:tc>
          <w:tcPr>
            <w:tcW w:w="770" w:type="dxa"/>
            <w:vAlign w:val="center"/>
          </w:tcPr>
          <w:p w14:paraId="51EDD05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2B5EB07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YXJrYXI8L0F1dGhvcj48WWVhcj4yMDA3PC9ZZWFyPjxS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YXJrYXI8L0F1dGhvcj48WWVhcj4yMDA3PC9ZZWFyPjxS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1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411357F3" w14:textId="77777777">
        <w:tc>
          <w:tcPr>
            <w:tcW w:w="2641" w:type="dxa"/>
            <w:vAlign w:val="center"/>
          </w:tcPr>
          <w:p w14:paraId="1E2B0E6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FDA-approved drugs</w:t>
            </w:r>
          </w:p>
        </w:tc>
        <w:tc>
          <w:tcPr>
            <w:tcW w:w="1750" w:type="dxa"/>
            <w:vAlign w:val="center"/>
          </w:tcPr>
          <w:p w14:paraId="74D391E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73903B2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, FYVE-RFP</w:t>
            </w:r>
          </w:p>
        </w:tc>
        <w:tc>
          <w:tcPr>
            <w:tcW w:w="1280" w:type="dxa"/>
            <w:vAlign w:val="center"/>
          </w:tcPr>
          <w:p w14:paraId="7F394B7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ong-lived proteins degradation</w:t>
            </w:r>
          </w:p>
        </w:tc>
        <w:tc>
          <w:tcPr>
            <w:tcW w:w="1280" w:type="dxa"/>
            <w:vAlign w:val="center"/>
          </w:tcPr>
          <w:p w14:paraId="5410CC0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2370F50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F73D88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TOR</w:t>
            </w:r>
          </w:p>
        </w:tc>
        <w:tc>
          <w:tcPr>
            <w:tcW w:w="1337" w:type="dxa"/>
            <w:vAlign w:val="center"/>
          </w:tcPr>
          <w:p w14:paraId="5A461FC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4F3E481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4</w:t>
            </w:r>
          </w:p>
        </w:tc>
        <w:tc>
          <w:tcPr>
            <w:tcW w:w="770" w:type="dxa"/>
            <w:vAlign w:val="center"/>
          </w:tcPr>
          <w:p w14:paraId="235FC38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2BDC64C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uZzwvQXV0aG9yPjxZZWFyPjIwMDc8L1llYXI+PFJl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uZzwvQXV0aG9yPjxZZWFyPjIwMDc8L1llYXI+PFJl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08947E12" w14:textId="77777777">
        <w:tc>
          <w:tcPr>
            <w:tcW w:w="2641" w:type="dxa"/>
            <w:vAlign w:val="center"/>
          </w:tcPr>
          <w:p w14:paraId="1E21D27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lastRenderedPageBreak/>
              <w:t>Vitamin K2/inducer</w:t>
            </w:r>
          </w:p>
        </w:tc>
        <w:tc>
          <w:tcPr>
            <w:tcW w:w="1750" w:type="dxa"/>
            <w:vAlign w:val="center"/>
          </w:tcPr>
          <w:p w14:paraId="1293896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410BF9E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37F14E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3D525AD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1B73609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44D581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163894D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3" w:name="OLE_LINK9"/>
            <w:r w:rsidRPr="00C6566A">
              <w:rPr>
                <w:color w:val="000000"/>
                <w:sz w:val="14"/>
                <w:szCs w:val="14"/>
              </w:rPr>
              <w:t xml:space="preserve">Anti-cancer (use 3-MA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7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  <w:bookmarkEnd w:id="3"/>
          </w:p>
        </w:tc>
        <w:tc>
          <w:tcPr>
            <w:tcW w:w="1383" w:type="dxa"/>
            <w:vAlign w:val="center"/>
          </w:tcPr>
          <w:p w14:paraId="13B3B27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L-60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neo</w:t>
            </w:r>
            <w:r w:rsidRPr="00C6566A">
              <w:rPr>
                <w:color w:val="000000"/>
                <w:sz w:val="14"/>
                <w:szCs w:val="14"/>
              </w:rPr>
              <w:t>, HL-60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bcl</w:t>
            </w:r>
            <w:r w:rsidRPr="00C6566A">
              <w:rPr>
                <w:color w:val="000000"/>
                <w:sz w:val="14"/>
                <w:szCs w:val="14"/>
              </w:rPr>
              <w:t>-2</w:t>
            </w:r>
          </w:p>
        </w:tc>
        <w:tc>
          <w:tcPr>
            <w:tcW w:w="770" w:type="dxa"/>
            <w:vAlign w:val="center"/>
          </w:tcPr>
          <w:p w14:paraId="6FD219F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6A3B861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Yokoyama&lt;/Author&gt;&lt;Year&gt;2008&lt;/Year&gt;&lt;RecNum&gt;39&lt;/RecNum&gt;&lt;DisplayText&gt;[23]&lt;/DisplayText&gt;&lt;record&gt;&lt;rec-number&gt;39&lt;/rec-number&gt;&lt;foreign-keys&gt;&lt;key app="EN" db-id="waeerr2xixw097e0tzkxdspa9fttp5p02s2w" timestamp="1565888766"&gt;39&lt;/key&gt;&lt;key app="ENWeb" db-id=""&gt;0&lt;/key&gt;&lt;/foreign-keys&gt;&lt;ref-type name="Journal Article"&gt;17&lt;/ref-type&gt;&lt;contributors&gt;&lt;authors&gt;&lt;author&gt;Yokoyama, T.&lt;/author&gt;&lt;author&gt;Miyazawa, K.&lt;/author&gt;&lt;author&gt;Naito, M.&lt;/author&gt;&lt;author&gt;Toyotake, J.&lt;/author&gt;&lt;author&gt;Tauchi, T.&lt;/author&gt;&lt;author&gt;Itoh, M.&lt;/author&gt;&lt;author&gt;Yuo, A.&lt;/author&gt;&lt;author&gt;Hayashi, Y.&lt;/author&gt;&lt;author&gt;Georgescu, M. M.&lt;/author&gt;&lt;author&gt;Kondo, Y.&lt;/author&gt;&lt;author&gt;Kondo, S.&lt;/author&gt;&lt;author&gt;Ohyashiki, K.&lt;/author&gt;&lt;/authors&gt;&lt;/contributors&gt;&lt;auth-address&gt;First Department of Internal Medicine, Tokyo Medical University, Tokyo, Japan.&lt;/auth-address&gt;&lt;titles&gt;&lt;title&gt;Vitamin K2 induces autophagy and apoptosis simultaneously in leukemia cells&lt;/title&gt;&lt;secondary-title&gt;Autophagy&lt;/secondary-title&gt;&lt;/titles&gt;&lt;periodical&gt;&lt;full-title&gt;Autophagy&lt;/full-title&gt;&lt;/periodical&gt;&lt;pages&gt;629-40&lt;/pages&gt;&lt;volume&gt;4&lt;/volume&gt;&lt;number&gt;5&lt;/number&gt;&lt;edition&gt;2008/04/01&lt;/edition&gt;&lt;keywords&gt;&lt;keyword&gt;Antineoplastic Agents/pharmacology&lt;/keyword&gt;&lt;keyword&gt;Apoptosis/*drug effects/physiology&lt;/keyword&gt;&lt;keyword&gt;Autophagy/*drug effects/physiology&lt;/keyword&gt;&lt;keyword&gt;HL-60 Cells&lt;/keyword&gt;&lt;keyword&gt;Humans&lt;/keyword&gt;&lt;keyword&gt;Leukemia/*drug therapy/*pathology&lt;/keyword&gt;&lt;keyword&gt;Vitamin K 2/*pharmacology&lt;/keyword&gt;&lt;/keywords&gt;&lt;dates&gt;&lt;year&gt;2008&lt;/year&gt;&lt;pub-dates&gt;&lt;date&gt;Jul&lt;/date&gt;&lt;/pub-dates&gt;&lt;/dates&gt;&lt;isbn&gt;1554-8635 (Electronic)&amp;#xD;1554-8627 (Linking)&lt;/isbn&gt;&lt;accession-num&gt;18376138&lt;/accession-num&gt;&lt;urls&gt;&lt;related-urls&gt;&lt;url&gt;https://www.ncbi.nlm.nih.gov/pubmed/18376138&lt;/url&gt;&lt;/related-urls&gt;&lt;/urls&gt;&lt;electronic-resource-num&gt;10.4161/auto.5941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09AD6EEF" w14:textId="77777777">
        <w:tc>
          <w:tcPr>
            <w:tcW w:w="2641" w:type="dxa"/>
            <w:vAlign w:val="center"/>
          </w:tcPr>
          <w:p w14:paraId="43B53E3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Voacamine/inducer</w:t>
            </w:r>
          </w:p>
        </w:tc>
        <w:tc>
          <w:tcPr>
            <w:tcW w:w="1750" w:type="dxa"/>
            <w:vAlign w:val="center"/>
          </w:tcPr>
          <w:p w14:paraId="1B20E7B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5865937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BD658F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791F48A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403226F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5F0DFA3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364609EB" w14:textId="22C89399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bookmarkStart w:id="4" w:name="OLE_LINK11"/>
            <w:r w:rsidRPr="00C6566A">
              <w:rPr>
                <w:sz w:val="14"/>
                <w:szCs w:val="14"/>
              </w:rPr>
              <w:t xml:space="preserve">Anti-cancer (use 3-MA and </w:t>
            </w:r>
            <w:r w:rsidRPr="00C6566A">
              <w:rPr>
                <w:i/>
                <w:iCs/>
                <w:sz w:val="14"/>
                <w:szCs w:val="14"/>
              </w:rPr>
              <w:t>ATG5</w:t>
            </w:r>
            <w:r w:rsidR="00912C98" w:rsidRPr="00C6566A">
              <w:rPr>
                <w:iCs/>
                <w:sz w:val="14"/>
                <w:szCs w:val="14"/>
              </w:rPr>
              <w:t>,</w:t>
            </w:r>
            <w:r w:rsidRPr="00C6566A">
              <w:rPr>
                <w:i/>
                <w:iCs/>
                <w:sz w:val="14"/>
                <w:szCs w:val="14"/>
              </w:rPr>
              <w:t>6</w:t>
            </w:r>
            <w:r w:rsidRPr="00C6566A">
              <w:rPr>
                <w:iCs/>
                <w:sz w:val="14"/>
                <w:szCs w:val="14"/>
              </w:rPr>
              <w:t>&amp;</w:t>
            </w:r>
            <w:r w:rsidRPr="00C6566A">
              <w:rPr>
                <w:i/>
                <w:iCs/>
                <w:sz w:val="14"/>
                <w:szCs w:val="14"/>
              </w:rPr>
              <w:t>7</w:t>
            </w:r>
            <w:r w:rsidRPr="00C6566A">
              <w:rPr>
                <w:sz w:val="14"/>
                <w:szCs w:val="14"/>
              </w:rPr>
              <w:t xml:space="preserve"> KD)</w:t>
            </w:r>
            <w:bookmarkEnd w:id="4"/>
          </w:p>
        </w:tc>
        <w:tc>
          <w:tcPr>
            <w:tcW w:w="1383" w:type="dxa"/>
            <w:vAlign w:val="center"/>
          </w:tcPr>
          <w:p w14:paraId="37F75DB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U-2 OS/WT</w:t>
            </w:r>
          </w:p>
        </w:tc>
        <w:tc>
          <w:tcPr>
            <w:tcW w:w="770" w:type="dxa"/>
            <w:vAlign w:val="center"/>
          </w:tcPr>
          <w:p w14:paraId="27D29A5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578785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NZXNjaGluaTwvQXV0aG9yPjxZZWFyPjIwMDg8L1llYXI+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NZXNjaGluaTwvQXV0aG9yPjxZZWFyPjIwMDg8L1llYXI+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24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tr w:rsidR="008B6C8E" w:rsidRPr="00C6566A" w14:paraId="748A1915" w14:textId="77777777">
        <w:tc>
          <w:tcPr>
            <w:tcW w:w="2641" w:type="dxa"/>
            <w:vAlign w:val="center"/>
          </w:tcPr>
          <w:p w14:paraId="5D858BA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uberoylanilide hydroxamic acid/inducer</w:t>
            </w:r>
          </w:p>
        </w:tc>
        <w:tc>
          <w:tcPr>
            <w:tcW w:w="1750" w:type="dxa"/>
            <w:vAlign w:val="center"/>
          </w:tcPr>
          <w:p w14:paraId="674C8FA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7F2F62F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57F4762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5865502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41C15C9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209AD9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</w:t>
            </w:r>
            <w:bookmarkStart w:id="5" w:name="OLE_LINK3"/>
            <w:r w:rsidRPr="00C6566A">
              <w:rPr>
                <w:color w:val="000000"/>
                <w:sz w:val="14"/>
                <w:szCs w:val="14"/>
              </w:rPr>
              <w:t>-</w:t>
            </w:r>
            <w:bookmarkEnd w:id="5"/>
            <w:r w:rsidRPr="00C6566A">
              <w:rPr>
                <w:color w:val="000000"/>
                <w:sz w:val="14"/>
                <w:szCs w:val="14"/>
              </w:rPr>
              <w:t>MTOR inhibition</w:t>
            </w:r>
          </w:p>
        </w:tc>
        <w:tc>
          <w:tcPr>
            <w:tcW w:w="1337" w:type="dxa"/>
            <w:vAlign w:val="center"/>
          </w:tcPr>
          <w:p w14:paraId="3855AEE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wortmannin, LY294002)</w:t>
            </w:r>
          </w:p>
        </w:tc>
        <w:tc>
          <w:tcPr>
            <w:tcW w:w="1383" w:type="dxa"/>
            <w:vAlign w:val="center"/>
          </w:tcPr>
          <w:p w14:paraId="4A22E7F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La S3</w:t>
            </w:r>
          </w:p>
        </w:tc>
        <w:tc>
          <w:tcPr>
            <w:tcW w:w="770" w:type="dxa"/>
            <w:vAlign w:val="center"/>
          </w:tcPr>
          <w:p w14:paraId="3829129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ABA34D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YW88L0F1dGhvcj48WWVhcj4yMDA4PC9ZZWFyPjxSZWNO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YW88L0F1dGhvcj48WWVhcj4yMDA4PC9ZZWFyPjxSZWNO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403BBB88" w14:textId="77777777">
        <w:tc>
          <w:tcPr>
            <w:tcW w:w="2641" w:type="dxa"/>
            <w:vAlign w:val="center"/>
          </w:tcPr>
          <w:p w14:paraId="70F139E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Eupalinin A/inducer</w:t>
            </w:r>
          </w:p>
        </w:tc>
        <w:tc>
          <w:tcPr>
            <w:tcW w:w="1750" w:type="dxa"/>
            <w:vAlign w:val="center"/>
          </w:tcPr>
          <w:p w14:paraId="714850A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7E4BE85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11E512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31C8B3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391526A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7B78A98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5F0DCB6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  <w:r w:rsidRPr="00C6566A">
              <w:rPr>
                <w:color w:val="000000"/>
                <w:sz w:val="14"/>
                <w:szCs w:val="14"/>
              </w:rPr>
              <w:t xml:space="preserve"> (use 3-MA)</w:t>
            </w:r>
          </w:p>
        </w:tc>
        <w:tc>
          <w:tcPr>
            <w:tcW w:w="1383" w:type="dxa"/>
            <w:vAlign w:val="center"/>
          </w:tcPr>
          <w:p w14:paraId="2F423E2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L60</w:t>
            </w:r>
          </w:p>
        </w:tc>
        <w:tc>
          <w:tcPr>
            <w:tcW w:w="770" w:type="dxa"/>
            <w:vAlign w:val="center"/>
          </w:tcPr>
          <w:p w14:paraId="1B5786C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07D98E7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Itoh&lt;/Author&gt;&lt;Year&gt;2008&lt;/Year&gt;&lt;RecNum&gt;26&lt;/RecNum&gt;&lt;DisplayText&gt;[26]&lt;/DisplayText&gt;&lt;record&gt;&lt;rec-number&gt;26&lt;/rec-number&gt;&lt;foreign-keys&gt;&lt;key app="EN" db-id="waeerr2xixw097e0tzkxdspa9fttp5p02s2w" timestamp="1565888700"&gt;26&lt;/key&gt;&lt;key app="ENWeb" db-id=""&gt;0&lt;/key&gt;&lt;/foreign-keys&gt;&lt;ref-type name="Journal Article"&gt;17&lt;/ref-type&gt;&lt;contributors&gt;&lt;authors&gt;&lt;author&gt;Itoh, T.&lt;/author&gt;&lt;author&gt;Ito, Y.&lt;/author&gt;&lt;author&gt;Ohguchi, K.&lt;/author&gt;&lt;author&gt;Ohyama, M.&lt;/author&gt;&lt;author&gt;Iinuma, M.&lt;/author&gt;&lt;author&gt;Otsuki, Y.&lt;/author&gt;&lt;author&gt;Nozawa, Y.&lt;/author&gt;&lt;author&gt;Akao, Y.&lt;/author&gt;&lt;/authors&gt;&lt;/contributors&gt;&lt;auth-address&gt;Gifu International Institute of Biotechnology, 1-1 Naka-Fudogaoka, Kakamigahara, Gifu 504-0838, Japan. titoh@giib.or.jp&lt;/auth-address&gt;&lt;titles&gt;&lt;title&gt;Eupalinin A isolated from Eupatorium chinense L. induces autophagocytosis in human leukemia HL60 cells&lt;/title&gt;&lt;secondary-title&gt;Bioorg Med Chem&lt;/secondary-title&gt;&lt;/titles&gt;&lt;periodical&gt;&lt;full-title&gt;Bioorg Med Chem&lt;/full-title&gt;&lt;/periodical&gt;&lt;pages&gt;721-31&lt;/pages&gt;&lt;volume&gt;16&lt;/volume&gt;&lt;number&gt;2&lt;/number&gt;&lt;edition&gt;2007/11/06&lt;/edition&gt;&lt;keywords&gt;&lt;keyword&gt;Apoptosis/drug effects&lt;/keyword&gt;&lt;keyword&gt;Autophagy/drug effects&lt;/keyword&gt;&lt;keyword&gt;Eupatorium/*chemistry&lt;/keyword&gt;&lt;keyword&gt;HL-60 Cells&lt;/keyword&gt;&lt;keyword&gt;Humans&lt;/keyword&gt;&lt;keyword&gt;Lactones/chemistry/*isolation &amp;amp; purification/*pharmacology&lt;/keyword&gt;&lt;keyword&gt;Molecular Structure&lt;/keyword&gt;&lt;keyword&gt;Plants, Medicinal/*chemistry&lt;/keyword&gt;&lt;keyword&gt;Sesquiterpenes/chemistry/*isolation &amp;amp; purification/*pharmacology&lt;/keyword&gt;&lt;keyword&gt;Terpenes/chemistry/*isolation &amp;amp; purification/*pharmacology&lt;/keyword&gt;&lt;/keywords&gt;&lt;dates&gt;&lt;year&gt;2008&lt;/year&gt;&lt;pub-dates&gt;&lt;date&gt;Jan 15&lt;/date&gt;&lt;/pub-dates&gt;&lt;/dates&gt;&lt;isbn&gt;1464-3391 (Electronic)&amp;#xD;0968-0896 (Linking)&lt;/isbn&gt;&lt;accession-num&gt;17980607&lt;/accession-num&gt;&lt;urls&gt;&lt;related-urls&gt;&lt;url&gt;https://www.ncbi.nlm.nih.gov/pubmed/17980607&lt;/url&gt;&lt;/related-urls&gt;&lt;/urls&gt;&lt;electronic-resource-num&gt;10.1016/j.bmc.2007.10.033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3A61F243" w14:textId="77777777">
        <w:tc>
          <w:tcPr>
            <w:tcW w:w="2641" w:type="dxa"/>
            <w:vAlign w:val="center"/>
          </w:tcPr>
          <w:p w14:paraId="4E9628B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Siramesine/inducer</w:t>
            </w:r>
          </w:p>
        </w:tc>
        <w:tc>
          <w:tcPr>
            <w:tcW w:w="1750" w:type="dxa"/>
            <w:vAlign w:val="center"/>
          </w:tcPr>
          <w:p w14:paraId="71A6072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096CF58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41402D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ong-lived proteins degradation↑</w:t>
            </w:r>
          </w:p>
        </w:tc>
        <w:tc>
          <w:tcPr>
            <w:tcW w:w="1280" w:type="dxa"/>
            <w:vAlign w:val="center"/>
          </w:tcPr>
          <w:p w14:paraId="7EBE319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61828517" w14:textId="5F552D6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bookmarkStart w:id="6" w:name="OLE_LINK10"/>
            <w:r w:rsidRPr="00C6566A">
              <w:rPr>
                <w:sz w:val="14"/>
                <w:szCs w:val="14"/>
              </w:rPr>
              <w:t xml:space="preserve">LysoTracker, LAMP2 and </w:t>
            </w:r>
            <w:r w:rsidR="005078FC" w:rsidRPr="00C6566A">
              <w:rPr>
                <w:sz w:val="14"/>
                <w:szCs w:val="14"/>
              </w:rPr>
              <w:t>CTS</w:t>
            </w:r>
            <w:r w:rsidRPr="00C6566A">
              <w:rPr>
                <w:sz w:val="14"/>
                <w:szCs w:val="14"/>
              </w:rPr>
              <w:t xml:space="preserve">D protein levels, </w:t>
            </w:r>
            <w:bookmarkEnd w:id="6"/>
            <w:r w:rsidRPr="00C6566A">
              <w:rPr>
                <w:sz w:val="14"/>
                <w:szCs w:val="14"/>
              </w:rPr>
              <w:t>LAMP2 staining</w:t>
            </w:r>
          </w:p>
        </w:tc>
        <w:tc>
          <w:tcPr>
            <w:tcW w:w="1470" w:type="dxa"/>
            <w:vAlign w:val="center"/>
          </w:tcPr>
          <w:p w14:paraId="6738A59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ysosomal function impairment</w:t>
            </w:r>
          </w:p>
        </w:tc>
        <w:tc>
          <w:tcPr>
            <w:tcW w:w="1337" w:type="dxa"/>
            <w:vAlign w:val="center"/>
          </w:tcPr>
          <w:p w14:paraId="03354A5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Protective autophagy (use 3-MA)</w:t>
            </w:r>
          </w:p>
        </w:tc>
        <w:tc>
          <w:tcPr>
            <w:tcW w:w="1383" w:type="dxa"/>
            <w:vAlign w:val="center"/>
          </w:tcPr>
          <w:p w14:paraId="2E7236E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MCF-7</w:t>
            </w:r>
          </w:p>
        </w:tc>
        <w:tc>
          <w:tcPr>
            <w:tcW w:w="770" w:type="dxa"/>
            <w:vAlign w:val="center"/>
          </w:tcPr>
          <w:p w14:paraId="6EB0744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026A12D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Pc3RlbmZlbGQ8L0F1dGhvcj48WWVhcj4yMDA4PC9ZZWFy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Pc3RlbmZlbGQ8L0F1dGhvcj48WWVhcj4yMDA4PC9ZZWFy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27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tr w:rsidR="008B6C8E" w:rsidRPr="00C6566A" w14:paraId="0BF709C3" w14:textId="77777777">
        <w:tc>
          <w:tcPr>
            <w:tcW w:w="2641" w:type="dxa"/>
            <w:vAlign w:val="center"/>
          </w:tcPr>
          <w:p w14:paraId="5A97CF9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7" w:name="_Hlk17291840"/>
            <w:r w:rsidRPr="00C6566A">
              <w:rPr>
                <w:color w:val="000000"/>
                <w:sz w:val="14"/>
                <w:szCs w:val="14"/>
              </w:rPr>
              <w:t>Rottlerin/inducer</w:t>
            </w:r>
          </w:p>
        </w:tc>
        <w:tc>
          <w:tcPr>
            <w:tcW w:w="1750" w:type="dxa"/>
            <w:vAlign w:val="center"/>
          </w:tcPr>
          <w:p w14:paraId="0D0440E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773BB93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93D22C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96C4EA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5B129AD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73CADDB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48A92E8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3-MA)</w:t>
            </w:r>
          </w:p>
        </w:tc>
        <w:tc>
          <w:tcPr>
            <w:tcW w:w="1383" w:type="dxa"/>
            <w:vAlign w:val="center"/>
          </w:tcPr>
          <w:p w14:paraId="1D6B5BA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T1080</w:t>
            </w:r>
          </w:p>
        </w:tc>
        <w:tc>
          <w:tcPr>
            <w:tcW w:w="770" w:type="dxa"/>
            <w:vAlign w:val="center"/>
          </w:tcPr>
          <w:p w14:paraId="3AA797E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A7BD71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b25nPC9BdXRob3I+PFllYXI+MjAwODwvWWVhcj48UmVj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b25nPC9BdXRob3I+PFllYXI+MjAwODwvWWVhcj48UmVj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bookmarkEnd w:id="7"/>
      <w:tr w:rsidR="008B6C8E" w:rsidRPr="00C6566A" w14:paraId="79460EA2" w14:textId="77777777">
        <w:tc>
          <w:tcPr>
            <w:tcW w:w="2641" w:type="dxa"/>
            <w:vAlign w:val="center"/>
          </w:tcPr>
          <w:p w14:paraId="1F3E3C1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ysmethynil/inducer</w:t>
            </w:r>
          </w:p>
        </w:tc>
        <w:tc>
          <w:tcPr>
            <w:tcW w:w="1750" w:type="dxa"/>
            <w:vAlign w:val="center"/>
          </w:tcPr>
          <w:p w14:paraId="3194AF7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301CA2B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559B976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D0B4DF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45BABB8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27B8BF6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</w:t>
            </w:r>
          </w:p>
        </w:tc>
        <w:tc>
          <w:tcPr>
            <w:tcW w:w="1337" w:type="dxa"/>
            <w:vAlign w:val="center"/>
          </w:tcPr>
          <w:p w14:paraId="75937CF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nti-cancer (use 3-MA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362E634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C3</w:t>
            </w:r>
          </w:p>
        </w:tc>
        <w:tc>
          <w:tcPr>
            <w:tcW w:w="770" w:type="dxa"/>
            <w:vAlign w:val="center"/>
          </w:tcPr>
          <w:p w14:paraId="2CA285C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1F258D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wODwvWWVhcj48UmVj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wODwvWWVhcj48UmVj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49C86BCE" w14:textId="77777777">
        <w:tc>
          <w:tcPr>
            <w:tcW w:w="2641" w:type="dxa"/>
            <w:vAlign w:val="center"/>
          </w:tcPr>
          <w:p w14:paraId="0FAC4C6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anumycin A, FTI-276, lonafarnib/inducers</w:t>
            </w:r>
          </w:p>
        </w:tc>
        <w:tc>
          <w:tcPr>
            <w:tcW w:w="1750" w:type="dxa"/>
            <w:vAlign w:val="center"/>
          </w:tcPr>
          <w:p w14:paraId="5FFC908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7741FF0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9E0D9C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020E757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7FBE14F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A37892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TOR inhibition</w:t>
            </w:r>
          </w:p>
        </w:tc>
        <w:tc>
          <w:tcPr>
            <w:tcW w:w="1337" w:type="dxa"/>
            <w:vAlign w:val="center"/>
          </w:tcPr>
          <w:p w14:paraId="7F9453F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7866CFB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anc-1, U-2 OS</w:t>
            </w:r>
          </w:p>
        </w:tc>
        <w:tc>
          <w:tcPr>
            <w:tcW w:w="770" w:type="dxa"/>
            <w:vAlign w:val="center"/>
          </w:tcPr>
          <w:p w14:paraId="1B3AE84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DED0AE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QYW48L0F1dGhvcj48WWVhcj4yMDA4PC9ZZWFyPjxSZWNO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QYW48L0F1dGhvcj48WWVhcj4yMDA4PC9ZZWFyPjxSZWNO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FDA0D3B" w14:textId="77777777">
        <w:tc>
          <w:tcPr>
            <w:tcW w:w="2641" w:type="dxa"/>
            <w:vAlign w:val="center"/>
          </w:tcPr>
          <w:p w14:paraId="28DC8B8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Okadaic acid/inducer</w:t>
            </w:r>
          </w:p>
        </w:tc>
        <w:tc>
          <w:tcPr>
            <w:tcW w:w="1750" w:type="dxa"/>
            <w:vAlign w:val="center"/>
          </w:tcPr>
          <w:p w14:paraId="2FE1EE7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09865A6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247992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0FCA742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64D71552" w14:textId="048D23FA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LysoTracker, </w:t>
            </w:r>
            <w:r w:rsidR="005078FC" w:rsidRPr="00C6566A">
              <w:rPr>
                <w:color w:val="000000"/>
                <w:sz w:val="14"/>
                <w:szCs w:val="14"/>
              </w:rPr>
              <w:t>CTS</w:t>
            </w:r>
            <w:r w:rsidRPr="00C6566A">
              <w:rPr>
                <w:color w:val="000000"/>
                <w:sz w:val="14"/>
                <w:szCs w:val="14"/>
              </w:rPr>
              <w:t>D protein level</w:t>
            </w:r>
          </w:p>
        </w:tc>
        <w:tc>
          <w:tcPr>
            <w:tcW w:w="1470" w:type="dxa"/>
            <w:vAlign w:val="center"/>
          </w:tcPr>
          <w:p w14:paraId="2A59E61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BECN1 activation</w:t>
            </w:r>
          </w:p>
        </w:tc>
        <w:tc>
          <w:tcPr>
            <w:tcW w:w="1337" w:type="dxa"/>
            <w:vAlign w:val="center"/>
          </w:tcPr>
          <w:p w14:paraId="55DE0C5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3-MA)</w:t>
            </w:r>
          </w:p>
        </w:tc>
        <w:tc>
          <w:tcPr>
            <w:tcW w:w="1383" w:type="dxa"/>
            <w:vAlign w:val="center"/>
          </w:tcPr>
          <w:p w14:paraId="428CB16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770" w:type="dxa"/>
            <w:vAlign w:val="center"/>
          </w:tcPr>
          <w:p w14:paraId="2A7EE56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at</w:t>
            </w:r>
          </w:p>
        </w:tc>
        <w:tc>
          <w:tcPr>
            <w:tcW w:w="591" w:type="dxa"/>
            <w:vAlign w:val="center"/>
          </w:tcPr>
          <w:p w14:paraId="6132AB1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Zb29uPC9BdXRob3I+PFllYXI+MjAwODwvWWVhcj48UmVj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Zb29uPC9BdXRob3I+PFllYXI+MjAwODwvWWVhcj48UmVj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1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72505A70" w14:textId="77777777">
        <w:tc>
          <w:tcPr>
            <w:tcW w:w="2641" w:type="dxa"/>
            <w:vAlign w:val="center"/>
          </w:tcPr>
          <w:p w14:paraId="1B3A910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imosaponin A-III/inducer</w:t>
            </w:r>
          </w:p>
        </w:tc>
        <w:tc>
          <w:tcPr>
            <w:tcW w:w="1750" w:type="dxa"/>
            <w:vAlign w:val="center"/>
          </w:tcPr>
          <w:p w14:paraId="30D9EE3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3395854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A27F7C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3A5A2D9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3094DE7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5A2658E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0C2EB86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  <w:r w:rsidRPr="00C6566A">
              <w:rPr>
                <w:color w:val="000000"/>
                <w:sz w:val="14"/>
                <w:szCs w:val="14"/>
              </w:rPr>
              <w:t xml:space="preserve"> (use 3-MA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 xml:space="preserve">BECN1 </w:t>
            </w:r>
            <w:r w:rsidRPr="00C6566A">
              <w:rPr>
                <w:color w:val="000000"/>
                <w:sz w:val="14"/>
                <w:szCs w:val="14"/>
              </w:rPr>
              <w:t>KD)</w:t>
            </w:r>
          </w:p>
        </w:tc>
        <w:tc>
          <w:tcPr>
            <w:tcW w:w="1383" w:type="dxa"/>
            <w:vAlign w:val="center"/>
          </w:tcPr>
          <w:p w14:paraId="7764BFE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La, HepG2, SUNE-1</w:t>
            </w:r>
          </w:p>
        </w:tc>
        <w:tc>
          <w:tcPr>
            <w:tcW w:w="770" w:type="dxa"/>
            <w:vAlign w:val="center"/>
          </w:tcPr>
          <w:p w14:paraId="6F23BAA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8BC13C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eTwvQXV0aG9yPjxZZWFyPjIwMDg8L1llYXI+PFJlY051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eTwvQXV0aG9yPjxZZWFyPjIwMDg8L1llYXI+PFJlY051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71C721F" w14:textId="77777777">
        <w:tc>
          <w:tcPr>
            <w:tcW w:w="2641" w:type="dxa"/>
            <w:vAlign w:val="center"/>
          </w:tcPr>
          <w:p w14:paraId="0FAA790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TF-62247/inducer</w:t>
            </w:r>
          </w:p>
        </w:tc>
        <w:tc>
          <w:tcPr>
            <w:tcW w:w="1750" w:type="dxa"/>
            <w:vAlign w:val="center"/>
          </w:tcPr>
          <w:p w14:paraId="19F171E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5EAAC65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5888C0C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1157F70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76AC502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4B8C0A7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567A3B7D" w14:textId="35A9D575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nti-cancer (use 3-MA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="00912C98" w:rsidRPr="00C6566A">
              <w:rPr>
                <w:iCs/>
                <w:color w:val="000000"/>
                <w:sz w:val="14"/>
                <w:szCs w:val="14"/>
              </w:rPr>
              <w:t>,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7</w:t>
            </w:r>
            <w:r w:rsidRPr="00C6566A">
              <w:rPr>
                <w:iCs/>
                <w:color w:val="000000"/>
                <w:sz w:val="14"/>
                <w:szCs w:val="14"/>
              </w:rPr>
              <w:t>&amp;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9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2A49167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CC4, RCC4/VHL</w:t>
            </w:r>
          </w:p>
        </w:tc>
        <w:tc>
          <w:tcPr>
            <w:tcW w:w="770" w:type="dxa"/>
            <w:vAlign w:val="center"/>
          </w:tcPr>
          <w:p w14:paraId="50EF5D7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09E2A68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UdXJjb3R0ZTwvQXV0aG9yPjxZZWFyPjIwMDg8L1llYXI+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UdXJjb3R0ZTwvQXV0aG9yPjxZZWFyPjIwMDg8L1llYXI+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42085084" w14:textId="77777777">
        <w:tc>
          <w:tcPr>
            <w:tcW w:w="2641" w:type="dxa"/>
            <w:vAlign w:val="center"/>
          </w:tcPr>
          <w:p w14:paraId="7952F59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Vitamin D3/inducer</w:t>
            </w:r>
          </w:p>
        </w:tc>
        <w:tc>
          <w:tcPr>
            <w:tcW w:w="1750" w:type="dxa"/>
            <w:vAlign w:val="center"/>
          </w:tcPr>
          <w:p w14:paraId="7EA5668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2A5AD81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A214AE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6A43DB4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4841398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9496D2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TOR inhibition</w:t>
            </w:r>
          </w:p>
        </w:tc>
        <w:tc>
          <w:tcPr>
            <w:tcW w:w="1337" w:type="dxa"/>
            <w:vAlign w:val="center"/>
          </w:tcPr>
          <w:p w14:paraId="60ED3AF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  <w:r w:rsidRPr="00C6566A">
              <w:rPr>
                <w:color w:val="000000"/>
                <w:sz w:val="14"/>
                <w:szCs w:val="14"/>
              </w:rPr>
              <w:t xml:space="preserve"> (use BAF)</w:t>
            </w:r>
          </w:p>
        </w:tc>
        <w:tc>
          <w:tcPr>
            <w:tcW w:w="1383" w:type="dxa"/>
            <w:vAlign w:val="center"/>
          </w:tcPr>
          <w:p w14:paraId="07FC391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L-60</w:t>
            </w:r>
          </w:p>
        </w:tc>
        <w:tc>
          <w:tcPr>
            <w:tcW w:w="770" w:type="dxa"/>
            <w:vAlign w:val="center"/>
          </w:tcPr>
          <w:p w14:paraId="722666D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644373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Wang&lt;/Author&gt;&lt;Year&gt;2008&lt;/Year&gt;&lt;RecNum&gt;35&lt;/RecNum&gt;&lt;DisplayText&gt;[34]&lt;/DisplayText&gt;&lt;record&gt;&lt;rec-number&gt;35&lt;/rec-number&gt;&lt;foreign-keys&gt;&lt;key app="EN" db-id="waeerr2xixw097e0tzkxdspa9fttp5p02s2w" timestamp="1565888745"&gt;35&lt;/key&gt;&lt;key app="ENWeb" db-id=""&gt;0&lt;/key&gt;&lt;/foreign-keys&gt;&lt;ref-type name="Journal Article"&gt;17&lt;/ref-type&gt;&lt;contributors&gt;&lt;authors&gt;&lt;author&gt;Wang, J.&lt;/author&gt;&lt;author&gt;Lian, H.&lt;/author&gt;&lt;author&gt;Zhao, Y.&lt;/author&gt;&lt;author&gt;Kauss, M. A.&lt;/author&gt;&lt;author&gt;Spindel, S.&lt;/author&gt;&lt;/authors&gt;&lt;/contributors&gt;&lt;auth-address&gt;Department of Molecular Biology and Genetics, Cornell University, Ithaca, NY 14853, USA. jw99@cornell.edu&lt;/auth-address&gt;&lt;titles&gt;&lt;title&gt;Vitamin D3 induces autophagy of human myeloid leukemia cells&lt;/title&gt;&lt;secondary-title&gt;J Biol Chem&lt;/secondary-title&gt;&lt;/titles&gt;&lt;periodical&gt;&lt;full-title&gt;J Biol Chem&lt;/full-title&gt;&lt;/periodical&gt;&lt;pages&gt;25596-605&lt;/pages&gt;&lt;volume&gt;283&lt;/volume&gt;&lt;number&gt;37&lt;/number&gt;&lt;edition&gt;2008/07/17&lt;/edition&gt;&lt;keywords&gt;&lt;keyword&gt;Apoptosis&lt;/keyword&gt;&lt;keyword&gt;Apoptosis Regulatory Proteins/metabolism/*physiology&lt;/keyword&gt;&lt;keyword&gt;Autophagy&lt;/keyword&gt;&lt;keyword&gt;Beclin-1&lt;/keyword&gt;&lt;keyword&gt;Cell Communication&lt;/keyword&gt;&lt;keyword&gt;Cell Differentiation&lt;/keyword&gt;&lt;keyword&gt;Cell Line, Tumor&lt;/keyword&gt;&lt;keyword&gt;Cholecalciferol/*chemistry/metabolism&lt;/keyword&gt;&lt;keyword&gt;*Gene Expression Regulation, Leukemic&lt;/keyword&gt;&lt;keyword&gt;HL-60 Cells&lt;/keyword&gt;&lt;keyword&gt;Humans&lt;/keyword&gt;&lt;keyword&gt;Leukemia, Myeloid/*metabolism&lt;/keyword&gt;&lt;keyword&gt;Membrane Proteins/metabolism/*physiology&lt;/keyword&gt;&lt;keyword&gt;Models, Biological&lt;/keyword&gt;&lt;keyword&gt;Signal Transduction&lt;/keyword&gt;&lt;keyword&gt;Time Factors&lt;/keyword&gt;&lt;/keywords&gt;&lt;dates&gt;&lt;year&gt;2008&lt;/year&gt;&lt;pub-dates&gt;&lt;date&gt;Sep 12&lt;/date&gt;&lt;/pub-dates&gt;&lt;/dates&gt;&lt;isbn&gt;0021-9258 (Print)&amp;#xD;0021-9258 (Linking)&lt;/isbn&gt;&lt;accession-num&gt;18628207&lt;/accession-num&gt;&lt;urls&gt;&lt;related-urls&gt;&lt;url&gt;https://www.ncbi.nlm.nih.gov/pubmed/18628207&lt;/url&gt;&lt;/related-urls&gt;&lt;/urls&gt;&lt;electronic-resource-num&gt;10.1074/jbc.M801716200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316F707E" w14:textId="77777777">
        <w:tc>
          <w:tcPr>
            <w:tcW w:w="2641" w:type="dxa"/>
            <w:vAlign w:val="center"/>
          </w:tcPr>
          <w:p w14:paraId="5405AF9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lonidine, minoxidil, verapamil/inducers</w:t>
            </w:r>
          </w:p>
        </w:tc>
        <w:tc>
          <w:tcPr>
            <w:tcW w:w="1750" w:type="dxa"/>
            <w:vAlign w:val="center"/>
          </w:tcPr>
          <w:p w14:paraId="792F2E2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220B056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BDC36B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ggregation-prone protein degradation↑</w:t>
            </w:r>
          </w:p>
        </w:tc>
        <w:tc>
          <w:tcPr>
            <w:tcW w:w="1280" w:type="dxa"/>
            <w:vAlign w:val="center"/>
          </w:tcPr>
          <w:p w14:paraId="6A2ABCB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ic cargo flux assay</w:t>
            </w:r>
          </w:p>
        </w:tc>
        <w:tc>
          <w:tcPr>
            <w:tcW w:w="1570" w:type="dxa"/>
            <w:vAlign w:val="center"/>
          </w:tcPr>
          <w:p w14:paraId="04970DA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1F3909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67FED149" w14:textId="4F6EC6B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Neuroprotection, mutant </w:t>
            </w:r>
            <w:r w:rsidR="00D27E7C" w:rsidRPr="00C6566A">
              <w:rPr>
                <w:color w:val="000000"/>
                <w:sz w:val="14"/>
                <w:szCs w:val="14"/>
              </w:rPr>
              <w:t>SNCA/</w:t>
            </w:r>
            <w:r w:rsidRPr="00C6566A">
              <w:rPr>
                <w:color w:val="000000"/>
                <w:sz w:val="14"/>
                <w:szCs w:val="14"/>
              </w:rPr>
              <w:t>α-synuclein</w:t>
            </w:r>
            <w:r w:rsidR="00D27E7C" w:rsidRPr="00C6566A">
              <w:rPr>
                <w:color w:val="000000"/>
                <w:sz w:val="14"/>
                <w:szCs w:val="14"/>
              </w:rPr>
              <w:t xml:space="preserve"> and HTT (</w:t>
            </w:r>
            <w:r w:rsidRPr="00C6566A">
              <w:rPr>
                <w:color w:val="000000"/>
                <w:sz w:val="14"/>
                <w:szCs w:val="14"/>
              </w:rPr>
              <w:t>huntingtin</w:t>
            </w:r>
            <w:r w:rsidR="00D27E7C" w:rsidRPr="00C6566A">
              <w:rPr>
                <w:color w:val="000000"/>
                <w:sz w:val="14"/>
                <w:szCs w:val="14"/>
              </w:rPr>
              <w:t>)</w:t>
            </w:r>
            <w:r w:rsidRPr="00C6566A">
              <w:rPr>
                <w:color w:val="000000"/>
                <w:sz w:val="14"/>
                <w:szCs w:val="14"/>
              </w:rPr>
              <w:t xml:space="preserve"> clearance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35AFD4F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C12, SK-N-SH, HeLa</w:t>
            </w:r>
          </w:p>
        </w:tc>
        <w:tc>
          <w:tcPr>
            <w:tcW w:w="770" w:type="dxa"/>
            <w:vAlign w:val="center"/>
          </w:tcPr>
          <w:p w14:paraId="3589830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773D2E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aWxsaWFtczwvQXV0aG9yPjxZZWFyPjIwMDg8L1llYXI+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aWxsaWFtczwvQXV0aG9yPjxZZWFyPjIwMDg8L1llYXI+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7E551853" w14:textId="77777777">
        <w:tc>
          <w:tcPr>
            <w:tcW w:w="2641" w:type="dxa"/>
            <w:vAlign w:val="center"/>
          </w:tcPr>
          <w:p w14:paraId="1B3B53A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affeine/inducer</w:t>
            </w:r>
          </w:p>
        </w:tc>
        <w:tc>
          <w:tcPr>
            <w:tcW w:w="1750" w:type="dxa"/>
            <w:vAlign w:val="center"/>
          </w:tcPr>
          <w:p w14:paraId="4E04611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190D972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396BBCC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ong-lived proteins degradation↑</w:t>
            </w:r>
          </w:p>
        </w:tc>
        <w:tc>
          <w:tcPr>
            <w:tcW w:w="1280" w:type="dxa"/>
            <w:vAlign w:val="center"/>
          </w:tcPr>
          <w:p w14:paraId="75361EC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38483F4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46B0E94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0BF30CA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06387EA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Yeast</w:t>
            </w:r>
          </w:p>
        </w:tc>
        <w:tc>
          <w:tcPr>
            <w:tcW w:w="770" w:type="dxa"/>
            <w:vAlign w:val="center"/>
          </w:tcPr>
          <w:p w14:paraId="405F209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C72E20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Winter&lt;/Author&gt;&lt;Year&gt;2008&lt;/Year&gt;&lt;RecNum&gt;37&lt;/RecNum&gt;&lt;DisplayText&gt;[36]&lt;/DisplayText&gt;&lt;record&gt;&lt;rec-number&gt;37&lt;/rec-number&gt;&lt;foreign-keys&gt;&lt;key app="EN" db-id="waeerr2xixw097e0tzkxdspa9fttp5p02s2w" timestamp="1565888753"&gt;37&lt;/key&gt;&lt;key app="ENWeb" db-id=""&gt;0&lt;/key&gt;&lt;/foreign-keys&gt;&lt;ref-type name="Journal Article"&gt;17&lt;/ref-type&gt;&lt;contributors&gt;&lt;authors&gt;&lt;author&gt;Winter, G.&lt;/author&gt;&lt;author&gt;Hazan, R.&lt;/author&gt;&lt;author&gt;Bakalinsky, A. T.&lt;/author&gt;&lt;author&gt;Abeliovich, H.&lt;/author&gt;&lt;/authors&gt;&lt;/contributors&gt;&lt;auth-address&gt;Department of Biochemistry and Food Science, Hebrew University of Jerusalem, Rehovot, Israel.&lt;/auth-address&gt;&lt;titles&gt;&lt;title&gt;Caffeine induces macroautophagy and confers a cytocidal effect on food spoilage yeast in combination with benzoic acid&lt;/title&gt;&lt;secondary-title&gt;Autophagy&lt;/secondary-title&gt;&lt;/titles&gt;&lt;periodical&gt;&lt;full-title&gt;Autophagy&lt;/full-title&gt;&lt;/periodical&gt;&lt;pages&gt;28-36&lt;/pages&gt;&lt;volume&gt;4&lt;/volume&gt;&lt;number&gt;1&lt;/number&gt;&lt;edition&gt;2007/10/24&lt;/edition&gt;&lt;keywords&gt;&lt;keyword&gt;Autophagy/*physiology&lt;/keyword&gt;&lt;keyword&gt;Benzoic Acid/*pharmacology&lt;/keyword&gt;&lt;keyword&gt;Caffeine/*pharmacology&lt;/keyword&gt;&lt;keyword&gt;Cytostatic Agents/*pharmacology&lt;/keyword&gt;&lt;keyword&gt;Drug Synergism&lt;/keyword&gt;&lt;keyword&gt;Food Microbiology&lt;/keyword&gt;&lt;keyword&gt;Food Preservation&lt;/keyword&gt;&lt;keyword&gt;Fungal Proteins/metabolism&lt;/keyword&gt;&lt;keyword&gt;Humans&lt;/keyword&gt;&lt;keyword&gt;Nitrogen/metabolism&lt;/keyword&gt;&lt;keyword&gt;Phosphodiesterase Inhibitors/pharmacology&lt;/keyword&gt;&lt;keyword&gt;Saccharomyces cerevisiae/cytology/drug effects/metabolism&lt;/keyword&gt;&lt;keyword&gt;Zygosaccharomyces/cytology/*drug effects/metabolism&lt;/keyword&gt;&lt;/keywords&gt;&lt;dates&gt;&lt;year&gt;2008&lt;/year&gt;&lt;pub-dates&gt;&lt;date&gt;Jan&lt;/date&gt;&lt;/pub-dates&gt;&lt;/dates&gt;&lt;isbn&gt;1554-8635 (Electronic)&amp;#xD;1554-8627 (Linking)&lt;/isbn&gt;&lt;accession-num&gt;17952024&lt;/accession-num&gt;&lt;urls&gt;&lt;related-urls&gt;&lt;url&gt;https://www.ncbi.nlm.nih.gov/pubmed/17952024&lt;/url&gt;&lt;/related-urls&gt;&lt;/urls&gt;&lt;electronic-resource-num&gt;10.4161/auto.5127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31E6D185" w14:textId="77777777">
        <w:tc>
          <w:tcPr>
            <w:tcW w:w="2641" w:type="dxa"/>
            <w:vAlign w:val="center"/>
          </w:tcPr>
          <w:p w14:paraId="219331C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G132/inducer</w:t>
            </w:r>
          </w:p>
        </w:tc>
        <w:tc>
          <w:tcPr>
            <w:tcW w:w="1750" w:type="dxa"/>
            <w:vAlign w:val="center"/>
          </w:tcPr>
          <w:p w14:paraId="26EA2C8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00BA696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A6B00D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60B2EB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360AF65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5D98FBA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50FC5C7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7C75012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T-29</w:t>
            </w:r>
          </w:p>
        </w:tc>
        <w:tc>
          <w:tcPr>
            <w:tcW w:w="770" w:type="dxa"/>
            <w:vAlign w:val="center"/>
          </w:tcPr>
          <w:p w14:paraId="2FBAE60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0185E4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dTwvQXV0aG9yPjxZZWFyPjIwMDg8L1llYXI+PFJlY051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dTwvQXV0aG9yPjxZZWFyPjIwMDg8L1llYXI+PFJlY051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7731714D" w14:textId="77777777">
        <w:tc>
          <w:tcPr>
            <w:tcW w:w="2641" w:type="dxa"/>
            <w:vAlign w:val="center"/>
          </w:tcPr>
          <w:p w14:paraId="7F00A67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latonin/inducer</w:t>
            </w:r>
          </w:p>
        </w:tc>
        <w:tc>
          <w:tcPr>
            <w:tcW w:w="1750" w:type="dxa"/>
            <w:vAlign w:val="center"/>
          </w:tcPr>
          <w:p w14:paraId="56FF2A8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16103ED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8485D6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5B333BD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578A71C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753BC99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on-canonical autophagic pathway</w:t>
            </w:r>
          </w:p>
        </w:tc>
        <w:tc>
          <w:tcPr>
            <w:tcW w:w="1337" w:type="dxa"/>
            <w:vAlign w:val="center"/>
          </w:tcPr>
          <w:p w14:paraId="11B2829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  <w:r w:rsidRPr="00C6566A">
              <w:rPr>
                <w:color w:val="000000"/>
                <w:sz w:val="14"/>
                <w:szCs w:val="14"/>
              </w:rPr>
              <w:t xml:space="preserve"> (use 3-MA)</w:t>
            </w:r>
          </w:p>
        </w:tc>
        <w:tc>
          <w:tcPr>
            <w:tcW w:w="1383" w:type="dxa"/>
            <w:vAlign w:val="center"/>
          </w:tcPr>
          <w:p w14:paraId="084802A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U937, HL-60, K562, NB4, THP-1</w:t>
            </w:r>
          </w:p>
        </w:tc>
        <w:tc>
          <w:tcPr>
            <w:tcW w:w="770" w:type="dxa"/>
            <w:vAlign w:val="center"/>
          </w:tcPr>
          <w:p w14:paraId="4D9B159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1990A6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aGVuPC9BdXRob3I+PFllYXI+MjAwOTwvWWVhcj48UmVj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aGVuPC9BdXRob3I+PFllYXI+MjAwOTwvWWVhcj48UmVj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E021780" w14:textId="77777777">
        <w:tc>
          <w:tcPr>
            <w:tcW w:w="2641" w:type="dxa"/>
            <w:vAlign w:val="center"/>
          </w:tcPr>
          <w:p w14:paraId="3ED48D4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afingol/inducer</w:t>
            </w:r>
          </w:p>
        </w:tc>
        <w:tc>
          <w:tcPr>
            <w:tcW w:w="1750" w:type="dxa"/>
            <w:vAlign w:val="center"/>
          </w:tcPr>
          <w:p w14:paraId="7B3CFC2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6DA2BE8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77366C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139D8B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633D010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65D947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3F150C5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25875C8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CT-116</w:t>
            </w:r>
          </w:p>
        </w:tc>
        <w:tc>
          <w:tcPr>
            <w:tcW w:w="770" w:type="dxa"/>
            <w:vAlign w:val="center"/>
          </w:tcPr>
          <w:p w14:paraId="54F517E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9A304F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b3dhcmQ8L0F1dGhvcj48WWVhcj4yMDA5PC9ZZWFyPjxS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b3dhcmQ8L0F1dGhvcj48WWVhcj4yMDA5PC9ZZWFyPjxS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8E64447" w14:textId="77777777">
        <w:tc>
          <w:tcPr>
            <w:tcW w:w="2641" w:type="dxa"/>
            <w:vAlign w:val="center"/>
          </w:tcPr>
          <w:p w14:paraId="114C63F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ithium, lithium carbonate, lithium bromide</w:t>
            </w:r>
            <w:bookmarkStart w:id="8" w:name="OLE_LINK12"/>
            <w:r w:rsidRPr="00C6566A">
              <w:rPr>
                <w:color w:val="000000"/>
                <w:sz w:val="14"/>
                <w:szCs w:val="14"/>
              </w:rPr>
              <w:t>/inducers</w:t>
            </w:r>
            <w:bookmarkEnd w:id="8"/>
          </w:p>
        </w:tc>
        <w:tc>
          <w:tcPr>
            <w:tcW w:w="1750" w:type="dxa"/>
            <w:vAlign w:val="center"/>
          </w:tcPr>
          <w:p w14:paraId="3AA2D13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1342165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95EA5E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ggregation-prone protein degradation↑</w:t>
            </w:r>
          </w:p>
        </w:tc>
        <w:tc>
          <w:tcPr>
            <w:tcW w:w="1280" w:type="dxa"/>
            <w:vAlign w:val="center"/>
          </w:tcPr>
          <w:p w14:paraId="6F1024A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ic cargo flux assay</w:t>
            </w:r>
          </w:p>
        </w:tc>
        <w:tc>
          <w:tcPr>
            <w:tcW w:w="1570" w:type="dxa"/>
            <w:vAlign w:val="center"/>
          </w:tcPr>
          <w:p w14:paraId="595BE7C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AMP1 staining</w:t>
            </w:r>
          </w:p>
        </w:tc>
        <w:tc>
          <w:tcPr>
            <w:tcW w:w="1470" w:type="dxa"/>
            <w:vAlign w:val="center"/>
          </w:tcPr>
          <w:p w14:paraId="35D86D2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4ADF53AB" w14:textId="77777777" w:rsidR="008B6C8E" w:rsidRPr="00C6566A" w:rsidRDefault="00A42A4F">
            <w:pPr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Neuroprotection, prion protein clearance</w:t>
            </w:r>
            <w:r w:rsidRPr="00C6566A">
              <w:rPr>
                <w:color w:val="000000"/>
                <w:sz w:val="14"/>
                <w:szCs w:val="14"/>
              </w:rPr>
              <w:t xml:space="preserve"> (use 3-MA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color w:val="000000"/>
                <w:sz w:val="14"/>
                <w:szCs w:val="14"/>
              </w:rPr>
              <w:t xml:space="preserve"> KO)</w:t>
            </w:r>
          </w:p>
        </w:tc>
        <w:tc>
          <w:tcPr>
            <w:tcW w:w="1383" w:type="dxa"/>
            <w:vAlign w:val="center"/>
          </w:tcPr>
          <w:p w14:paraId="7499A84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ML-N2a, MEF</w:t>
            </w:r>
          </w:p>
        </w:tc>
        <w:tc>
          <w:tcPr>
            <w:tcW w:w="770" w:type="dxa"/>
            <w:vAlign w:val="center"/>
          </w:tcPr>
          <w:p w14:paraId="45DA825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6AC8154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Heiseke&lt;/Author&gt;&lt;Year&gt;2009&lt;/Year&gt;&lt;RecNum&gt;48&lt;/RecNum&gt;&lt;DisplayText&gt;[40]&lt;/DisplayText&gt;&lt;record&gt;&lt;rec-number&gt;48&lt;/rec-number&gt;&lt;foreign-keys&gt;&lt;key app="EN" db-id="waeerr2xixw097e0tzkxdspa9fttp5p02s2w" timestamp="1565912028"&gt;48&lt;/key&gt;&lt;key app="ENWeb" db-id=""&gt;0&lt;/key&gt;&lt;/foreign-keys&gt;&lt;ref-type name="Journal Article"&gt;17&lt;/ref-type&gt;&lt;contributors&gt;&lt;authors&gt;&lt;author&gt;Heiseke, A.&lt;/author&gt;&lt;author&gt;Aguib, Y.&lt;/author&gt;&lt;author&gt;Riemer, C.&lt;/author&gt;&lt;author&gt;Baier, M.&lt;/author&gt;&lt;author&gt;Schatzl, H. M.&lt;/author&gt;&lt;/authors&gt;&lt;/contributors&gt;&lt;auth-address&gt;Institute of Virology, Technische Universitat Munchen, Munich, Germany.&lt;/auth-address&gt;&lt;titles&gt;&lt;title&gt;Lithium induces clearance of protease resistant prion protein in prion-infected cells by induction of autophagy&lt;/title&gt;&lt;secondary-title&gt;J Neurochem&lt;/secondary-title&gt;&lt;/titles&gt;&lt;periodical&gt;&lt;full-title&gt;J Neurochem&lt;/full-title&gt;&lt;/periodical&gt;&lt;pages&gt;25-34&lt;/pages&gt;&lt;volume&gt;109&lt;/volume&gt;&lt;number&gt;1&lt;/number&gt;&lt;edition&gt;2009/02/03&lt;/edition&gt;&lt;keywords&gt;&lt;keyword&gt;Animals&lt;/keyword&gt;&lt;keyword&gt;Autophagy/*drug effects/physiology&lt;/keyword&gt;&lt;keyword&gt;Cell Line, Tumor&lt;/keyword&gt;&lt;keyword&gt;Cells, Cultured&lt;/keyword&gt;&lt;keyword&gt;Lithium Compounds/*pharmacokinetics/therapeutic use&lt;/keyword&gt;&lt;keyword&gt;Metabolic Clearance Rate/drug effects/physiology&lt;/keyword&gt;&lt;keyword&gt;Mice&lt;/keyword&gt;&lt;keyword&gt;PrPSc Proteins/*metabolism&lt;/keyword&gt;&lt;keyword&gt;Prion Diseases/*drug therapy/*metabolism&lt;/keyword&gt;&lt;/keywords&gt;&lt;dates&gt;&lt;year&gt;2009&lt;/year&gt;&lt;pub-dates&gt;&lt;date&gt;Apr&lt;/date&gt;&lt;/pub-dates&gt;&lt;/dates&gt;&lt;isbn&gt;1471-4159 (Electronic)&amp;#xD;0022-3042 (Linking)&lt;/isbn&gt;&lt;accession-num&gt;19183256&lt;/accession-num&gt;&lt;urls&gt;&lt;related-urls&gt;&lt;url&gt;https://www.ncbi.nlm.nih.gov/pubmed/19183256&lt;/url&gt;&lt;/related-urls&gt;&lt;/urls&gt;&lt;electronic-resource-num&gt;10.1111/j.1471-4159.2009.05906.x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4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304EC0D4" w14:textId="77777777">
        <w:tc>
          <w:tcPr>
            <w:tcW w:w="2641" w:type="dxa"/>
            <w:vAlign w:val="center"/>
          </w:tcPr>
          <w:p w14:paraId="54D623D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esveratrol/inhibitor</w:t>
            </w:r>
          </w:p>
        </w:tc>
        <w:tc>
          <w:tcPr>
            <w:tcW w:w="1750" w:type="dxa"/>
            <w:vAlign w:val="center"/>
          </w:tcPr>
          <w:p w14:paraId="3629FD5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03E8033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6CF1E7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02D0361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08B6C94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754448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26D574B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65EBECF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IH/3T3, HEK293</w:t>
            </w:r>
          </w:p>
        </w:tc>
        <w:tc>
          <w:tcPr>
            <w:tcW w:w="770" w:type="dxa"/>
            <w:vAlign w:val="center"/>
          </w:tcPr>
          <w:p w14:paraId="26EFBBE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608F29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Bcm1vdXI8L0F1dGhvcj48WWVhcj4yMDA5PC9ZZWFyPjxS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Bcm1vdXI8L0F1dGhvcj48WWVhcj4yMDA5PC9ZZWFyPjxS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41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0120DA12" w14:textId="77777777">
        <w:tc>
          <w:tcPr>
            <w:tcW w:w="2641" w:type="dxa"/>
            <w:vAlign w:val="center"/>
          </w:tcPr>
          <w:p w14:paraId="58484D2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erhexiline, niclosamide, amiodarone, rottlerin/inducers</w:t>
            </w:r>
          </w:p>
        </w:tc>
        <w:tc>
          <w:tcPr>
            <w:tcW w:w="1750" w:type="dxa"/>
            <w:vAlign w:val="center"/>
          </w:tcPr>
          <w:p w14:paraId="68C567C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782A17A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1D93E0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062D516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GFP-LC3 lysosomal delivery and proteolysis</w:t>
            </w:r>
          </w:p>
        </w:tc>
        <w:tc>
          <w:tcPr>
            <w:tcW w:w="1570" w:type="dxa"/>
            <w:vAlign w:val="center"/>
          </w:tcPr>
          <w:p w14:paraId="1398EBD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C9C2E2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TORC1 inhibition</w:t>
            </w:r>
          </w:p>
        </w:tc>
        <w:tc>
          <w:tcPr>
            <w:tcW w:w="1337" w:type="dxa"/>
            <w:vAlign w:val="center"/>
          </w:tcPr>
          <w:p w14:paraId="3EA43CD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3DBEE71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F-7</w:t>
            </w:r>
          </w:p>
        </w:tc>
        <w:tc>
          <w:tcPr>
            <w:tcW w:w="770" w:type="dxa"/>
            <w:vAlign w:val="center"/>
          </w:tcPr>
          <w:p w14:paraId="5FB40EC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9A8F08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CYWxnaTwvQXV0aG9yPjxZZWFyPjIwMDk8L1llYXI+PFJl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CYWxnaTwvQXV0aG9yPjxZZWFyPjIwMDk8L1llYXI+PFJl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4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730E4270" w14:textId="77777777">
        <w:tc>
          <w:tcPr>
            <w:tcW w:w="2641" w:type="dxa"/>
            <w:vAlign w:val="center"/>
          </w:tcPr>
          <w:p w14:paraId="645A824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permidine/inducer</w:t>
            </w:r>
          </w:p>
        </w:tc>
        <w:tc>
          <w:tcPr>
            <w:tcW w:w="1750" w:type="dxa"/>
            <w:vAlign w:val="center"/>
          </w:tcPr>
          <w:p w14:paraId="7F4508A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1668F33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5346451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9D5563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1859C4D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Tracker</w:t>
            </w:r>
          </w:p>
        </w:tc>
        <w:tc>
          <w:tcPr>
            <w:tcW w:w="1470" w:type="dxa"/>
            <w:vAlign w:val="center"/>
          </w:tcPr>
          <w:p w14:paraId="46E22B4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6DA3FAB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ongevity promotion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BECN1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46D6453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La, yeast</w:t>
            </w:r>
          </w:p>
        </w:tc>
        <w:tc>
          <w:tcPr>
            <w:tcW w:w="770" w:type="dxa"/>
            <w:vAlign w:val="center"/>
          </w:tcPr>
          <w:p w14:paraId="2529A62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i/>
                <w:iCs/>
                <w:sz w:val="14"/>
                <w:szCs w:val="14"/>
              </w:rPr>
              <w:t>C. Elegans</w:t>
            </w:r>
          </w:p>
        </w:tc>
        <w:tc>
          <w:tcPr>
            <w:tcW w:w="591" w:type="dxa"/>
            <w:vAlign w:val="center"/>
          </w:tcPr>
          <w:p w14:paraId="49D7B38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FaXNlbmJlcmc8L0F1dGhvcj48WWVhcj4yMDA5PC9ZZWFy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FaXNlbmJlcmc8L0F1dGhvcj48WWVhcj4yMDA5PC9ZZWFy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4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301386D" w14:textId="77777777">
        <w:tc>
          <w:tcPr>
            <w:tcW w:w="2641" w:type="dxa"/>
            <w:vAlign w:val="center"/>
          </w:tcPr>
          <w:p w14:paraId="0517B61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Valproic acid/inducer</w:t>
            </w:r>
          </w:p>
        </w:tc>
        <w:tc>
          <w:tcPr>
            <w:tcW w:w="1750" w:type="dxa"/>
            <w:vAlign w:val="center"/>
          </w:tcPr>
          <w:p w14:paraId="79B0EC9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13722A9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DD8978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193A0A7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62B0F4D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9AE968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79D0B2F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  <w:r w:rsidRPr="00C6566A">
              <w:rPr>
                <w:color w:val="000000"/>
                <w:sz w:val="14"/>
                <w:szCs w:val="14"/>
              </w:rPr>
              <w:t xml:space="preserve"> (use 3-MA)</w:t>
            </w:r>
          </w:p>
        </w:tc>
        <w:tc>
          <w:tcPr>
            <w:tcW w:w="1383" w:type="dxa"/>
            <w:vAlign w:val="center"/>
          </w:tcPr>
          <w:p w14:paraId="566FBC3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U87MG, SF295, T98G</w:t>
            </w:r>
          </w:p>
        </w:tc>
        <w:tc>
          <w:tcPr>
            <w:tcW w:w="770" w:type="dxa"/>
            <w:vAlign w:val="center"/>
          </w:tcPr>
          <w:p w14:paraId="1793C92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B994BE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GdTwvQXV0aG9yPjxZZWFyPjIwMTA8L1llYXI+PFJlY051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GdTwvQXV0aG9yPjxZZWFyPjIwMTA8L1llYXI+PFJlY051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4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0B3F3655" w14:textId="77777777">
        <w:tc>
          <w:tcPr>
            <w:tcW w:w="2641" w:type="dxa"/>
            <w:vAlign w:val="center"/>
          </w:tcPr>
          <w:p w14:paraId="40DE9C3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Dexamethasone/inducer</w:t>
            </w:r>
          </w:p>
        </w:tc>
        <w:tc>
          <w:tcPr>
            <w:tcW w:w="1750" w:type="dxa"/>
            <w:vAlign w:val="center"/>
          </w:tcPr>
          <w:p w14:paraId="371AE18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1D4B278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73828F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7087FA5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2B9BFCC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A3D2D0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37F5D52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 xml:space="preserve">Anti-cancer (use 3-MA, LY294002 and </w:t>
            </w:r>
            <w:r w:rsidRPr="00C6566A">
              <w:rPr>
                <w:i/>
                <w:iCs/>
                <w:sz w:val="14"/>
                <w:szCs w:val="14"/>
              </w:rPr>
              <w:t>BECN1</w:t>
            </w:r>
            <w:r w:rsidRPr="00C6566A">
              <w:rPr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6CFF81C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RS4;11, 697, ACC 389, 183E95, human primary lymphoblasts</w:t>
            </w:r>
          </w:p>
        </w:tc>
        <w:tc>
          <w:tcPr>
            <w:tcW w:w="770" w:type="dxa"/>
            <w:vAlign w:val="center"/>
          </w:tcPr>
          <w:p w14:paraId="2121864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E284DD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YWFuZTwvQXV0aG9yPjxZZWFyPjIwMDk8L1llYXI+PFJl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YWFuZTwvQXV0aG9yPjxZZWFyPjIwMDk8L1llYXI+PFJl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4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46E02A1E" w14:textId="77777777">
        <w:tc>
          <w:tcPr>
            <w:tcW w:w="2641" w:type="dxa"/>
            <w:vAlign w:val="center"/>
          </w:tcPr>
          <w:p w14:paraId="13140CB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lastRenderedPageBreak/>
              <w:t>Pyrazole-5-carbohydrazide N-glycosides/inducer</w:t>
            </w:r>
          </w:p>
        </w:tc>
        <w:tc>
          <w:tcPr>
            <w:tcW w:w="1750" w:type="dxa"/>
            <w:vAlign w:val="center"/>
          </w:tcPr>
          <w:p w14:paraId="03384D9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2204E7B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13AB6E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348838E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68FACB9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7861D82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5CAEC1C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374E1A7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549</w:t>
            </w:r>
          </w:p>
        </w:tc>
        <w:tc>
          <w:tcPr>
            <w:tcW w:w="770" w:type="dxa"/>
            <w:vAlign w:val="center"/>
          </w:tcPr>
          <w:p w14:paraId="4A59E8C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644C25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Lian&lt;/Author&gt;&lt;Year&gt;2009&lt;/Year&gt;&lt;RecNum&gt;50&lt;/RecNum&gt;&lt;DisplayText&gt;[46]&lt;/DisplayText&gt;&lt;record&gt;&lt;rec-number&gt;50&lt;/rec-number&gt;&lt;foreign-keys&gt;&lt;key app="EN" db-id="waeerr2xixw097e0tzkxdspa9fttp5p02s2w" timestamp="1565912037"&gt;50&lt;/key&gt;&lt;key app="ENWeb" db-id=""&gt;0&lt;/key&gt;&lt;/foreign-keys&gt;&lt;ref-type name="Journal Article"&gt;17&lt;/ref-type&gt;&lt;contributors&gt;&lt;authors&gt;&lt;author&gt;Lian, S.&lt;/author&gt;&lt;author&gt;Su, H.&lt;/author&gt;&lt;author&gt;Zhao, B. X.&lt;/author&gt;&lt;author&gt;Liu, W. Y.&lt;/author&gt;&lt;author&gt;Zheng, L. W.&lt;/author&gt;&lt;author&gt;Miao, J. Y.&lt;/author&gt;&lt;/authors&gt;&lt;/contributors&gt;&lt;auth-address&gt;Institute of Organic Chemistry, School of Chemistry and Chemical Engineering, Shandong University, Jinan 250100, PR China.&lt;/auth-address&gt;&lt;titles&gt;&lt;title&gt;Synthesis and discovery of pyrazole-5-carbohydrazide N-glycosides as inducer of autophagy in A549 lung cancer cells&lt;/title&gt;&lt;secondary-title&gt;Bioorg Med Chem&lt;/secondary-title&gt;&lt;/titles&gt;&lt;periodical&gt;&lt;full-title&gt;Bioorg Med Chem&lt;/full-title&gt;&lt;/periodical&gt;&lt;pages&gt;7085-92&lt;/pages&gt;&lt;volume&gt;17&lt;/volume&gt;&lt;number&gt;20&lt;/number&gt;&lt;edition&gt;2009/09/24&lt;/edition&gt;&lt;keywords&gt;&lt;keyword&gt;Autophagy/*drug effects&lt;/keyword&gt;&lt;keyword&gt;Cell Line, Tumor&lt;/keyword&gt;&lt;keyword&gt;Cell Proliferation/drug effects&lt;/keyword&gt;&lt;keyword&gt;Glycosides/*chemical synthesis/chemistry/*pharmacology&lt;/keyword&gt;&lt;keyword&gt;Humans&lt;/keyword&gt;&lt;keyword&gt;Lung Neoplasms/*immunology/pathology&lt;/keyword&gt;&lt;keyword&gt;Structure-Activity Relationship&lt;/keyword&gt;&lt;/keywords&gt;&lt;dates&gt;&lt;year&gt;2009&lt;/year&gt;&lt;pub-dates&gt;&lt;date&gt;Oct 15&lt;/date&gt;&lt;/pub-dates&gt;&lt;/dates&gt;&lt;isbn&gt;1464-3391 (Electronic)&amp;#xD;0968-0896 (Linking)&lt;/isbn&gt;&lt;accession-num&gt;19773174&lt;/accession-num&gt;&lt;urls&gt;&lt;related-urls&gt;&lt;url&gt;https://www.ncbi.nlm.nih.gov/pubmed/19773174&lt;/url&gt;&lt;/related-urls&gt;&lt;/urls&gt;&lt;electronic-resource-num&gt;10.1016/j.bmc.2009.09.004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4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50C788C" w14:textId="77777777">
        <w:tc>
          <w:tcPr>
            <w:tcW w:w="2641" w:type="dxa"/>
            <w:vAlign w:val="center"/>
          </w:tcPr>
          <w:p w14:paraId="20BCA8D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Dasatinib/inducer</w:t>
            </w:r>
          </w:p>
        </w:tc>
        <w:tc>
          <w:tcPr>
            <w:tcW w:w="1750" w:type="dxa"/>
            <w:vAlign w:val="center"/>
          </w:tcPr>
          <w:p w14:paraId="00A57E0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67E057B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491CF6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08CEE2D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03E0F09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77B1B0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78C81E7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304606B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U87/EGFR, U251</w:t>
            </w:r>
          </w:p>
        </w:tc>
        <w:tc>
          <w:tcPr>
            <w:tcW w:w="770" w:type="dxa"/>
            <w:vAlign w:val="center"/>
          </w:tcPr>
          <w:p w14:paraId="097D410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25345E2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Milano&lt;/Author&gt;&lt;Year&gt;2009&lt;/Year&gt;&lt;RecNum&gt;51&lt;/RecNum&gt;&lt;DisplayText&gt;[47]&lt;/DisplayText&gt;&lt;record&gt;&lt;rec-number&gt;51&lt;/rec-number&gt;&lt;foreign-keys&gt;&lt;key app="EN" db-id="waeerr2xixw097e0tzkxdspa9fttp5p02s2w" timestamp="1565912039"&gt;51&lt;/key&gt;&lt;key app="ENWeb" db-id=""&gt;0&lt;/key&gt;&lt;/foreign-keys&gt;&lt;ref-type name="Journal Article"&gt;17&lt;/ref-type&gt;&lt;contributors&gt;&lt;authors&gt;&lt;author&gt;Milano, V.&lt;/author&gt;&lt;author&gt;Piao, Y.&lt;/author&gt;&lt;author&gt;LaFortune, T.&lt;/author&gt;&lt;author&gt;de Groot, J.&lt;/author&gt;&lt;/authors&gt;&lt;/contributors&gt;&lt;auth-address&gt;Brain Tumor Center, The University of Texas M. D. Anderson Cancer Center, Houston, TX 77030, USA.&lt;/auth-address&gt;&lt;titles&gt;&lt;title&gt;Dasatinib-induced autophagy is enhanced in combination with temozolomide in glioma&lt;/title&gt;&lt;secondary-title&gt;Mol Cancer Ther&lt;/secondary-title&gt;&lt;/titles&gt;&lt;periodical&gt;&lt;full-title&gt;Mol Cancer Ther&lt;/full-title&gt;&lt;/periodical&gt;&lt;pages&gt;394-406&lt;/pages&gt;&lt;volume&gt;8&lt;/volume&gt;&lt;number&gt;2&lt;/number&gt;&lt;edition&gt;2009/02/05&lt;/edition&gt;&lt;keywords&gt;&lt;keyword&gt;Apoptosis/drug effects&lt;/keyword&gt;&lt;keyword&gt;Autophagy/*drug effects&lt;/keyword&gt;&lt;keyword&gt;Cell Line, Tumor&lt;/keyword&gt;&lt;keyword&gt;Cell Movement/drug effects&lt;/keyword&gt;&lt;keyword&gt;Cell Proliferation/drug effects&lt;/keyword&gt;&lt;keyword&gt;Dacarbazine/*analogs &amp;amp; derivatives/pharmacology&lt;/keyword&gt;&lt;keyword&gt;Dasatinib&lt;/keyword&gt;&lt;keyword&gt;Drug Screening Assays, Antitumor&lt;/keyword&gt;&lt;keyword&gt;Drug Synergism&lt;/keyword&gt;&lt;keyword&gt;G1 Phase/drug effects&lt;/keyword&gt;&lt;keyword&gt;Glioma/enzymology/*pathology&lt;/keyword&gt;&lt;keyword&gt;Humans&lt;/keyword&gt;&lt;keyword&gt;PTEN Phosphohydrolase/metabolism&lt;/keyword&gt;&lt;keyword&gt;Pyrimidines/*pharmacology&lt;/keyword&gt;&lt;keyword&gt;Temozolomide&lt;/keyword&gt;&lt;keyword&gt;Thiazoles/*pharmacology&lt;/keyword&gt;&lt;/keywords&gt;&lt;dates&gt;&lt;year&gt;2009&lt;/year&gt;&lt;pub-dates&gt;&lt;date&gt;Feb&lt;/date&gt;&lt;/pub-dates&gt;&lt;/dates&gt;&lt;isbn&gt;1535-7163 (Print)&amp;#xD;1535-7163 (Linking)&lt;/isbn&gt;&lt;accession-num&gt;19190119&lt;/accession-num&gt;&lt;urls&gt;&lt;related-urls&gt;&lt;url&gt;https://www.ncbi.nlm.nih.gov/pubmed/19190119&lt;/url&gt;&lt;/related-urls&gt;&lt;/urls&gt;&lt;electronic-resource-num&gt;10.1158/1535-7163.MCT-08-0669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4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78D11052" w14:textId="77777777">
        <w:tc>
          <w:tcPr>
            <w:tcW w:w="2641" w:type="dxa"/>
            <w:vAlign w:val="center"/>
          </w:tcPr>
          <w:p w14:paraId="2A797B2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FK228/inducer</w:t>
            </w:r>
          </w:p>
        </w:tc>
        <w:tc>
          <w:tcPr>
            <w:tcW w:w="1750" w:type="dxa"/>
            <w:vAlign w:val="center"/>
          </w:tcPr>
          <w:p w14:paraId="1176A7B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100DE15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F89AA3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5F54700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455B7BA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1A3F38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IF (apoptosis inducing factor) translocation</w:t>
            </w:r>
          </w:p>
        </w:tc>
        <w:tc>
          <w:tcPr>
            <w:tcW w:w="1337" w:type="dxa"/>
            <w:vAlign w:val="center"/>
          </w:tcPr>
          <w:p w14:paraId="69C2B33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6D6367F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KP-MRT-NS</w:t>
            </w:r>
          </w:p>
        </w:tc>
        <w:tc>
          <w:tcPr>
            <w:tcW w:w="770" w:type="dxa"/>
            <w:vAlign w:val="center"/>
          </w:tcPr>
          <w:p w14:paraId="1998D7D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179CE38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XRhbmFiZTwvQXV0aG9yPjxZZWFyPjIwMDk8L1llYXI+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XRhbmFiZTwvQXV0aG9yPjxZZWFyPjIwMDk8L1llYXI+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4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0E399CBF" w14:textId="77777777">
        <w:tc>
          <w:tcPr>
            <w:tcW w:w="2641" w:type="dxa"/>
            <w:vAlign w:val="center"/>
          </w:tcPr>
          <w:p w14:paraId="076C240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Vitamin D3/inducer</w:t>
            </w:r>
          </w:p>
        </w:tc>
        <w:tc>
          <w:tcPr>
            <w:tcW w:w="1750" w:type="dxa"/>
            <w:vAlign w:val="center"/>
          </w:tcPr>
          <w:p w14:paraId="5AAF25B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0C45C88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9" w:name="OLE_LINK14"/>
            <w:r w:rsidRPr="00C6566A">
              <w:rPr>
                <w:color w:val="000000"/>
                <w:sz w:val="14"/>
                <w:szCs w:val="14"/>
              </w:rPr>
              <w:t>LC3 lipidation↑</w:t>
            </w:r>
            <w:bookmarkEnd w:id="9"/>
          </w:p>
        </w:tc>
        <w:tc>
          <w:tcPr>
            <w:tcW w:w="1280" w:type="dxa"/>
            <w:vAlign w:val="center"/>
          </w:tcPr>
          <w:p w14:paraId="6C2A929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3847C4B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</w:t>
            </w:r>
          </w:p>
        </w:tc>
        <w:tc>
          <w:tcPr>
            <w:tcW w:w="1570" w:type="dxa"/>
            <w:vAlign w:val="center"/>
          </w:tcPr>
          <w:p w14:paraId="34526A2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Tracker</w:t>
            </w:r>
          </w:p>
          <w:p w14:paraId="58BE896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20A9C8E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athelicidin</w:t>
            </w:r>
          </w:p>
        </w:tc>
        <w:tc>
          <w:tcPr>
            <w:tcW w:w="1337" w:type="dxa"/>
            <w:vAlign w:val="center"/>
          </w:tcPr>
          <w:p w14:paraId="2C8C036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126B71F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HP-1, RAW 264.7, human primary monocytes</w:t>
            </w:r>
          </w:p>
        </w:tc>
        <w:tc>
          <w:tcPr>
            <w:tcW w:w="770" w:type="dxa"/>
            <w:vAlign w:val="center"/>
          </w:tcPr>
          <w:p w14:paraId="3EFEF72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65B78E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Yuk&lt;/Author&gt;&lt;Year&gt;2009&lt;/Year&gt;&lt;RecNum&gt;54&lt;/RecNum&gt;&lt;DisplayText&gt;[49]&lt;/DisplayText&gt;&lt;record&gt;&lt;rec-number&gt;54&lt;/rec-number&gt;&lt;foreign-keys&gt;&lt;key app="EN" db-id="waeerr2xixw097e0tzkxdspa9fttp5p02s2w" timestamp="1565912055"&gt;54&lt;/key&gt;&lt;key app="ENWeb" db-id=""&gt;0&lt;/key&gt;&lt;/foreign-keys&gt;&lt;ref-type name="Journal Article"&gt;17&lt;/ref-type&gt;&lt;contributors&gt;&lt;authors&gt;&lt;author&gt;Yuk, J. M.&lt;/author&gt;&lt;author&gt;Shin, D. M.&lt;/author&gt;&lt;author&gt;Lee, H. M.&lt;/author&gt;&lt;author&gt;Yang, C. S.&lt;/author&gt;&lt;author&gt;Jin, H. S.&lt;/author&gt;&lt;author&gt;Kim, K. K.&lt;/author&gt;&lt;author&gt;Lee, Z. W.&lt;/author&gt;&lt;author&gt;Lee, S. H.&lt;/author&gt;&lt;author&gt;Kim, J. M.&lt;/author&gt;&lt;author&gt;Jo, E. K.&lt;/author&gt;&lt;/authors&gt;&lt;/contributors&gt;&lt;auth-address&gt;Department of Microbiology, College of Medicine, Chungnam National University, Daejeon, Korea.&lt;/auth-address&gt;&lt;titles&gt;&lt;title&gt;Vitamin D3 induces autophagy in human monocytes/macrophages via cathelicidin&lt;/title&gt;&lt;secondary-title&gt;Cell Host Microbe&lt;/secondary-title&gt;&lt;/titles&gt;&lt;periodical&gt;&lt;full-title&gt;Cell Host Microbe&lt;/full-title&gt;&lt;/periodical&gt;&lt;pages&gt;231-43&lt;/pages&gt;&lt;volume&gt;6&lt;/volume&gt;&lt;number&gt;3&lt;/number&gt;&lt;edition&gt;2009/09/15&lt;/edition&gt;&lt;keywords&gt;&lt;keyword&gt;Antimicrobial Cationic Peptides/genetics/*immunology&lt;/keyword&gt;&lt;keyword&gt;Autophagy/*drug effects&lt;/keyword&gt;&lt;keyword&gt;Cells, Cultured&lt;/keyword&gt;&lt;keyword&gt;Cholecalciferol/*pharmacology&lt;/keyword&gt;&lt;keyword&gt;Host-Pathogen Interactions&lt;/keyword&gt;&lt;keyword&gt;Humans&lt;/keyword&gt;&lt;keyword&gt;Macrophages/*cytology/drug effects/microbiology&lt;/keyword&gt;&lt;keyword&gt;Monocytes/*cytology/drug effects/microbiology&lt;/keyword&gt;&lt;keyword&gt;Mycobacterium tuberculosis/physiology&lt;/keyword&gt;&lt;keyword&gt;Tuberculosis/genetics/immunology/microbiology/*physiopathology&lt;/keyword&gt;&lt;/keywords&gt;&lt;dates&gt;&lt;year&gt;2009&lt;/year&gt;&lt;pub-dates&gt;&lt;date&gt;Sep 17&lt;/date&gt;&lt;/pub-dates&gt;&lt;/dates&gt;&lt;isbn&gt;1934-6069 (Electronic)&amp;#xD;1931-3128 (Linking)&lt;/isbn&gt;&lt;accession-num&gt;19748465&lt;/accession-num&gt;&lt;urls&gt;&lt;related-urls&gt;&lt;url&gt;https://www.ncbi.nlm.nih.gov/pubmed/19748465&lt;/url&gt;&lt;/related-urls&gt;&lt;/urls&gt;&lt;electronic-resource-num&gt;10.1016/j.chom.2009.08.004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4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2EE75977" w14:textId="77777777">
        <w:tc>
          <w:tcPr>
            <w:tcW w:w="2641" w:type="dxa"/>
            <w:vAlign w:val="center"/>
          </w:tcPr>
          <w:p w14:paraId="533EFDA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Bortezomib/inhibitor</w:t>
            </w:r>
          </w:p>
        </w:tc>
        <w:tc>
          <w:tcPr>
            <w:tcW w:w="1750" w:type="dxa"/>
            <w:vAlign w:val="center"/>
          </w:tcPr>
          <w:p w14:paraId="3296380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47F0332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4E6DAA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, long-lived protein </w:t>
            </w:r>
            <w:r w:rsidRPr="00C6566A">
              <w:rPr>
                <w:sz w:val="14"/>
                <w:szCs w:val="14"/>
              </w:rPr>
              <w:t>degradation</w:t>
            </w:r>
            <w:r w:rsidRPr="00C6566A">
              <w:rPr>
                <w:color w:val="000000"/>
                <w:sz w:val="14"/>
                <w:szCs w:val="14"/>
              </w:rPr>
              <w:t xml:space="preserve">↓ </w:t>
            </w:r>
          </w:p>
        </w:tc>
        <w:tc>
          <w:tcPr>
            <w:tcW w:w="1280" w:type="dxa"/>
            <w:vAlign w:val="center"/>
          </w:tcPr>
          <w:p w14:paraId="075FD63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02AA051A" w14:textId="74056719" w:rsidR="008B6C8E" w:rsidRPr="00C6566A" w:rsidRDefault="005078FC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TS</w:t>
            </w:r>
            <w:r w:rsidR="00A42A4F" w:rsidRPr="00C6566A">
              <w:rPr>
                <w:color w:val="000000"/>
                <w:sz w:val="14"/>
                <w:szCs w:val="14"/>
              </w:rPr>
              <w:t>B&amp;</w:t>
            </w:r>
            <w:bookmarkStart w:id="10" w:name="_GoBack"/>
            <w:bookmarkEnd w:id="10"/>
            <w:r w:rsidR="00A42A4F" w:rsidRPr="00C6566A">
              <w:rPr>
                <w:color w:val="000000"/>
                <w:sz w:val="14"/>
                <w:szCs w:val="14"/>
              </w:rPr>
              <w:t>L activity</w:t>
            </w:r>
          </w:p>
        </w:tc>
        <w:tc>
          <w:tcPr>
            <w:tcW w:w="1470" w:type="dxa"/>
            <w:vAlign w:val="center"/>
          </w:tcPr>
          <w:p w14:paraId="4F92795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414679C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47BA3FA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F-7, T-47D</w:t>
            </w:r>
          </w:p>
        </w:tc>
        <w:tc>
          <w:tcPr>
            <w:tcW w:w="770" w:type="dxa"/>
            <w:vAlign w:val="center"/>
          </w:tcPr>
          <w:p w14:paraId="4F28AF4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66D906D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QZXJpeWFzYW15LVRoYW5kYXZhbjwvQXV0aG9yPjxZZWFy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QZXJpeWFzYW15LVRoYW5kYXZhbjwvQXV0aG9yPjxZZWFy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5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AE26F27" w14:textId="77777777">
        <w:tc>
          <w:tcPr>
            <w:tcW w:w="2641" w:type="dxa"/>
            <w:vAlign w:val="center"/>
          </w:tcPr>
          <w:p w14:paraId="7C60066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17-AAG/inducer</w:t>
            </w:r>
          </w:p>
        </w:tc>
        <w:tc>
          <w:tcPr>
            <w:tcW w:w="1750" w:type="dxa"/>
            <w:vAlign w:val="center"/>
          </w:tcPr>
          <w:p w14:paraId="0AE2143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1E2DDBB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051F61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ggregation-prone protein degradation↑</w:t>
            </w:r>
          </w:p>
        </w:tc>
        <w:tc>
          <w:tcPr>
            <w:tcW w:w="1280" w:type="dxa"/>
            <w:vAlign w:val="center"/>
          </w:tcPr>
          <w:p w14:paraId="435B5DB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ic cargo flux assay</w:t>
            </w:r>
          </w:p>
        </w:tc>
        <w:tc>
          <w:tcPr>
            <w:tcW w:w="1570" w:type="dxa"/>
            <w:vAlign w:val="center"/>
          </w:tcPr>
          <w:p w14:paraId="23275BF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8002A2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795E446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Neuroprotection, mutant </w:t>
            </w:r>
            <w:r w:rsidR="00D27E7C" w:rsidRPr="00C6566A">
              <w:rPr>
                <w:color w:val="000000"/>
                <w:sz w:val="14"/>
                <w:szCs w:val="14"/>
              </w:rPr>
              <w:t>SNCA/</w:t>
            </w:r>
            <w:r w:rsidRPr="00C6566A">
              <w:rPr>
                <w:color w:val="000000"/>
                <w:sz w:val="14"/>
                <w:szCs w:val="14"/>
              </w:rPr>
              <w:t>α-synuclein clearance (use CQ)</w:t>
            </w:r>
          </w:p>
        </w:tc>
        <w:tc>
          <w:tcPr>
            <w:tcW w:w="1383" w:type="dxa"/>
            <w:vAlign w:val="center"/>
          </w:tcPr>
          <w:p w14:paraId="307317A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OLN-A53T</w:t>
            </w:r>
          </w:p>
        </w:tc>
        <w:tc>
          <w:tcPr>
            <w:tcW w:w="770" w:type="dxa"/>
            <w:vAlign w:val="center"/>
          </w:tcPr>
          <w:p w14:paraId="4A5E713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2429991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Riedel&lt;/Author&gt;&lt;Year&gt;2010&lt;/Year&gt;&lt;RecNum&gt;78&lt;/RecNum&gt;&lt;DisplayText&gt;[51]&lt;/DisplayText&gt;&lt;record&gt;&lt;rec-number&gt;78&lt;/rec-number&gt;&lt;foreign-keys&gt;&lt;key app="EN" db-id="waeerr2xixw097e0tzkxdspa9fttp5p02s2w" timestamp="1565912846"&gt;78&lt;/key&gt;&lt;key app="ENWeb" db-id=""&gt;0&lt;/key&gt;&lt;/foreign-keys&gt;&lt;ref-type name="Journal Article"&gt;17&lt;/ref-type&gt;&lt;contributors&gt;&lt;authors&gt;&lt;author&gt;Riedel, M.&lt;/author&gt;&lt;author&gt;Goldbaum, O.&lt;/author&gt;&lt;author&gt;Schwarz, L.&lt;/author&gt;&lt;author&gt;Schmitt, S.&lt;/author&gt;&lt;author&gt;Richter-Landsberg, C.&lt;/author&gt;&lt;/authors&gt;&lt;/contributors&gt;&lt;auth-address&gt;Department of Biology, Molecular Neurobiology, University of Oldenburg, Oldenburg, Germany.&lt;/auth-address&gt;&lt;titles&gt;&lt;title&gt;17-AAG induces cytoplasmic alpha-synuclein aggregate clearance by induction of autophagy&lt;/title&gt;&lt;secondary-title&gt;PLoS One&lt;/secondary-title&gt;&lt;/titles&gt;&lt;periodical&gt;&lt;full-title&gt;PLoS One&lt;/full-title&gt;&lt;/periodical&gt;&lt;pages&gt;e8753&lt;/pages&gt;&lt;volume&gt;5&lt;/volume&gt;&lt;number&gt;1&lt;/number&gt;&lt;edition&gt;2010/01/22&lt;/edition&gt;&lt;keywords&gt;&lt;keyword&gt;Animals&lt;/keyword&gt;&lt;keyword&gt;*Autophagy&lt;/keyword&gt;&lt;keyword&gt;Benzoquinones/*pharmacology&lt;/keyword&gt;&lt;keyword&gt;Cell Line&lt;/keyword&gt;&lt;keyword&gt;Cytoplasm/*drug effects/metabolism&lt;/keyword&gt;&lt;keyword&gt;Humans&lt;/keyword&gt;&lt;keyword&gt;Lactams, Macrocyclic/*pharmacology&lt;/keyword&gt;&lt;keyword&gt;Mutation&lt;/keyword&gt;&lt;keyword&gt;Rats&lt;/keyword&gt;&lt;keyword&gt;alpha-Synuclein/genetics/*metabolism&lt;/keyword&gt;&lt;/keywords&gt;&lt;dates&gt;&lt;year&gt;2010&lt;/year&gt;&lt;pub-dates&gt;&lt;date&gt;Jan 18&lt;/date&gt;&lt;/pub-dates&gt;&lt;/dates&gt;&lt;isbn&gt;1932-6203 (Electronic)&amp;#xD;1932-6203 (Linking)&lt;/isbn&gt;&lt;accession-num&gt;20090920&lt;/accession-num&gt;&lt;urls&gt;&lt;related-urls&gt;&lt;url&gt;https://www.ncbi.nlm.nih.gov/pubmed/20090920&lt;/url&gt;&lt;/related-urls&gt;&lt;/urls&gt;&lt;custom2&gt;PMC2807466&lt;/custom2&gt;&lt;electronic-resource-num&gt;10.1371/journal.pone.0008753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51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3A6AD189" w14:textId="77777777">
        <w:trPr>
          <w:trHeight w:val="242"/>
        </w:trPr>
        <w:tc>
          <w:tcPr>
            <w:tcW w:w="2641" w:type="dxa"/>
            <w:vAlign w:val="center"/>
          </w:tcPr>
          <w:p w14:paraId="0BCF11A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lucosamine/inducer</w:t>
            </w:r>
          </w:p>
        </w:tc>
        <w:tc>
          <w:tcPr>
            <w:tcW w:w="1750" w:type="dxa"/>
            <w:vAlign w:val="center"/>
          </w:tcPr>
          <w:p w14:paraId="21E5B98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050BDCF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328D6E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ggregation-prone protein degradation↑</w:t>
            </w:r>
          </w:p>
        </w:tc>
        <w:tc>
          <w:tcPr>
            <w:tcW w:w="1280" w:type="dxa"/>
            <w:vAlign w:val="center"/>
          </w:tcPr>
          <w:p w14:paraId="40C960B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ic cargo flux assay</w:t>
            </w:r>
          </w:p>
        </w:tc>
        <w:tc>
          <w:tcPr>
            <w:tcW w:w="1570" w:type="dxa"/>
            <w:vAlign w:val="center"/>
          </w:tcPr>
          <w:p w14:paraId="088F3B0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79D8FF8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on-canonical autophagic pathway</w:t>
            </w:r>
          </w:p>
        </w:tc>
        <w:tc>
          <w:tcPr>
            <w:tcW w:w="1337" w:type="dxa"/>
            <w:vAlign w:val="center"/>
          </w:tcPr>
          <w:p w14:paraId="14D05C9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europrotection, polyglutamine clearance</w:t>
            </w:r>
          </w:p>
        </w:tc>
        <w:tc>
          <w:tcPr>
            <w:tcW w:w="1383" w:type="dxa"/>
            <w:vAlign w:val="center"/>
          </w:tcPr>
          <w:p w14:paraId="187C4E9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La, COS7, PC12</w:t>
            </w:r>
          </w:p>
        </w:tc>
        <w:tc>
          <w:tcPr>
            <w:tcW w:w="770" w:type="dxa"/>
            <w:vAlign w:val="center"/>
          </w:tcPr>
          <w:p w14:paraId="73DFD2D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6CA96A9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aGludGFuaTwvQXV0aG9yPjxZZWFyPjIwMTA8L1llYXI+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aGludGFuaTwvQXV0aG9yPjxZZWFyPjIwMTA8L1llYXI+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5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7206B28C" w14:textId="77777777">
        <w:tc>
          <w:tcPr>
            <w:tcW w:w="2641" w:type="dxa"/>
            <w:vAlign w:val="center"/>
          </w:tcPr>
          <w:p w14:paraId="2EF554E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Resveratrol/inducer</w:t>
            </w:r>
          </w:p>
        </w:tc>
        <w:tc>
          <w:tcPr>
            <w:tcW w:w="1750" w:type="dxa"/>
            <w:vAlign w:val="center"/>
          </w:tcPr>
          <w:p w14:paraId="14C6FD7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30F7302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5FFF5A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SQSTM1/</w:t>
            </w:r>
            <w:r w:rsidRPr="00C6566A">
              <w:rPr>
                <w:smallCaps/>
                <w:sz w:val="14"/>
                <w:szCs w:val="14"/>
              </w:rPr>
              <w:t>p62</w:t>
            </w:r>
            <w:r w:rsidRPr="00C6566A">
              <w:rPr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1780EB0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47C63F9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B81827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KT</w:t>
            </w:r>
            <w:r w:rsidRPr="00C6566A">
              <w:rPr>
                <w:color w:val="000000"/>
                <w:sz w:val="14"/>
                <w:szCs w:val="14"/>
              </w:rPr>
              <w:t>-</w:t>
            </w:r>
            <w:r w:rsidRPr="00C6566A">
              <w:rPr>
                <w:sz w:val="14"/>
                <w:szCs w:val="14"/>
              </w:rPr>
              <w:t>MTOR inhibition</w:t>
            </w:r>
          </w:p>
        </w:tc>
        <w:tc>
          <w:tcPr>
            <w:tcW w:w="1337" w:type="dxa"/>
            <w:vAlign w:val="center"/>
          </w:tcPr>
          <w:p w14:paraId="527681B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 xml:space="preserve">Anti-cancer (use BAF and </w:t>
            </w:r>
            <w:r w:rsidRPr="00C6566A">
              <w:rPr>
                <w:i/>
                <w:iCs/>
                <w:sz w:val="14"/>
                <w:szCs w:val="14"/>
              </w:rPr>
              <w:t>ATG5</w:t>
            </w:r>
            <w:r w:rsidRPr="00C6566A">
              <w:rPr>
                <w:sz w:val="14"/>
                <w:szCs w:val="14"/>
              </w:rPr>
              <w:t xml:space="preserve">, </w:t>
            </w:r>
            <w:r w:rsidRPr="00C6566A">
              <w:rPr>
                <w:i/>
                <w:iCs/>
                <w:sz w:val="14"/>
                <w:szCs w:val="14"/>
              </w:rPr>
              <w:t>LC3</w:t>
            </w:r>
            <w:r w:rsidRPr="00C6566A">
              <w:rPr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275C3B8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K562, IM-R K562</w:t>
            </w:r>
          </w:p>
        </w:tc>
        <w:tc>
          <w:tcPr>
            <w:tcW w:w="770" w:type="dxa"/>
            <w:vAlign w:val="center"/>
          </w:tcPr>
          <w:p w14:paraId="18656EC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0657D15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QdWlzc2FudDwvQXV0aG9yPjxZZWFyPjIwMTA8L1llYXI+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QdWlzc2FudDwvQXV0aG9yPjxZZWFyPjIwMTA8L1llYXI+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53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tr w:rsidR="008B6C8E" w:rsidRPr="00C6566A" w14:paraId="6E9C47DC" w14:textId="77777777">
        <w:tc>
          <w:tcPr>
            <w:tcW w:w="2641" w:type="dxa"/>
            <w:vAlign w:val="center"/>
          </w:tcPr>
          <w:p w14:paraId="05FC8AB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5-FU/inducer</w:t>
            </w:r>
          </w:p>
        </w:tc>
        <w:tc>
          <w:tcPr>
            <w:tcW w:w="1750" w:type="dxa"/>
            <w:vAlign w:val="center"/>
          </w:tcPr>
          <w:p w14:paraId="4461561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65303CC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0699176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3A24AF1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2C5D5D1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4CA335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TOR inhibition</w:t>
            </w:r>
          </w:p>
        </w:tc>
        <w:tc>
          <w:tcPr>
            <w:tcW w:w="1337" w:type="dxa"/>
            <w:vAlign w:val="center"/>
          </w:tcPr>
          <w:p w14:paraId="2C20A2F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  <w:r w:rsidRPr="00C6566A">
              <w:rPr>
                <w:color w:val="000000"/>
                <w:sz w:val="14"/>
                <w:szCs w:val="14"/>
              </w:rPr>
              <w:t xml:space="preserve"> (use 3-MA)</w:t>
            </w:r>
          </w:p>
        </w:tc>
        <w:tc>
          <w:tcPr>
            <w:tcW w:w="1383" w:type="dxa"/>
            <w:vAlign w:val="center"/>
          </w:tcPr>
          <w:p w14:paraId="7B17C79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CT116</w:t>
            </w:r>
          </w:p>
        </w:tc>
        <w:tc>
          <w:tcPr>
            <w:tcW w:w="770" w:type="dxa"/>
            <w:vAlign w:val="center"/>
          </w:tcPr>
          <w:p w14:paraId="5A502BF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0B298C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YaW9uZzwvQXV0aG9yPjxZZWFyPjIwMTA8L1llYXI+PFJl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YaW9uZzwvQXV0aG9yPjxZZWFyPjIwMTA8L1llYXI+PFJl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5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78CE348" w14:textId="77777777">
        <w:tc>
          <w:tcPr>
            <w:tcW w:w="2641" w:type="dxa"/>
            <w:vAlign w:val="center"/>
          </w:tcPr>
          <w:p w14:paraId="7C7DB1E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angliosides/inducer</w:t>
            </w:r>
          </w:p>
        </w:tc>
        <w:tc>
          <w:tcPr>
            <w:tcW w:w="1750" w:type="dxa"/>
            <w:vAlign w:val="center"/>
          </w:tcPr>
          <w:p w14:paraId="7D1E521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0F411E1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502C466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D9696E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25288E9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FF3DD5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697E8D2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  <w:r w:rsidRPr="00C6566A">
              <w:rPr>
                <w:color w:val="000000"/>
                <w:sz w:val="14"/>
                <w:szCs w:val="14"/>
              </w:rPr>
              <w:t xml:space="preserve">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6</w:t>
            </w:r>
            <w:r w:rsidRPr="00C6566A">
              <w:rPr>
                <w:iCs/>
                <w:color w:val="000000"/>
                <w:sz w:val="14"/>
                <w:szCs w:val="14"/>
              </w:rPr>
              <w:t>&amp;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 xml:space="preserve">7 </w:t>
            </w:r>
            <w:r w:rsidRPr="00C6566A">
              <w:rPr>
                <w:color w:val="000000"/>
                <w:sz w:val="14"/>
                <w:szCs w:val="14"/>
              </w:rPr>
              <w:t>KD)</w:t>
            </w:r>
          </w:p>
        </w:tc>
        <w:tc>
          <w:tcPr>
            <w:tcW w:w="1383" w:type="dxa"/>
            <w:vAlign w:val="center"/>
          </w:tcPr>
          <w:p w14:paraId="36F9B60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U87MG, C6</w:t>
            </w:r>
          </w:p>
        </w:tc>
        <w:tc>
          <w:tcPr>
            <w:tcW w:w="770" w:type="dxa"/>
            <w:vAlign w:val="center"/>
          </w:tcPr>
          <w:p w14:paraId="24C938D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6961AB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Id2FuZzwvQXV0aG9yPjxZZWFyPjIwMTA8L1llYXI+PFJl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Id2FuZzwvQXV0aG9yPjxZZWFyPjIwMTA8L1llYXI+PFJl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5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94D65C2" w14:textId="77777777">
        <w:tc>
          <w:tcPr>
            <w:tcW w:w="2641" w:type="dxa"/>
            <w:vAlign w:val="center"/>
          </w:tcPr>
          <w:p w14:paraId="52F82F7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nizer/inducer</w:t>
            </w:r>
          </w:p>
        </w:tc>
        <w:tc>
          <w:tcPr>
            <w:tcW w:w="1750" w:type="dxa"/>
            <w:vAlign w:val="center"/>
          </w:tcPr>
          <w:p w14:paraId="1641370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5EE7EE3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2AB81F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08A49D9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2E3F908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Tracker</w:t>
            </w:r>
          </w:p>
        </w:tc>
        <w:tc>
          <w:tcPr>
            <w:tcW w:w="1470" w:type="dxa"/>
            <w:vAlign w:val="center"/>
          </w:tcPr>
          <w:p w14:paraId="5798DC4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1E4899A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 xml:space="preserve">Anti-cancer </w:t>
            </w:r>
            <w:r w:rsidRPr="00C6566A">
              <w:rPr>
                <w:color w:val="000000"/>
                <w:sz w:val="14"/>
                <w:szCs w:val="14"/>
              </w:rPr>
              <w:t>(use 3-MA, wortmannin)</w:t>
            </w:r>
          </w:p>
        </w:tc>
        <w:tc>
          <w:tcPr>
            <w:tcW w:w="1383" w:type="dxa"/>
            <w:vAlign w:val="center"/>
          </w:tcPr>
          <w:p w14:paraId="623B80D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OS7</w:t>
            </w:r>
          </w:p>
        </w:tc>
        <w:tc>
          <w:tcPr>
            <w:tcW w:w="770" w:type="dxa"/>
            <w:vAlign w:val="center"/>
          </w:tcPr>
          <w:p w14:paraId="1FC9DA5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DCB3F7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Choi&lt;/Author&gt;&lt;Year&gt;2010&lt;/Year&gt;&lt;RecNum&gt;62&lt;/RecNum&gt;&lt;DisplayText&gt;[56]&lt;/DisplayText&gt;&lt;record&gt;&lt;rec-number&gt;62&lt;/rec-number&gt;&lt;foreign-keys&gt;&lt;key app="EN" db-id="waeerr2xixw097e0tzkxdspa9fttp5p02s2w" timestamp="1565912775"&gt;62&lt;/key&gt;&lt;key app="ENWeb" db-id=""&gt;0&lt;/key&gt;&lt;/foreign-keys&gt;&lt;ref-type name="Journal Article"&gt;17&lt;/ref-type&gt;&lt;contributors&gt;&lt;authors&gt;&lt;author&gt;Choi, I. K.&lt;/author&gt;&lt;author&gt;Cho, Y. S.&lt;/author&gt;&lt;author&gt;Jung, H. J.&lt;/author&gt;&lt;author&gt;Kwon, H. J.&lt;/author&gt;&lt;/authors&gt;&lt;/contributors&gt;&lt;auth-address&gt;Chemical Genomics Laboratory, Department of Biotechnology, Translational Research Center for Protein Function Control, College of Life Science and Biotechnology, Yonsei University, Seoul 120-749, Republic of Korea.&lt;/auth-address&gt;&lt;titles&gt;&lt;title&gt;Autophagonizer, a novel synthetic small molecule, induces autophagic cell death&lt;/title&gt;&lt;secondary-title&gt;Biochem Biophys Res Commun&lt;/secondary-title&gt;&lt;/titles&gt;&lt;periodical&gt;&lt;full-title&gt;Biochem Biophys Res Commun&lt;/full-title&gt;&lt;/periodical&gt;&lt;pages&gt;849-54&lt;/pages&gt;&lt;volume&gt;393&lt;/volume&gt;&lt;number&gt;4&lt;/number&gt;&lt;edition&gt;2010/02/23&lt;/edition&gt;&lt;keywords&gt;&lt;keyword&gt;Antineoplastic Agents/*pharmacology&lt;/keyword&gt;&lt;keyword&gt;Apoptosis&lt;/keyword&gt;&lt;keyword&gt;*Autophagy&lt;/keyword&gt;&lt;keyword&gt;Cell Line, Tumor&lt;/keyword&gt;&lt;keyword&gt;Cell Proliferation&lt;/keyword&gt;&lt;keyword&gt;Cell Survival/drug effects&lt;/keyword&gt;&lt;keyword&gt;Humans&lt;/keyword&gt;&lt;keyword&gt;Pyrimidinones/chemistry/*pharmacology&lt;/keyword&gt;&lt;keyword&gt;Thiophenes/chemistry/*pharmacology&lt;/keyword&gt;&lt;/keywords&gt;&lt;dates&gt;&lt;year&gt;2010&lt;/year&gt;&lt;pub-dates&gt;&lt;date&gt;Mar 19&lt;/date&gt;&lt;/pub-dates&gt;&lt;/dates&gt;&lt;isbn&gt;1090-2104 (Electronic)&amp;#xD;0006-291X (Linking)&lt;/isbn&gt;&lt;accession-num&gt;20171180&lt;/accession-num&gt;&lt;urls&gt;&lt;related-urls&gt;&lt;url&gt;https://www.ncbi.nlm.nih.gov/pubmed/20171180&lt;/url&gt;&lt;/related-urls&gt;&lt;/urls&gt;&lt;electronic-resource-num&gt;10.1016/j.bbrc.2010.02.097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5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E7118F1" w14:textId="77777777">
        <w:tc>
          <w:tcPr>
            <w:tcW w:w="2641" w:type="dxa"/>
            <w:vAlign w:val="center"/>
          </w:tcPr>
          <w:p w14:paraId="4945948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Bafilomycins/inhibitors</w:t>
            </w:r>
          </w:p>
        </w:tc>
        <w:tc>
          <w:tcPr>
            <w:tcW w:w="1750" w:type="dxa"/>
            <w:vAlign w:val="center"/>
          </w:tcPr>
          <w:p w14:paraId="0D60AD3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50E2794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B52EE7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5792E6A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GFP-LC3 lysosomal delivery and proteolysis</w:t>
            </w:r>
          </w:p>
        </w:tc>
        <w:tc>
          <w:tcPr>
            <w:tcW w:w="1570" w:type="dxa"/>
            <w:vAlign w:val="center"/>
          </w:tcPr>
          <w:p w14:paraId="39A780F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A0A631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2B880C0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1D43060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F-7</w:t>
            </w:r>
          </w:p>
        </w:tc>
        <w:tc>
          <w:tcPr>
            <w:tcW w:w="770" w:type="dxa"/>
            <w:vAlign w:val="center"/>
          </w:tcPr>
          <w:p w14:paraId="2F4AC99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6325065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Carr&lt;/Author&gt;&lt;Year&gt;2010&lt;/Year&gt;&lt;RecNum&gt;61&lt;/RecNum&gt;&lt;DisplayText&gt;[57]&lt;/DisplayText&gt;&lt;record&gt;&lt;rec-number&gt;61&lt;/rec-number&gt;&lt;foreign-keys&gt;&lt;key app="EN" db-id="waeerr2xixw097e0tzkxdspa9fttp5p02s2w" timestamp="1565912770"&gt;61&lt;/key&gt;&lt;key app="ENWeb" db-id=""&gt;0&lt;/key&gt;&lt;/foreign-keys&gt;&lt;ref-type name="Journal Article"&gt;17&lt;/ref-type&gt;&lt;contributors&gt;&lt;authors&gt;&lt;author&gt;Carr, G.&lt;/author&gt;&lt;author&gt;Williams, D. E.&lt;/author&gt;&lt;author&gt;Diaz-Marrero, A. R.&lt;/author&gt;&lt;author&gt;Patrick, B. O.&lt;/author&gt;&lt;author&gt;Bottriell, H.&lt;/author&gt;&lt;author&gt;Balgi, A. D.&lt;/author&gt;&lt;author&gt;Donohue, E.&lt;/author&gt;&lt;author&gt;Roberge, M.&lt;/author&gt;&lt;author&gt;Andersen, R. J.&lt;/author&gt;&lt;/authors&gt;&lt;/contributors&gt;&lt;auth-address&gt;Department of Chemistry, University of British Columbia, Vancouver, B.C., Canada.&lt;/auth-address&gt;&lt;titles&gt;&lt;title&gt;Bafilomycins produced in culture by Streptomyces spp. isolated from marine habitats are potent inhibitors of autophagy&lt;/title&gt;&lt;secondary-title&gt;J Nat Prod&lt;/secondary-title&gt;&lt;/titles&gt;&lt;periodical&gt;&lt;full-title&gt;J Nat Prod&lt;/full-title&gt;&lt;/periodical&gt;&lt;pages&gt;422-7&lt;/pages&gt;&lt;volume&gt;73&lt;/volume&gt;&lt;number&gt;3&lt;/number&gt;&lt;edition&gt;2009/12/24&lt;/edition&gt;&lt;keywords&gt;&lt;keyword&gt;Autophagy/*drug effects&lt;/keyword&gt;&lt;keyword&gt;British Columbia&lt;/keyword&gt;&lt;keyword&gt;Macrolides/chemical synthesis/chemistry/*isolation &amp;amp; purification/pharmacology&lt;/keyword&gt;&lt;keyword&gt;Marine Biology&lt;/keyword&gt;&lt;keyword&gt;Models, Molecular&lt;/keyword&gt;&lt;keyword&gt;Molecular Structure&lt;/keyword&gt;&lt;keyword&gt;Nuclear Magnetic Resonance, Biomolecular&lt;/keyword&gt;&lt;keyword&gt;Stereoisomerism&lt;/keyword&gt;&lt;keyword&gt;Streptomyces/*chemistry&lt;/keyword&gt;&lt;/keywords&gt;&lt;dates&gt;&lt;year&gt;2010&lt;/year&gt;&lt;pub-dates&gt;&lt;date&gt;Mar 26&lt;/date&gt;&lt;/pub-dates&gt;&lt;/dates&gt;&lt;isbn&gt;1520-6025 (Electronic)&amp;#xD;0163-3864 (Linking)&lt;/isbn&gt;&lt;accession-num&gt;20028134&lt;/accession-num&gt;&lt;urls&gt;&lt;related-urls&gt;&lt;url&gt;https://www.ncbi.nlm.nih.gov/pubmed/20028134&lt;/url&gt;&lt;/related-urls&gt;&lt;/urls&gt;&lt;electronic-resource-num&gt;10.1021/np900632r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5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8B28027" w14:textId="77777777">
        <w:tc>
          <w:tcPr>
            <w:tcW w:w="2641" w:type="dxa"/>
            <w:vAlign w:val="center"/>
          </w:tcPr>
          <w:p w14:paraId="73D6872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Bortezomib/inducer</w:t>
            </w:r>
          </w:p>
        </w:tc>
        <w:tc>
          <w:tcPr>
            <w:tcW w:w="1750" w:type="dxa"/>
            <w:vAlign w:val="center"/>
          </w:tcPr>
          <w:p w14:paraId="080BC67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46C8F72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6BF6B8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188D601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02ABBC0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1592D7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2530F3D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  <w:r w:rsidRPr="00C6566A">
              <w:rPr>
                <w:color w:val="000000"/>
                <w:sz w:val="14"/>
                <w:szCs w:val="14"/>
              </w:rPr>
              <w:t xml:space="preserve"> (use 3-MA)</w:t>
            </w:r>
          </w:p>
        </w:tc>
        <w:tc>
          <w:tcPr>
            <w:tcW w:w="1383" w:type="dxa"/>
            <w:vAlign w:val="center"/>
          </w:tcPr>
          <w:p w14:paraId="6206400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UVECs</w:t>
            </w:r>
          </w:p>
        </w:tc>
        <w:tc>
          <w:tcPr>
            <w:tcW w:w="770" w:type="dxa"/>
            <w:vAlign w:val="center"/>
          </w:tcPr>
          <w:p w14:paraId="24D3926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63A554C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CZWxsb25pPC9BdXRob3I+PFllYXI+MjAxMDwvWWVhcj48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CZWxsb25pPC9BdXRob3I+PFllYXI+MjAxMDwvWWVhcj48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5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0BC8913C" w14:textId="77777777">
        <w:tc>
          <w:tcPr>
            <w:tcW w:w="2641" w:type="dxa"/>
            <w:vAlign w:val="center"/>
          </w:tcPr>
          <w:p w14:paraId="52EB4FE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orphine/inducer</w:t>
            </w:r>
          </w:p>
        </w:tc>
        <w:tc>
          <w:tcPr>
            <w:tcW w:w="1750" w:type="dxa"/>
            <w:vAlign w:val="center"/>
          </w:tcPr>
          <w:p w14:paraId="286534C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4DA754D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76DC68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39669C9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3091008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AMP3 staining</w:t>
            </w:r>
          </w:p>
        </w:tc>
        <w:tc>
          <w:tcPr>
            <w:tcW w:w="1470" w:type="dxa"/>
            <w:vAlign w:val="center"/>
          </w:tcPr>
          <w:p w14:paraId="45CE081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0C1869E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1FA3110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H-SY5Y</w:t>
            </w:r>
          </w:p>
        </w:tc>
        <w:tc>
          <w:tcPr>
            <w:tcW w:w="770" w:type="dxa"/>
            <w:vAlign w:val="center"/>
          </w:tcPr>
          <w:p w14:paraId="4DD0A15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at</w:t>
            </w:r>
          </w:p>
        </w:tc>
        <w:tc>
          <w:tcPr>
            <w:tcW w:w="591" w:type="dxa"/>
            <w:vAlign w:val="center"/>
          </w:tcPr>
          <w:p w14:paraId="57CA6D1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vPC9BdXRob3I+PFllYXI+MjAxMDwvWWVhcj48UmVj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vPC9BdXRob3I+PFllYXI+MjAxMDwvWWVhcj48UmVj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5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D160580" w14:textId="77777777">
        <w:tc>
          <w:tcPr>
            <w:tcW w:w="2641" w:type="dxa"/>
            <w:vAlign w:val="center"/>
          </w:tcPr>
          <w:p w14:paraId="287857E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scorbate/inducer</w:t>
            </w:r>
          </w:p>
        </w:tc>
        <w:tc>
          <w:tcPr>
            <w:tcW w:w="1750" w:type="dxa"/>
            <w:vAlign w:val="center"/>
          </w:tcPr>
          <w:p w14:paraId="2BD1201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10C9172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D8921B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60DFED7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09A66CC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50A74FF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3DB318A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1AC6D1A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A PaCa-2</w:t>
            </w:r>
          </w:p>
        </w:tc>
        <w:tc>
          <w:tcPr>
            <w:tcW w:w="770" w:type="dxa"/>
            <w:vAlign w:val="center"/>
          </w:tcPr>
          <w:p w14:paraId="5865087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701DA0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EdTwvQXV0aG9yPjxZZWFyPjIwMTA8L1llYXI+PFJlY051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EdTwvQXV0aG9yPjxZZWFyPjIwMTA8L1llYXI+PFJlY051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6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3250E818" w14:textId="77777777">
        <w:tc>
          <w:tcPr>
            <w:tcW w:w="2641" w:type="dxa"/>
            <w:vAlign w:val="center"/>
          </w:tcPr>
          <w:p w14:paraId="30DDD9D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Vitamin E/inducer</w:t>
            </w:r>
          </w:p>
        </w:tc>
        <w:tc>
          <w:tcPr>
            <w:tcW w:w="1750" w:type="dxa"/>
            <w:vAlign w:val="center"/>
          </w:tcPr>
          <w:p w14:paraId="49FBCF5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5C4F526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A19A3B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Valine release↑</w:t>
            </w:r>
          </w:p>
        </w:tc>
        <w:tc>
          <w:tcPr>
            <w:tcW w:w="1280" w:type="dxa"/>
            <w:vAlign w:val="center"/>
          </w:tcPr>
          <w:p w14:paraId="74AAA34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5147E2E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4DD832E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7A2574D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0A018E9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at primary hepatocytes, H-4-II-E</w:t>
            </w:r>
          </w:p>
        </w:tc>
        <w:tc>
          <w:tcPr>
            <w:tcW w:w="770" w:type="dxa"/>
            <w:vAlign w:val="center"/>
          </w:tcPr>
          <w:p w14:paraId="78C903C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2A22AC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Karim&lt;/Author&gt;&lt;Year&gt;2010&lt;/Year&gt;&lt;RecNum&gt;68&lt;/RecNum&gt;&lt;DisplayText&gt;[61]&lt;/DisplayText&gt;&lt;record&gt;&lt;rec-number&gt;68&lt;/rec-number&gt;&lt;foreign-keys&gt;&lt;key app="EN" db-id="waeerr2xixw097e0tzkxdspa9fttp5p02s2w" timestamp="1565912796"&gt;68&lt;/key&gt;&lt;key app="ENWeb" db-id=""&gt;0&lt;/key&gt;&lt;/foreign-keys&gt;&lt;ref-type name="Journal Article"&gt;17&lt;/ref-type&gt;&lt;contributors&gt;&lt;authors&gt;&lt;author&gt;Karim, M. R.&lt;/author&gt;&lt;author&gt;Fujimura, S.&lt;/author&gt;&lt;author&gt;Kadowaki, M.&lt;/author&gt;&lt;/authors&gt;&lt;/contributors&gt;&lt;auth-address&gt;Laboratory of Nutritional Regulation, Department of Applied Biological Chemistry, Faculty of Agriculture, Graduate School of Science and Technology, Niigata University, 2-8050 Ikarashi, Nishi-ku, Niigata 950-2181, Japan. karim72@agr.niigata-u.ac.jp&lt;/auth-address&gt;&lt;titles&gt;&lt;title&gt;Vitamin E as a novel enhancer of macroautophagy in rat hepatocytes and H4-II-E cells&lt;/title&gt;&lt;secondary-title&gt;Biochem Biophys Res Commun&lt;/secondary-title&gt;&lt;/titles&gt;&lt;periodical&gt;&lt;full-title&gt;Biochem Biophys Res Commun&lt;/full-title&gt;&lt;/periodical&gt;&lt;pages&gt;981-7&lt;/pages&gt;&lt;volume&gt;394&lt;/volume&gt;&lt;number&gt;4&lt;/number&gt;&lt;edition&gt;2010/03/24&lt;/edition&gt;&lt;keywords&gt;&lt;keyword&gt;Animals&lt;/keyword&gt;&lt;keyword&gt;Antioxidants/*pharmacology&lt;/keyword&gt;&lt;keyword&gt;Autophagy/*drug effects&lt;/keyword&gt;&lt;keyword&gt;Cell Line, Tumor&lt;/keyword&gt;&lt;keyword&gt;Cytosol/metabolism&lt;/keyword&gt;&lt;keyword&gt;Food&lt;/keyword&gt;&lt;keyword&gt;Hepatocytes/*drug effects/metabolism&lt;/keyword&gt;&lt;keyword&gt;Hydrogen Peroxide/pharmacology&lt;/keyword&gt;&lt;keyword&gt;Microtubule-Associated Proteins/metabolism&lt;/keyword&gt;&lt;keyword&gt;Oxidative Stress/drug effects&lt;/keyword&gt;&lt;keyword&gt;Rats&lt;/keyword&gt;&lt;keyword&gt;Vitamin E/*pharmacology&lt;/keyword&gt;&lt;keyword&gt;alpha-Tocopherol/pharmacology&lt;/keyword&gt;&lt;/keywords&gt;&lt;dates&gt;&lt;year&gt;2010&lt;/year&gt;&lt;pub-dates&gt;&lt;date&gt;Apr 16&lt;/date&gt;&lt;/pub-dates&gt;&lt;/dates&gt;&lt;isbn&gt;1090-2104 (Electronic)&amp;#xD;0006-291X (Linking)&lt;/isbn&gt;&lt;accession-num&gt;20307493&lt;/accession-num&gt;&lt;urls&gt;&lt;related-urls&gt;&lt;url&gt;https://www.ncbi.nlm.nih.gov/pubmed/20307493&lt;/url&gt;&lt;/related-urls&gt;&lt;/urls&gt;&lt;electronic-resource-num&gt;10.1016/j.bbrc.2010.03.103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61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350AF7D3" w14:textId="77777777">
        <w:tc>
          <w:tcPr>
            <w:tcW w:w="2641" w:type="dxa"/>
            <w:vAlign w:val="center"/>
          </w:tcPr>
          <w:p w14:paraId="64E4B09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esveratrol/inducer</w:t>
            </w:r>
          </w:p>
        </w:tc>
        <w:tc>
          <w:tcPr>
            <w:tcW w:w="1750" w:type="dxa"/>
            <w:vAlign w:val="center"/>
          </w:tcPr>
          <w:p w14:paraId="345782D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11" w:name="OLE_LINK16"/>
            <w:r w:rsidRPr="00C6566A">
              <w:rPr>
                <w:color w:val="000000"/>
                <w:sz w:val="14"/>
                <w:szCs w:val="14"/>
              </w:rPr>
              <w:t>GFP-LC3↑</w:t>
            </w:r>
            <w:bookmarkEnd w:id="11"/>
          </w:p>
        </w:tc>
        <w:tc>
          <w:tcPr>
            <w:tcW w:w="1490" w:type="dxa"/>
            <w:vAlign w:val="center"/>
          </w:tcPr>
          <w:p w14:paraId="1C4296B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19BED6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15F0425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3D2EECD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4C409BA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65A0C55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63C05D3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U373</w:t>
            </w:r>
          </w:p>
        </w:tc>
        <w:tc>
          <w:tcPr>
            <w:tcW w:w="770" w:type="dxa"/>
            <w:vAlign w:val="center"/>
          </w:tcPr>
          <w:p w14:paraId="65C6194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BC44EA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Yamamoto&lt;/Author&gt;&lt;Year&gt;2010&lt;/Year&gt;&lt;RecNum&gt;90&lt;/RecNum&gt;&lt;DisplayText&gt;[62]&lt;/DisplayText&gt;&lt;record&gt;&lt;rec-number&gt;90&lt;/rec-number&gt;&lt;foreign-keys&gt;&lt;key app="EN" db-id="waeerr2xixw097e0tzkxdspa9fttp5p02s2w" timestamp="1565912909"&gt;90&lt;/key&gt;&lt;key app="ENWeb" db-id=""&gt;0&lt;/key&gt;&lt;/foreign-keys&gt;&lt;ref-type name="Journal Article"&gt;17&lt;/ref-type&gt;&lt;contributors&gt;&lt;authors&gt;&lt;author&gt;Yamamoto, M.&lt;/author&gt;&lt;author&gt;Suzuki, S. O.&lt;/author&gt;&lt;author&gt;Himeno, M.&lt;/author&gt;&lt;/authors&gt;&lt;/contributors&gt;&lt;auth-address&gt;Division of Pharmaceutical Cell Biology, Faculty of Pharmaceutical Sciences, Nagasaki International University, Nagasaki.&lt;/auth-address&gt;&lt;titles&gt;&lt;title&gt;Resveratrol-induced autophagy in human U373 glioma cells&lt;/title&gt;&lt;secondary-title&gt;Oncol Lett&lt;/secondary-title&gt;&lt;/titles&gt;&lt;periodical&gt;&lt;full-title&gt;Oncol Lett&lt;/full-title&gt;&lt;/periodical&gt;&lt;pages&gt;489-493&lt;/pages&gt;&lt;volume&gt;1&lt;/volume&gt;&lt;number&gt;3&lt;/number&gt;&lt;edition&gt;2010/05/01&lt;/edition&gt;&lt;dates&gt;&lt;year&gt;2010&lt;/year&gt;&lt;pub-dates&gt;&lt;date&gt;May&lt;/date&gt;&lt;/pub-dates&gt;&lt;/dates&gt;&lt;isbn&gt;1792-1074 (Print)&amp;#xD;1792-1074 (Linking)&lt;/isbn&gt;&lt;accession-num&gt;22966330&lt;/accession-num&gt;&lt;urls&gt;&lt;related-urls&gt;&lt;url&gt;https://www.ncbi.nlm.nih.gov/pubmed/22966330&lt;/url&gt;&lt;/related-urls&gt;&lt;/urls&gt;&lt;custom2&gt;PMC3436216&lt;/custom2&gt;&lt;electronic-resource-num&gt;10.3892/ol_00000086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6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4E6EE4D" w14:textId="77777777">
        <w:tc>
          <w:tcPr>
            <w:tcW w:w="2641" w:type="dxa"/>
            <w:vAlign w:val="center"/>
          </w:tcPr>
          <w:p w14:paraId="00D21D5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BC294640/inducer</w:t>
            </w:r>
          </w:p>
        </w:tc>
        <w:tc>
          <w:tcPr>
            <w:tcW w:w="1750" w:type="dxa"/>
            <w:vAlign w:val="center"/>
          </w:tcPr>
          <w:p w14:paraId="17BB60B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0A7A912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B1FFC8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3528417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64654A9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CEA58F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65637AA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  <w:r w:rsidRPr="00C6566A">
              <w:rPr>
                <w:color w:val="000000"/>
                <w:sz w:val="14"/>
                <w:szCs w:val="14"/>
              </w:rPr>
              <w:t xml:space="preserve"> (use 3-MA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7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3466509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-498</w:t>
            </w:r>
          </w:p>
        </w:tc>
        <w:tc>
          <w:tcPr>
            <w:tcW w:w="770" w:type="dxa"/>
            <w:vAlign w:val="center"/>
          </w:tcPr>
          <w:p w14:paraId="542E492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0EB8718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CZWxqYW5za2k8L0F1dGhvcj48WWVhcj4yMDEwPC9ZZWFy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CZWxqYW5za2k8L0F1dGhvcj48WWVhcj4yMDEwPC9ZZWFy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6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7746211" w14:textId="77777777">
        <w:tc>
          <w:tcPr>
            <w:tcW w:w="2641" w:type="dxa"/>
            <w:vAlign w:val="center"/>
          </w:tcPr>
          <w:p w14:paraId="3A50DFA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irsutanol A/inducer</w:t>
            </w:r>
          </w:p>
        </w:tc>
        <w:tc>
          <w:tcPr>
            <w:tcW w:w="1750" w:type="dxa"/>
            <w:vAlign w:val="center"/>
          </w:tcPr>
          <w:p w14:paraId="4BA1082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7BC264A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B9C6C7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6AFA707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24B87D1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54A38D5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2171D5A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  <w:r w:rsidRPr="00C6566A">
              <w:rPr>
                <w:color w:val="000000"/>
                <w:sz w:val="14"/>
                <w:szCs w:val="14"/>
              </w:rPr>
              <w:t xml:space="preserve"> (use 3-MA)</w:t>
            </w:r>
          </w:p>
        </w:tc>
        <w:tc>
          <w:tcPr>
            <w:tcW w:w="1383" w:type="dxa"/>
            <w:vAlign w:val="center"/>
          </w:tcPr>
          <w:p w14:paraId="271DAD4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p3B</w:t>
            </w:r>
          </w:p>
        </w:tc>
        <w:tc>
          <w:tcPr>
            <w:tcW w:w="770" w:type="dxa"/>
            <w:vAlign w:val="center"/>
          </w:tcPr>
          <w:p w14:paraId="388E29B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0E2CA3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ZYW5nPC9BdXRob3I+PFllYXI+MjAxMDwvWWVhcj48UmVj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ZYW5nPC9BdXRob3I+PFllYXI+MjAxMDwvWWVhcj48UmVj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6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24B03A1D" w14:textId="77777777">
        <w:tc>
          <w:tcPr>
            <w:tcW w:w="2641" w:type="dxa"/>
            <w:vAlign w:val="center"/>
          </w:tcPr>
          <w:p w14:paraId="26E307F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arbamazepine/inducer</w:t>
            </w:r>
          </w:p>
        </w:tc>
        <w:tc>
          <w:tcPr>
            <w:tcW w:w="1750" w:type="dxa"/>
            <w:vAlign w:val="center"/>
          </w:tcPr>
          <w:p w14:paraId="6EB51D6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35365C6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184914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55C4FAF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00DC06B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3F934A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5A66A72A" w14:textId="77777777" w:rsidR="008B6C8E" w:rsidRPr="00C6566A" w:rsidRDefault="00A42A4F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Hepatic protection, </w:t>
            </w:r>
            <w:r w:rsidR="001D5645" w:rsidRPr="00C6566A">
              <w:rPr>
                <w:color w:val="000000"/>
                <w:sz w:val="14"/>
                <w:szCs w:val="14"/>
              </w:rPr>
              <w:t>SERPINA1/</w:t>
            </w:r>
            <w:r w:rsidRPr="00C6566A">
              <w:rPr>
                <w:color w:val="000000"/>
                <w:sz w:val="14"/>
                <w:szCs w:val="14"/>
              </w:rPr>
              <w:t>α1-antitrypsin Z clearance</w:t>
            </w:r>
            <w:r w:rsidRPr="00C6566A">
              <w:rPr>
                <w:sz w:val="14"/>
                <w:szCs w:val="14"/>
              </w:rPr>
              <w:t xml:space="preserve"> </w:t>
            </w:r>
            <w:r w:rsidRPr="00C6566A">
              <w:rPr>
                <w:color w:val="000000"/>
                <w:sz w:val="14"/>
                <w:szCs w:val="14"/>
              </w:rPr>
              <w:t>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color w:val="000000"/>
                <w:sz w:val="14"/>
                <w:szCs w:val="14"/>
              </w:rPr>
              <w:t xml:space="preserve"> KO)</w:t>
            </w:r>
          </w:p>
        </w:tc>
        <w:tc>
          <w:tcPr>
            <w:tcW w:w="1383" w:type="dxa"/>
            <w:vAlign w:val="center"/>
          </w:tcPr>
          <w:p w14:paraId="2F27E53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TO/Z</w:t>
            </w:r>
          </w:p>
        </w:tc>
        <w:tc>
          <w:tcPr>
            <w:tcW w:w="770" w:type="dxa"/>
            <w:vAlign w:val="center"/>
          </w:tcPr>
          <w:p w14:paraId="28904C6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42CF45A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Hidvegi&lt;/Author&gt;&lt;Year&gt;2010&lt;/Year&gt;&lt;RecNum&gt;583&lt;/RecNum&gt;&lt;DisplayText&gt;[65]&lt;/DisplayText&gt;&lt;record&gt;&lt;rec-number&gt;583&lt;/rec-number&gt;&lt;foreign-keys&gt;&lt;key app="EN" db-id="waeerr2xixw097e0tzkxdspa9fttp5p02s2w" timestamp="1566098810"&gt;583&lt;/key&gt;&lt;/foreign-keys&gt;&lt;ref-type name="Journal Article"&gt;17&lt;/ref-type&gt;&lt;contributors&gt;&lt;authors&gt;&lt;author&gt;Hidvegi, Tunda&lt;/author&gt;&lt;author&gt;Ewing, Michael&lt;/author&gt;&lt;author&gt;Hale, Pamela&lt;/author&gt;&lt;author&gt;Dippold, Christine&lt;/author&gt;&lt;author&gt;Beckett, Caroline&lt;/author&gt;&lt;author&gt;Kemp, Carolyn&lt;/author&gt;&lt;author&gt;Maurice, Nicholas&lt;/author&gt;&lt;author&gt;Mukherjee, Amitava&lt;/author&gt;&lt;author&gt;Goldbach, Christina&lt;/author&gt;&lt;author&gt;Watkins, Simon&lt;/author&gt;&lt;/authors&gt;&lt;/contributors&gt;&lt;titles&gt;&lt;title&gt;An autophagy-enhancing drug promotes degradation of mutant α1-antitrypsin Z and reduces hepatic fibrosis&lt;/title&gt;&lt;secondary-title&gt;Science&lt;/secondary-title&gt;&lt;/titles&gt;&lt;periodical&gt;&lt;full-title&gt;SCIENCE&lt;/full-title&gt;&lt;/periodical&gt;&lt;pages&gt;229-232&lt;/pages&gt;&lt;volume&gt;329&lt;/volume&gt;&lt;number&gt;5988&lt;/number&gt;&lt;dates&gt;&lt;year&gt;2010&lt;/year&gt;&lt;/dates&gt;&lt;isbn&gt;0036-8075&lt;/isbn&gt;&lt;urls&gt;&lt;/urls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6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3C8CC3C" w14:textId="77777777">
        <w:tc>
          <w:tcPr>
            <w:tcW w:w="2641" w:type="dxa"/>
            <w:vAlign w:val="center"/>
          </w:tcPr>
          <w:p w14:paraId="17B23C9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X15-070/inducer</w:t>
            </w:r>
          </w:p>
        </w:tc>
        <w:tc>
          <w:tcPr>
            <w:tcW w:w="1750" w:type="dxa"/>
            <w:vAlign w:val="center"/>
          </w:tcPr>
          <w:p w14:paraId="2BCAF60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244C179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632FC6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3D0942B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</w:t>
            </w:r>
          </w:p>
        </w:tc>
        <w:tc>
          <w:tcPr>
            <w:tcW w:w="1570" w:type="dxa"/>
            <w:vAlign w:val="center"/>
          </w:tcPr>
          <w:p w14:paraId="2750939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593BA58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</w:t>
            </w:r>
          </w:p>
        </w:tc>
        <w:tc>
          <w:tcPr>
            <w:tcW w:w="1337" w:type="dxa"/>
            <w:vAlign w:val="center"/>
          </w:tcPr>
          <w:p w14:paraId="604B294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  <w:r w:rsidRPr="00C6566A">
              <w:rPr>
                <w:color w:val="000000"/>
                <w:sz w:val="14"/>
                <w:szCs w:val="14"/>
              </w:rPr>
              <w:t xml:space="preserve"> (use 3-MA and CQ)</w:t>
            </w:r>
          </w:p>
        </w:tc>
        <w:tc>
          <w:tcPr>
            <w:tcW w:w="1383" w:type="dxa"/>
            <w:vAlign w:val="center"/>
          </w:tcPr>
          <w:p w14:paraId="3E7B69D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EC9706, U-2 OS</w:t>
            </w:r>
          </w:p>
        </w:tc>
        <w:tc>
          <w:tcPr>
            <w:tcW w:w="770" w:type="dxa"/>
            <w:vAlign w:val="center"/>
          </w:tcPr>
          <w:p w14:paraId="1F97A61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7CC4D9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Pan&lt;/Author&gt;&lt;Year&gt;2010&lt;/Year&gt;&lt;RecNum&gt;74&lt;/RecNum&gt;&lt;DisplayText&gt;[66]&lt;/DisplayText&gt;&lt;record&gt;&lt;rec-number&gt;74&lt;/rec-number&gt;&lt;foreign-keys&gt;&lt;key app="EN" db-id="waeerr2xixw097e0tzkxdspa9fttp5p02s2w" timestamp="1565912822"&gt;74&lt;/key&gt;&lt;key app="ENWeb" db-id=""&gt;0&lt;/key&gt;&lt;/foreign-keys&gt;&lt;ref-type name="Journal Article"&gt;17&lt;/ref-type&gt;&lt;contributors&gt;&lt;authors&gt;&lt;author&gt;Pan, J.&lt;/author&gt;&lt;author&gt;Cheng, C.&lt;/author&gt;&lt;author&gt;Verstovsek, S.&lt;/author&gt;&lt;author&gt;Chen, Q.&lt;/author&gt;&lt;author&gt;Jin, Y.&lt;/author&gt;&lt;author&gt;Cao, Q.&lt;/author&gt;&lt;/authors&gt;&lt;/contributors&gt;&lt;auth-address&gt;Department of Pathophysiology, Zhongshan School of Medicine, Sun Yat-sen University, Guangzhou, People&amp;apos;s Republic of China. panjx2@mail.sysu.edu.cn&lt;/auth-address&gt;&lt;titles&gt;&lt;title&gt;The BH3-mimetic GX15-070 induces autophagy, potentiates the cytotoxicity of carboplatin and 5-fluorouracil in esophageal carcinoma cells&lt;/title&gt;&lt;secondary-title&gt;Cancer Lett&lt;/secondary-title&gt;&lt;/titles&gt;&lt;periodical&gt;&lt;full-title&gt;Cancer Lett&lt;/full-title&gt;&lt;/periodical&gt;&lt;pages&gt;167-74&lt;/pages&gt;&lt;volume&gt;293&lt;/volume&gt;&lt;number&gt;2&lt;/number&gt;&lt;edition&gt;2010/02/16&lt;/edition&gt;&lt;keywords&gt;&lt;keyword&gt;Autophagy/*drug effects&lt;/keyword&gt;&lt;keyword&gt;Carboplatin/*pharmacology&lt;/keyword&gt;&lt;keyword&gt;Cell Line, Tumor&lt;/keyword&gt;&lt;keyword&gt;Cell Proliferation/drug effects&lt;/keyword&gt;&lt;keyword&gt;Drug Synergism&lt;/keyword&gt;&lt;keyword&gt;Drug Therapy, Combination&lt;/keyword&gt;&lt;keyword&gt;Esophageal Neoplasms/drug therapy&lt;/keyword&gt;&lt;keyword&gt;Fluorouracil/*pharmacology&lt;/keyword&gt;&lt;keyword&gt;Humans&lt;/keyword&gt;&lt;keyword&gt;Osteosarcoma/drug therapy&lt;/keyword&gt;&lt;keyword&gt;Pyrroles/*pharmacology&lt;/keyword&gt;&lt;keyword&gt;Signal Transduction/drug effects&lt;/keyword&gt;&lt;/keywords&gt;&lt;dates&gt;&lt;year&gt;2010&lt;/year&gt;&lt;pub-dates&gt;&lt;date&gt;Jul 28&lt;/date&gt;&lt;/pub-dates&gt;&lt;/dates&gt;&lt;isbn&gt;1872-7980 (Electronic)&amp;#xD;0304-3835 (Linking)&lt;/isbn&gt;&lt;accession-num&gt;20153924&lt;/accession-num&gt;&lt;urls&gt;&lt;related-urls&gt;&lt;url&gt;https://www.ncbi.nlm.nih.gov/pubmed/20153924&lt;/url&gt;&lt;/related-urls&gt;&lt;/urls&gt;&lt;electronic-resource-num&gt;10.1016/j.canlet.2010.01.006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6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18BD795" w14:textId="77777777">
        <w:tc>
          <w:tcPr>
            <w:tcW w:w="2641" w:type="dxa"/>
            <w:vAlign w:val="center"/>
          </w:tcPr>
          <w:p w14:paraId="194FC66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Fisetin/inducer</w:t>
            </w:r>
          </w:p>
        </w:tc>
        <w:tc>
          <w:tcPr>
            <w:tcW w:w="1750" w:type="dxa"/>
            <w:vAlign w:val="center"/>
          </w:tcPr>
          <w:p w14:paraId="247A540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03F558E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6601B4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6004A8E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2DD05B7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2D52C5B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5B78E31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  <w:r w:rsidRPr="00C6566A">
              <w:rPr>
                <w:color w:val="000000"/>
                <w:sz w:val="14"/>
                <w:szCs w:val="14"/>
              </w:rPr>
              <w:t xml:space="preserve"> (use CQ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BECN1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47ADA84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C3</w:t>
            </w:r>
          </w:p>
        </w:tc>
        <w:tc>
          <w:tcPr>
            <w:tcW w:w="770" w:type="dxa"/>
            <w:vAlign w:val="center"/>
          </w:tcPr>
          <w:p w14:paraId="6C1C7B7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BBA34E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dWg8L0F1dGhvcj48WWVhcj4yMDEwPC9ZZWFyPjxSZWNO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dWg8L0F1dGhvcj48WWVhcj4yMDEwPC9ZZWFyPjxSZWNO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6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01C3E92A" w14:textId="77777777">
        <w:tc>
          <w:tcPr>
            <w:tcW w:w="2641" w:type="dxa"/>
            <w:vAlign w:val="center"/>
          </w:tcPr>
          <w:p w14:paraId="7CDA574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lastRenderedPageBreak/>
              <w:t>Glucosamine/inducer</w:t>
            </w:r>
          </w:p>
        </w:tc>
        <w:tc>
          <w:tcPr>
            <w:tcW w:w="1750" w:type="dxa"/>
            <w:vAlign w:val="center"/>
          </w:tcPr>
          <w:p w14:paraId="5F532B1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14A7F0C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9CD1F0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1D2CC28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592FDDE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C61DD5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7174F8F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  <w:r w:rsidRPr="00C6566A">
              <w:rPr>
                <w:color w:val="000000"/>
                <w:sz w:val="14"/>
                <w:szCs w:val="14"/>
              </w:rPr>
              <w:t xml:space="preserve"> (use 3-MA)</w:t>
            </w:r>
          </w:p>
        </w:tc>
        <w:tc>
          <w:tcPr>
            <w:tcW w:w="1383" w:type="dxa"/>
            <w:vAlign w:val="center"/>
          </w:tcPr>
          <w:p w14:paraId="2F801BE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U87MG, MDA-MB-231</w:t>
            </w:r>
          </w:p>
        </w:tc>
        <w:tc>
          <w:tcPr>
            <w:tcW w:w="770" w:type="dxa"/>
            <w:vAlign w:val="center"/>
          </w:tcPr>
          <w:p w14:paraId="60BC719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85DCE6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Hwang&lt;/Author&gt;&lt;Year&gt;2010&lt;/Year&gt;&lt;RecNum&gt;66&lt;/RecNum&gt;&lt;DisplayText&gt;[68]&lt;/DisplayText&gt;&lt;record&gt;&lt;rec-number&gt;66&lt;/rec-number&gt;&lt;foreign-keys&gt;&lt;key app="EN" db-id="waeerr2xixw097e0tzkxdspa9fttp5p02s2w" timestamp="1565912789"&gt;66&lt;/key&gt;&lt;key app="ENWeb" db-id=""&gt;0&lt;/key&gt;&lt;/foreign-keys&gt;&lt;ref-type name="Journal Article"&gt;17&lt;/ref-type&gt;&lt;contributors&gt;&lt;authors&gt;&lt;author&gt;Hwang, M. S.&lt;/author&gt;&lt;author&gt;Baek, W. K.&lt;/author&gt;&lt;/authors&gt;&lt;/contributors&gt;&lt;auth-address&gt;Chronic Disease Research Center, Keimyung University, Daegu, Republic of Korea.&lt;/auth-address&gt;&lt;titles&gt;&lt;title&gt;Glucosamine induces autophagic cell death through the stimulation of ER stress in human glioma cancer cells&lt;/title&gt;&lt;secondary-title&gt;Biochem Biophys Res Commun&lt;/secondary-title&gt;&lt;/titles&gt;&lt;periodical&gt;&lt;full-title&gt;Biochem Biophys Res Commun&lt;/full-title&gt;&lt;/periodical&gt;&lt;pages&gt;111-6&lt;/pages&gt;&lt;volume&gt;399&lt;/volume&gt;&lt;number&gt;1&lt;/number&gt;&lt;edition&gt;2010/07/21&lt;/edition&gt;&lt;keywords&gt;&lt;keyword&gt;Antineoplastic Agents/*pharmacology&lt;/keyword&gt;&lt;keyword&gt;*Autophagy&lt;/keyword&gt;&lt;keyword&gt;Autophagy-Related Protein 5&lt;/keyword&gt;&lt;keyword&gt;Cell Line, Tumor&lt;/keyword&gt;&lt;keyword&gt;Cell Survival/drug effects&lt;/keyword&gt;&lt;keyword&gt;Endoplasmic Reticulum/*drug effects/metabolism&lt;/keyword&gt;&lt;keyword&gt;Glioma/*metabolism&lt;/keyword&gt;&lt;keyword&gt;Glucosamine/*pharmacology&lt;/keyword&gt;&lt;keyword&gt;Green Fluorescent Proteins/metabolism&lt;/keyword&gt;&lt;keyword&gt;Humans&lt;/keyword&gt;&lt;keyword&gt;Microtubule-Associated Proteins/antagonists &amp;amp; inhibitors/genetics/metabolism&lt;/keyword&gt;&lt;keyword&gt;Oligopeptides/metabolism&lt;/keyword&gt;&lt;/keywords&gt;&lt;dates&gt;&lt;year&gt;2010&lt;/year&gt;&lt;pub-dates&gt;&lt;date&gt;Aug 13&lt;/date&gt;&lt;/pub-dates&gt;&lt;/dates&gt;&lt;isbn&gt;1090-2104 (Electronic)&amp;#xD;0006-291X (Linking)&lt;/isbn&gt;&lt;accession-num&gt;20643103&lt;/accession-num&gt;&lt;urls&gt;&lt;related-urls&gt;&lt;url&gt;https://www.ncbi.nlm.nih.gov/pubmed/20643103&lt;/url&gt;&lt;/related-urls&gt;&lt;/urls&gt;&lt;electronic-resource-num&gt;10.1016/j.bbrc.2010.07.050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6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856503F" w14:textId="77777777">
        <w:tc>
          <w:tcPr>
            <w:tcW w:w="2641" w:type="dxa"/>
            <w:vAlign w:val="center"/>
          </w:tcPr>
          <w:p w14:paraId="53D4960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habdastrellic acid-A/inducer</w:t>
            </w:r>
          </w:p>
        </w:tc>
        <w:tc>
          <w:tcPr>
            <w:tcW w:w="1750" w:type="dxa"/>
            <w:vAlign w:val="center"/>
          </w:tcPr>
          <w:p w14:paraId="1D8C2CA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12" w:name="OLE_LINK18"/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  <w:bookmarkEnd w:id="12"/>
            <w:r w:rsidRPr="00C6566A">
              <w:rPr>
                <w:color w:val="000000"/>
                <w:sz w:val="14"/>
                <w:szCs w:val="14"/>
              </w:rPr>
              <w:t>, YFP-LC3↑</w:t>
            </w:r>
          </w:p>
        </w:tc>
        <w:tc>
          <w:tcPr>
            <w:tcW w:w="1490" w:type="dxa"/>
            <w:vAlign w:val="center"/>
          </w:tcPr>
          <w:p w14:paraId="25994C7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518717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15C5A71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5AA7F46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7858AF9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7D563F2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  <w:r w:rsidRPr="00C6566A">
              <w:rPr>
                <w:color w:val="000000"/>
                <w:sz w:val="14"/>
                <w:szCs w:val="14"/>
              </w:rPr>
              <w:t xml:space="preserve"> (use 3-MA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70C2881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p3B, A549</w:t>
            </w:r>
          </w:p>
        </w:tc>
        <w:tc>
          <w:tcPr>
            <w:tcW w:w="770" w:type="dxa"/>
            <w:vAlign w:val="center"/>
          </w:tcPr>
          <w:p w14:paraId="71EB1BF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639BBAB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Li&lt;/Author&gt;&lt;Year&gt;2010&lt;/Year&gt;&lt;RecNum&gt;70&lt;/RecNum&gt;&lt;DisplayText&gt;[69]&lt;/DisplayText&gt;&lt;record&gt;&lt;rec-number&gt;70&lt;/rec-number&gt;&lt;foreign-keys&gt;&lt;key app="EN" db-id="waeerr2xixw097e0tzkxdspa9fttp5p02s2w" timestamp="1565912806"&gt;70&lt;/key&gt;&lt;key app="ENWeb" db-id=""&gt;0&lt;/key&gt;&lt;/foreign-keys&gt;&lt;ref-type name="Journal Article"&gt;17&lt;/ref-type&gt;&lt;contributors&gt;&lt;authors&gt;&lt;author&gt;Li, D. D.&lt;/author&gt;&lt;author&gt;Guo, J. F.&lt;/author&gt;&lt;author&gt;Huang, J. J.&lt;/author&gt;&lt;author&gt;Wang, L. L.&lt;/author&gt;&lt;author&gt;Deng, R.&lt;/author&gt;&lt;author&gt;Liu, J. N.&lt;/author&gt;&lt;author&gt;Feng, G. K.&lt;/author&gt;&lt;author&gt;Xiao, D. J.&lt;/author&gt;&lt;author&gt;Deng, S. Z.&lt;/author&gt;&lt;author&gt;Zhang, X. S.&lt;/author&gt;&lt;author&gt;Zhu, X. F.&lt;/author&gt;&lt;/authors&gt;&lt;/contributors&gt;&lt;auth-address&gt;State Key Laboratory of Oncology in South China, Cancer Center, Sun Yat-Sen University, Guangzhou, China.&lt;/auth-address&gt;&lt;titles&gt;&lt;title&gt;Rhabdastrellic acid-A induced autophagy-associated cell death through blocking Akt pathway in human cancer cells&lt;/title&gt;&lt;secondary-title&gt;PLoS One&lt;/secondary-title&gt;&lt;/titles&gt;&lt;periodical&gt;&lt;full-title&gt;PLoS One&lt;/full-title&gt;&lt;/periodical&gt;&lt;pages&gt;e12176&lt;/pages&gt;&lt;volume&gt;5&lt;/volume&gt;&lt;number&gt;8&lt;/number&gt;&lt;edition&gt;2010/09/03&lt;/edition&gt;&lt;keywords&gt;&lt;keyword&gt;Autophagy/*drug effects&lt;/keyword&gt;&lt;keyword&gt;Cell Line, Tumor&lt;/keyword&gt;&lt;keyword&gt;Gene Expression Regulation, Neoplastic/drug effects&lt;/keyword&gt;&lt;keyword&gt;Humans&lt;/keyword&gt;&lt;keyword&gt;Microtubule-Associated Proteins/*metabolism&lt;/keyword&gt;&lt;keyword&gt;Proto-Oncogene Proteins c-akt/*metabolism&lt;/keyword&gt;&lt;keyword&gt;Signal Transduction/*drug effects&lt;/keyword&gt;&lt;keyword&gt;Triterpenes/*pharmacology&lt;/keyword&gt;&lt;/keywords&gt;&lt;dates&gt;&lt;year&gt;2010&lt;/year&gt;&lt;pub-dates&gt;&lt;date&gt;Aug 17&lt;/date&gt;&lt;/pub-dates&gt;&lt;/dates&gt;&lt;isbn&gt;1932-6203 (Electronic)&amp;#xD;1932-6203 (Linking)&lt;/isbn&gt;&lt;accession-num&gt;20808909&lt;/accession-num&gt;&lt;urls&gt;&lt;related-urls&gt;&lt;url&gt;https://www.ncbi.nlm.nih.gov/pubmed/20808909&lt;/url&gt;&lt;/related-urls&gt;&lt;/urls&gt;&lt;custom2&gt;PMC2923153&lt;/custom2&gt;&lt;electronic-resource-num&gt;10.1371/journal.pone.0012176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6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FE4B82D" w14:textId="77777777">
        <w:tc>
          <w:tcPr>
            <w:tcW w:w="2641" w:type="dxa"/>
            <w:vAlign w:val="center"/>
          </w:tcPr>
          <w:p w14:paraId="52517E5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aeoniflorin/inducer</w:t>
            </w:r>
          </w:p>
        </w:tc>
        <w:tc>
          <w:tcPr>
            <w:tcW w:w="1750" w:type="dxa"/>
            <w:vAlign w:val="center"/>
          </w:tcPr>
          <w:p w14:paraId="1B67C5D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771C94F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E8C218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00EFD2E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0B7A8FA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AMP2a protein level</w:t>
            </w:r>
          </w:p>
        </w:tc>
        <w:tc>
          <w:tcPr>
            <w:tcW w:w="1470" w:type="dxa"/>
            <w:vAlign w:val="center"/>
          </w:tcPr>
          <w:p w14:paraId="77E4F7A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25FE3AD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Neuroprotection</w:t>
            </w:r>
          </w:p>
        </w:tc>
        <w:tc>
          <w:tcPr>
            <w:tcW w:w="1383" w:type="dxa"/>
            <w:vAlign w:val="center"/>
          </w:tcPr>
          <w:p w14:paraId="252438E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C12</w:t>
            </w:r>
          </w:p>
        </w:tc>
        <w:tc>
          <w:tcPr>
            <w:tcW w:w="770" w:type="dxa"/>
            <w:vAlign w:val="center"/>
          </w:tcPr>
          <w:p w14:paraId="79A8A85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650414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Cao&lt;/Author&gt;&lt;Year&gt;2010&lt;/Year&gt;&lt;RecNum&gt;60&lt;/RecNum&gt;&lt;DisplayText&gt;[70]&lt;/DisplayText&gt;&lt;record&gt;&lt;rec-number&gt;60&lt;/rec-number&gt;&lt;foreign-keys&gt;&lt;key app="EN" db-id="waeerr2xixw097e0tzkxdspa9fttp5p02s2w" timestamp="1565912770"&gt;60&lt;/key&gt;&lt;key app="ENWeb" db-id=""&gt;0&lt;/key&gt;&lt;/foreign-keys&gt;&lt;ref-type name="Journal Article"&gt;17&lt;/ref-type&gt;&lt;contributors&gt;&lt;authors&gt;&lt;author&gt;Cao, B. Y.&lt;/author&gt;&lt;author&gt;Yang, Y. P.&lt;/author&gt;&lt;author&gt;Luo, W. F.&lt;/author&gt;&lt;author&gt;Mao, C. J.&lt;/author&gt;&lt;author&gt;Han, R.&lt;/author&gt;&lt;author&gt;Sun, X.&lt;/author&gt;&lt;author&gt;Cheng, J.&lt;/author&gt;&lt;author&gt;Liu, C. F.&lt;/author&gt;&lt;/authors&gt;&lt;/contributors&gt;&lt;auth-address&gt;Department of Neurology, Second Affiliated Hospital of Soochow University, Suzhou 215004, China.&lt;/auth-address&gt;&lt;titles&gt;&lt;title&gt;Paeoniflorin, a potent natural compound, protects PC12 cells from MPP+ and acidic damage via autophagic pathway&lt;/title&gt;&lt;secondary-title&gt;J Ethnopharmacol&lt;/secondary-title&gt;&lt;/titles&gt;&lt;periodical&gt;&lt;full-title&gt;J Ethnopharmacol&lt;/full-title&gt;&lt;/periodical&gt;&lt;pages&gt;122-9&lt;/pages&gt;&lt;volume&gt;131&lt;/volume&gt;&lt;number&gt;1&lt;/number&gt;&lt;edition&gt;2010/06/19&lt;/edition&gt;&lt;keywords&gt;&lt;keyword&gt;1-Methyl-4-phenylpyridinium/*toxicity&lt;/keyword&gt;&lt;keyword&gt;Animals&lt;/keyword&gt;&lt;keyword&gt;Apoptosis/drug effects/physiology&lt;/keyword&gt;&lt;keyword&gt;Autophagy/*drug effects/physiology&lt;/keyword&gt;&lt;keyword&gt;Benzoates/isolation &amp;amp; purification/*pharmacology&lt;/keyword&gt;&lt;keyword&gt;Bridged-Ring Compounds/isolation &amp;amp; purification/*pharmacology&lt;/keyword&gt;&lt;keyword&gt;Cell Survival/*drug effects/physiology&lt;/keyword&gt;&lt;keyword&gt;Glucosides/isolation &amp;amp; purification/*pharmacology&lt;/keyword&gt;&lt;keyword&gt;Monoterpenes&lt;/keyword&gt;&lt;keyword&gt;PC12 Cells&lt;/keyword&gt;&lt;keyword&gt;*Paeonia&lt;/keyword&gt;&lt;keyword&gt;Rats&lt;/keyword&gt;&lt;/keywords&gt;&lt;dates&gt;&lt;year&gt;2010&lt;/year&gt;&lt;pub-dates&gt;&lt;date&gt;Aug 19&lt;/date&gt;&lt;/pub-dates&gt;&lt;/dates&gt;&lt;isbn&gt;1872-7573 (Electronic)&amp;#xD;0378-8741 (Linking)&lt;/isbn&gt;&lt;accession-num&gt;20558269&lt;/accession-num&gt;&lt;urls&gt;&lt;related-urls&gt;&lt;url&gt;https://www.ncbi.nlm.nih.gov/pubmed/20558269&lt;/url&gt;&lt;/related-urls&gt;&lt;/urls&gt;&lt;electronic-resource-num&gt;10.1016/j.jep.2010.06.009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7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36153BA8" w14:textId="77777777">
        <w:tc>
          <w:tcPr>
            <w:tcW w:w="2641" w:type="dxa"/>
            <w:vAlign w:val="center"/>
          </w:tcPr>
          <w:p w14:paraId="647A747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Trehalose/inducer</w:t>
            </w:r>
          </w:p>
        </w:tc>
        <w:tc>
          <w:tcPr>
            <w:tcW w:w="1750" w:type="dxa"/>
            <w:vAlign w:val="center"/>
          </w:tcPr>
          <w:p w14:paraId="48D28BB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5047A65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7C4C81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SQSTM1/</w:t>
            </w:r>
            <w:r w:rsidRPr="00C6566A">
              <w:rPr>
                <w:smallCaps/>
                <w:sz w:val="14"/>
                <w:szCs w:val="14"/>
              </w:rPr>
              <w:t>p62</w:t>
            </w:r>
            <w:r w:rsidRPr="00C6566A">
              <w:rPr>
                <w:sz w:val="14"/>
                <w:szCs w:val="14"/>
              </w:rPr>
              <w:t xml:space="preserve"> protein level↓, Aggregation-prone protein degradation↑</w:t>
            </w:r>
          </w:p>
        </w:tc>
        <w:tc>
          <w:tcPr>
            <w:tcW w:w="1280" w:type="dxa"/>
            <w:vAlign w:val="center"/>
          </w:tcPr>
          <w:p w14:paraId="033D29E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5C7DF71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AMP2 protein level</w:t>
            </w:r>
          </w:p>
        </w:tc>
        <w:tc>
          <w:tcPr>
            <w:tcW w:w="1470" w:type="dxa"/>
            <w:vAlign w:val="center"/>
          </w:tcPr>
          <w:p w14:paraId="677DC5B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5F17C8F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Neuroprotection, tau clearance</w:t>
            </w:r>
          </w:p>
        </w:tc>
        <w:tc>
          <w:tcPr>
            <w:tcW w:w="1383" w:type="dxa"/>
            <w:vAlign w:val="center"/>
          </w:tcPr>
          <w:p w14:paraId="2E85756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770" w:type="dxa"/>
            <w:vAlign w:val="center"/>
          </w:tcPr>
          <w:p w14:paraId="50F51FA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66CBDE1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Sb2RyaWd1ZXotTmF2YXJybzwvQXV0aG9yPjxZZWFyPjIw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Sb2RyaWd1ZXotTmF2YXJybzwvQXV0aG9yPjxZZWFyPjIw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71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tr w:rsidR="008B6C8E" w:rsidRPr="00C6566A" w14:paraId="733737E7" w14:textId="77777777">
        <w:tc>
          <w:tcPr>
            <w:tcW w:w="2641" w:type="dxa"/>
            <w:vAlign w:val="center"/>
          </w:tcPr>
          <w:p w14:paraId="679E613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odium nitroprusside/inducer</w:t>
            </w:r>
          </w:p>
        </w:tc>
        <w:tc>
          <w:tcPr>
            <w:tcW w:w="1750" w:type="dxa"/>
            <w:vAlign w:val="center"/>
          </w:tcPr>
          <w:p w14:paraId="4203616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16BB922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4E248F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681710E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57F0B64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488D906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79E93AE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 (use wortmannin)</w:t>
            </w:r>
          </w:p>
        </w:tc>
        <w:tc>
          <w:tcPr>
            <w:tcW w:w="1383" w:type="dxa"/>
            <w:vAlign w:val="center"/>
          </w:tcPr>
          <w:p w14:paraId="03864D7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U-2 OS</w:t>
            </w:r>
          </w:p>
        </w:tc>
        <w:tc>
          <w:tcPr>
            <w:tcW w:w="770" w:type="dxa"/>
            <w:vAlign w:val="center"/>
          </w:tcPr>
          <w:p w14:paraId="5256D76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68933A7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b248L0F1dGhvcj48WWVhcj4yMDEwPC9ZZWFyPjxSZWNO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b248L0F1dGhvcj48WWVhcj4yMDEwPC9ZZWFyPjxSZWNO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7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3F549BA" w14:textId="77777777">
        <w:tc>
          <w:tcPr>
            <w:tcW w:w="2641" w:type="dxa"/>
            <w:vAlign w:val="center"/>
          </w:tcPr>
          <w:p w14:paraId="2868941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-acetyl cysteine, vitamin E/inhibitors</w:t>
            </w:r>
          </w:p>
        </w:tc>
        <w:tc>
          <w:tcPr>
            <w:tcW w:w="1750" w:type="dxa"/>
            <w:vAlign w:val="center"/>
          </w:tcPr>
          <w:p w14:paraId="4F06749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/GFP-LC3↑</w:t>
            </w:r>
          </w:p>
        </w:tc>
        <w:tc>
          <w:tcPr>
            <w:tcW w:w="1490" w:type="dxa"/>
            <w:vAlign w:val="center"/>
          </w:tcPr>
          <w:p w14:paraId="45B3F28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36C739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129C6C4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mRFP-GFP-LC3</w:t>
            </w:r>
          </w:p>
        </w:tc>
        <w:tc>
          <w:tcPr>
            <w:tcW w:w="1570" w:type="dxa"/>
            <w:vAlign w:val="center"/>
          </w:tcPr>
          <w:p w14:paraId="15F2F7F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251FE1E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TOR</w:t>
            </w:r>
          </w:p>
        </w:tc>
        <w:tc>
          <w:tcPr>
            <w:tcW w:w="1337" w:type="dxa"/>
            <w:vAlign w:val="center"/>
          </w:tcPr>
          <w:p w14:paraId="532B0C1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Cytotoxic effect</w:t>
            </w:r>
          </w:p>
        </w:tc>
        <w:tc>
          <w:tcPr>
            <w:tcW w:w="1383" w:type="dxa"/>
            <w:vAlign w:val="center"/>
          </w:tcPr>
          <w:p w14:paraId="357C147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La, COS-7, mice primary cortical neurons</w:t>
            </w:r>
          </w:p>
        </w:tc>
        <w:tc>
          <w:tcPr>
            <w:tcW w:w="770" w:type="dxa"/>
            <w:vAlign w:val="center"/>
          </w:tcPr>
          <w:p w14:paraId="7429FCF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i/>
                <w:color w:val="000000"/>
                <w:sz w:val="14"/>
                <w:szCs w:val="14"/>
              </w:rPr>
              <w:t>Drosophila</w:t>
            </w:r>
            <w:r w:rsidRPr="00C6566A">
              <w:rPr>
                <w:color w:val="000000"/>
                <w:sz w:val="14"/>
                <w:szCs w:val="14"/>
              </w:rPr>
              <w:t>, zebrafish, mice</w:t>
            </w:r>
          </w:p>
        </w:tc>
        <w:tc>
          <w:tcPr>
            <w:tcW w:w="591" w:type="dxa"/>
            <w:vAlign w:val="center"/>
          </w:tcPr>
          <w:p w14:paraId="09DA3A2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VbmRlcndvb2Q8L0F1dGhvcj48WWVhcj4yMDEwPC9ZZWFy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VbmRlcndvb2Q8L0F1dGhvcj48WWVhcj4yMDEwPC9ZZWFy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7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75F5BD0C" w14:textId="77777777">
        <w:tc>
          <w:tcPr>
            <w:tcW w:w="2641" w:type="dxa"/>
            <w:vAlign w:val="center"/>
          </w:tcPr>
          <w:p w14:paraId="441A257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</w:t>
            </w:r>
            <w:r w:rsidRPr="00C6566A">
              <w:rPr>
                <w:color w:val="000000"/>
                <w:sz w:val="14"/>
                <w:szCs w:val="14"/>
                <w:vertAlign w:val="superscript"/>
              </w:rPr>
              <w:t>10</w:t>
            </w:r>
            <w:r w:rsidRPr="00C6566A">
              <w:rPr>
                <w:color w:val="000000"/>
                <w:sz w:val="14"/>
                <w:szCs w:val="14"/>
              </w:rPr>
              <w:t>-substituted phenoxazine/inducer</w:t>
            </w:r>
          </w:p>
        </w:tc>
        <w:tc>
          <w:tcPr>
            <w:tcW w:w="1750" w:type="dxa"/>
            <w:vAlign w:val="center"/>
          </w:tcPr>
          <w:p w14:paraId="3A1BDEE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mCherry/GFP-LC3↑</w:t>
            </w:r>
          </w:p>
        </w:tc>
        <w:tc>
          <w:tcPr>
            <w:tcW w:w="1490" w:type="dxa"/>
            <w:vAlign w:val="center"/>
          </w:tcPr>
          <w:p w14:paraId="5A4254B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DB9282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ggregation-prone protein degradation↑</w:t>
            </w:r>
          </w:p>
        </w:tc>
        <w:tc>
          <w:tcPr>
            <w:tcW w:w="1280" w:type="dxa"/>
            <w:vAlign w:val="center"/>
          </w:tcPr>
          <w:p w14:paraId="03455B8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mCherry-GFP-LC3, autophagic cargo flux assay</w:t>
            </w:r>
          </w:p>
        </w:tc>
        <w:tc>
          <w:tcPr>
            <w:tcW w:w="1570" w:type="dxa"/>
            <w:vAlign w:val="center"/>
          </w:tcPr>
          <w:p w14:paraId="16D5D05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23A77D1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on-canonical autophagic pathway</w:t>
            </w:r>
          </w:p>
        </w:tc>
        <w:tc>
          <w:tcPr>
            <w:tcW w:w="1337" w:type="dxa"/>
            <w:vAlign w:val="center"/>
          </w:tcPr>
          <w:p w14:paraId="6B75DAA0" w14:textId="77777777" w:rsidR="008B6C8E" w:rsidRPr="00C6566A" w:rsidRDefault="00A42A4F">
            <w:pPr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Neuroprotection, mutant </w:t>
            </w:r>
            <w:r w:rsidR="00367CDD" w:rsidRPr="00C6566A">
              <w:rPr>
                <w:color w:val="000000"/>
                <w:sz w:val="14"/>
                <w:szCs w:val="14"/>
              </w:rPr>
              <w:t>HTT (</w:t>
            </w:r>
            <w:r w:rsidRPr="00C6566A">
              <w:rPr>
                <w:color w:val="000000"/>
                <w:sz w:val="14"/>
                <w:szCs w:val="14"/>
              </w:rPr>
              <w:t>huntingtin</w:t>
            </w:r>
            <w:r w:rsidR="00367CDD" w:rsidRPr="00C6566A">
              <w:rPr>
                <w:color w:val="000000"/>
                <w:sz w:val="14"/>
                <w:szCs w:val="14"/>
              </w:rPr>
              <w:t>)</w:t>
            </w:r>
            <w:r w:rsidRPr="00C6566A">
              <w:rPr>
                <w:color w:val="000000"/>
                <w:sz w:val="14"/>
                <w:szCs w:val="14"/>
              </w:rPr>
              <w:t xml:space="preserve"> clearance (</w:t>
            </w:r>
            <w:r w:rsidRPr="00C6566A">
              <w:rPr>
                <w:sz w:val="14"/>
                <w:szCs w:val="14"/>
              </w:rPr>
              <w:t>use BAF)</w:t>
            </w:r>
          </w:p>
        </w:tc>
        <w:tc>
          <w:tcPr>
            <w:tcW w:w="1383" w:type="dxa"/>
            <w:vAlign w:val="center"/>
          </w:tcPr>
          <w:p w14:paraId="23512A1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at primary neurons</w:t>
            </w:r>
          </w:p>
        </w:tc>
        <w:tc>
          <w:tcPr>
            <w:tcW w:w="770" w:type="dxa"/>
            <w:vAlign w:val="center"/>
          </w:tcPr>
          <w:p w14:paraId="7BC8282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8B8D5F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Uc3ZldGtvdjwvQXV0aG9yPjxZZWFyPjIwMTA8L1llYXI+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Uc3ZldGtvdjwvQXV0aG9yPjxZZWFyPjIwMTA8L1llYXI+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7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341D58C5" w14:textId="77777777">
        <w:tc>
          <w:tcPr>
            <w:tcW w:w="2641" w:type="dxa"/>
            <w:vAlign w:val="center"/>
          </w:tcPr>
          <w:p w14:paraId="6F625E6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larithromycin</w:t>
            </w:r>
          </w:p>
        </w:tc>
        <w:tc>
          <w:tcPr>
            <w:tcW w:w="1750" w:type="dxa"/>
            <w:vAlign w:val="center"/>
          </w:tcPr>
          <w:p w14:paraId="2BCCAF1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66661A8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614EC6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1BBE4E8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6ED7C83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Tracker</w:t>
            </w:r>
          </w:p>
        </w:tc>
        <w:tc>
          <w:tcPr>
            <w:tcW w:w="1470" w:type="dxa"/>
            <w:vAlign w:val="center"/>
          </w:tcPr>
          <w:p w14:paraId="6729D0A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</w:t>
            </w:r>
          </w:p>
        </w:tc>
        <w:tc>
          <w:tcPr>
            <w:tcW w:w="1337" w:type="dxa"/>
            <w:vAlign w:val="center"/>
          </w:tcPr>
          <w:p w14:paraId="4A35B61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09973EA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12PE, human primary myeloma cells</w:t>
            </w:r>
          </w:p>
        </w:tc>
        <w:tc>
          <w:tcPr>
            <w:tcW w:w="770" w:type="dxa"/>
            <w:vAlign w:val="center"/>
          </w:tcPr>
          <w:p w14:paraId="0A4BBCF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69D85A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OYWthbXVyYTwvQXV0aG9yPjxZZWFyPjIwMTA8L1llYXI+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OYWthbXVyYTwvQXV0aG9yPjxZZWFyPjIwMTA8L1llYXI+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7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2654603A" w14:textId="77777777">
        <w:tc>
          <w:tcPr>
            <w:tcW w:w="2641" w:type="dxa"/>
            <w:vAlign w:val="center"/>
          </w:tcPr>
          <w:p w14:paraId="64E3562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lucocorticoid/inducer</w:t>
            </w:r>
          </w:p>
        </w:tc>
        <w:tc>
          <w:tcPr>
            <w:tcW w:w="1750" w:type="dxa"/>
            <w:vAlign w:val="center"/>
          </w:tcPr>
          <w:p w14:paraId="006C24A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4FC6ED6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D8DDD3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666B40C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3BA19B1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41C7980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2120E44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  <w:r w:rsidRPr="00C6566A">
              <w:rPr>
                <w:color w:val="000000"/>
                <w:sz w:val="14"/>
                <w:szCs w:val="14"/>
              </w:rPr>
              <w:t xml:space="preserve"> (use 3-MA)</w:t>
            </w:r>
          </w:p>
        </w:tc>
        <w:tc>
          <w:tcPr>
            <w:tcW w:w="1383" w:type="dxa"/>
            <w:vAlign w:val="center"/>
          </w:tcPr>
          <w:p w14:paraId="05E1F1B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LO-Y4, chicken primary osteocytes</w:t>
            </w:r>
          </w:p>
        </w:tc>
        <w:tc>
          <w:tcPr>
            <w:tcW w:w="770" w:type="dxa"/>
            <w:vAlign w:val="center"/>
          </w:tcPr>
          <w:p w14:paraId="48032B0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C97CB0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YaWE8L0F1dGhvcj48WWVhcj4yMDEwPC9ZZWFyPjxSZWNO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YaWE8L0F1dGhvcj48WWVhcj4yMDEwPC9ZZWFyPjxSZWNO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7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C91D088" w14:textId="77777777">
        <w:tc>
          <w:tcPr>
            <w:tcW w:w="2641" w:type="dxa"/>
            <w:vAlign w:val="center"/>
          </w:tcPr>
          <w:p w14:paraId="0DFC49A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phrosin/inducer</w:t>
            </w:r>
          </w:p>
        </w:tc>
        <w:tc>
          <w:tcPr>
            <w:tcW w:w="1750" w:type="dxa"/>
            <w:vAlign w:val="center"/>
          </w:tcPr>
          <w:p w14:paraId="22A1F7B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3AA9DB5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151402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515CE1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7090004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5F66846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7AF2EFB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54E3EA9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549</w:t>
            </w:r>
          </w:p>
        </w:tc>
        <w:tc>
          <w:tcPr>
            <w:tcW w:w="770" w:type="dxa"/>
            <w:vAlign w:val="center"/>
          </w:tcPr>
          <w:p w14:paraId="46ABA74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23C40E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aTwvQXV0aG9yPjxZZWFyPjIwMTA8L1llYXI+PFJlY051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aTwvQXV0aG9yPjxZZWFyPjIwMTA8L1llYXI+PFJlY051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7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02388595" w14:textId="77777777">
        <w:tc>
          <w:tcPr>
            <w:tcW w:w="2641" w:type="dxa"/>
            <w:vAlign w:val="center"/>
          </w:tcPr>
          <w:p w14:paraId="20F9AE4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Dasatinib/inducer</w:t>
            </w:r>
          </w:p>
        </w:tc>
        <w:tc>
          <w:tcPr>
            <w:tcW w:w="1750" w:type="dxa"/>
            <w:vAlign w:val="center"/>
          </w:tcPr>
          <w:p w14:paraId="259E939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4F9190A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E672D5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7744025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071A3D8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4B795B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61F6C13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13" w:name="OLE_LINK19"/>
            <w:r w:rsidRPr="00C6566A">
              <w:rPr>
                <w:color w:val="000000"/>
                <w:sz w:val="14"/>
                <w:szCs w:val="14"/>
              </w:rPr>
              <w:t>Anti-cancer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BECN1</w:t>
            </w:r>
            <w:r w:rsidRPr="00C6566A">
              <w:rPr>
                <w:color w:val="000000"/>
                <w:sz w:val="14"/>
                <w:szCs w:val="14"/>
              </w:rPr>
              <w:t xml:space="preserve">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12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  <w:bookmarkEnd w:id="13"/>
          </w:p>
        </w:tc>
        <w:tc>
          <w:tcPr>
            <w:tcW w:w="1383" w:type="dxa"/>
            <w:vAlign w:val="center"/>
          </w:tcPr>
          <w:p w14:paraId="525EC52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Y, SKOv3</w:t>
            </w:r>
          </w:p>
        </w:tc>
        <w:tc>
          <w:tcPr>
            <w:tcW w:w="770" w:type="dxa"/>
            <w:vAlign w:val="center"/>
          </w:tcPr>
          <w:p w14:paraId="18BF2EA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796DBEA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ZTwvQXV0aG9yPjxZZWFyPjIwMTA8L1llYXI+PFJlY051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ZTwvQXV0aG9yPjxZZWFyPjIwMTA8L1llYXI+PFJlY051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7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3196FFF8" w14:textId="77777777">
        <w:tc>
          <w:tcPr>
            <w:tcW w:w="2641" w:type="dxa"/>
            <w:vAlign w:val="center"/>
          </w:tcPr>
          <w:p w14:paraId="4D69687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Benzoxazine derivatives/inducers</w:t>
            </w:r>
          </w:p>
        </w:tc>
        <w:tc>
          <w:tcPr>
            <w:tcW w:w="1750" w:type="dxa"/>
            <w:vAlign w:val="center"/>
          </w:tcPr>
          <w:p w14:paraId="5FDA689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58EA556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0DAF1E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5A7F58E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</w:t>
            </w:r>
          </w:p>
        </w:tc>
        <w:tc>
          <w:tcPr>
            <w:tcW w:w="1570" w:type="dxa"/>
            <w:vAlign w:val="center"/>
          </w:tcPr>
          <w:p w14:paraId="628266E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FB3066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</w:t>
            </w:r>
          </w:p>
        </w:tc>
        <w:tc>
          <w:tcPr>
            <w:tcW w:w="1337" w:type="dxa"/>
            <w:vAlign w:val="center"/>
          </w:tcPr>
          <w:p w14:paraId="5209B71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59C2027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UVECs</w:t>
            </w:r>
          </w:p>
        </w:tc>
        <w:tc>
          <w:tcPr>
            <w:tcW w:w="770" w:type="dxa"/>
            <w:vAlign w:val="center"/>
          </w:tcPr>
          <w:p w14:paraId="02E5548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2E90CA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MDwvWWVhcj48UmVj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MDwvWWVhcj48UmVj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7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35BDCF62" w14:textId="77777777">
        <w:tc>
          <w:tcPr>
            <w:tcW w:w="2641" w:type="dxa"/>
            <w:vAlign w:val="center"/>
          </w:tcPr>
          <w:p w14:paraId="08E6986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odium arsenite/inducer</w:t>
            </w:r>
          </w:p>
        </w:tc>
        <w:tc>
          <w:tcPr>
            <w:tcW w:w="1750" w:type="dxa"/>
            <w:vAlign w:val="center"/>
          </w:tcPr>
          <w:p w14:paraId="1171499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4220D2B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00416EF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69498B3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456F506B" w14:textId="530C820C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LysoTracker, </w:t>
            </w:r>
            <w:bookmarkStart w:id="14" w:name="OLE_LINK22"/>
            <w:r w:rsidRPr="00C6566A">
              <w:rPr>
                <w:color w:val="000000"/>
                <w:sz w:val="14"/>
                <w:szCs w:val="14"/>
              </w:rPr>
              <w:t>TFEB</w:t>
            </w:r>
            <w:bookmarkEnd w:id="14"/>
            <w:r w:rsidRPr="00C6566A">
              <w:rPr>
                <w:color w:val="000000"/>
                <w:sz w:val="14"/>
                <w:szCs w:val="14"/>
              </w:rPr>
              <w:t xml:space="preserve"> and LAMP2&amp;3 mRNA levels, </w:t>
            </w:r>
            <w:r w:rsidR="005078FC" w:rsidRPr="00C6566A">
              <w:rPr>
                <w:color w:val="000000"/>
                <w:sz w:val="14"/>
                <w:szCs w:val="14"/>
              </w:rPr>
              <w:t>CTS</w:t>
            </w:r>
            <w:r w:rsidRPr="00C6566A">
              <w:rPr>
                <w:color w:val="000000"/>
                <w:sz w:val="14"/>
                <w:szCs w:val="14"/>
              </w:rPr>
              <w:t>D activity</w:t>
            </w:r>
          </w:p>
        </w:tc>
        <w:tc>
          <w:tcPr>
            <w:tcW w:w="1470" w:type="dxa"/>
            <w:vAlign w:val="center"/>
          </w:tcPr>
          <w:p w14:paraId="5A6CF60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21267C1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5C73AEF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M18504, GM18532</w:t>
            </w:r>
          </w:p>
        </w:tc>
        <w:tc>
          <w:tcPr>
            <w:tcW w:w="770" w:type="dxa"/>
            <w:vAlign w:val="center"/>
          </w:tcPr>
          <w:p w14:paraId="5D0BF21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2E52B38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Bolt&lt;/Author&gt;&lt;Year&gt;2010&lt;/Year&gt;&lt;RecNum&gt;59&lt;/RecNum&gt;&lt;DisplayText&gt;[80]&lt;/DisplayText&gt;&lt;record&gt;&lt;rec-number&gt;59&lt;/rec-number&gt;&lt;foreign-keys&gt;&lt;key app="EN" db-id="waeerr2xixw097e0tzkxdspa9fttp5p02s2w" timestamp="1565912768"&gt;59&lt;/key&gt;&lt;key app="ENWeb" db-id=""&gt;0&lt;/key&gt;&lt;/foreign-keys&gt;&lt;ref-type name="Journal Article"&gt;17&lt;/ref-type&gt;&lt;contributors&gt;&lt;authors&gt;&lt;author&gt;Bolt, A. M.&lt;/author&gt;&lt;author&gt;Douglas, R. M.&lt;/author&gt;&lt;author&gt;Klimecki, W. T.&lt;/author&gt;&lt;/authors&gt;&lt;/contributors&gt;&lt;auth-address&gt;Department of Pharmacology and Toxicology, College of Pharmacy, University of Arizona, Tucson, AZ 85724, USA.&lt;/auth-address&gt;&lt;titles&gt;&lt;title&gt;Arsenite exposure in human lymphoblastoid cell lines induces autophagy and coordinated induction of lysosomal genes&lt;/title&gt;&lt;secondary-title&gt;Toxicol Lett&lt;/secondary-title&gt;&lt;/titles&gt;&lt;periodical&gt;&lt;full-title&gt;Toxicol Lett&lt;/full-title&gt;&lt;/periodical&gt;&lt;pages&gt;153-9&lt;/pages&gt;&lt;volume&gt;199&lt;/volume&gt;&lt;number&gt;2&lt;/number&gt;&lt;edition&gt;2010/09/08&lt;/edition&gt;&lt;keywords&gt;&lt;keyword&gt;Arsenites/*toxicity&lt;/keyword&gt;&lt;keyword&gt;Autophagy/*drug effects&lt;/keyword&gt;&lt;keyword&gt;Basic Helix-Loop-Helix Leucine Zipper Transcription Factors/genetics&lt;/keyword&gt;&lt;keyword&gt;Cell Line&lt;/keyword&gt;&lt;keyword&gt;Cell Proliferation/drug effects&lt;/keyword&gt;&lt;keyword&gt;Cell Survival/drug effects&lt;/keyword&gt;&lt;keyword&gt;Gene Expression Regulation/drug effects&lt;/keyword&gt;&lt;keyword&gt;Humans&lt;/keyword&gt;&lt;keyword&gt;Lymphocytes/*drug effects/metabolism&lt;/keyword&gt;&lt;keyword&gt;Lysosomes/*drug effects/metabolism&lt;/keyword&gt;&lt;keyword&gt;Oligonucleotide Array Sequence Analysis&lt;/keyword&gt;&lt;keyword&gt;Polymerase Chain Reaction&lt;/keyword&gt;&lt;/keywords&gt;&lt;dates&gt;&lt;year&gt;2010&lt;/year&gt;&lt;pub-dates&gt;&lt;date&gt;Nov 30&lt;/date&gt;&lt;/pub-dates&gt;&lt;/dates&gt;&lt;isbn&gt;1879-3169 (Electronic)&amp;#xD;0378-4274 (Linking)&lt;/isbn&gt;&lt;accession-num&gt;20816728&lt;/accession-num&gt;&lt;urls&gt;&lt;related-urls&gt;&lt;url&gt;https://www.ncbi.nlm.nih.gov/pubmed/20816728&lt;/url&gt;&lt;/related-urls&gt;&lt;/urls&gt;&lt;custom2&gt;PMC2956852&lt;/custom2&gt;&lt;electronic-resource-num&gt;10.1016/j.toxlet.2010.08.017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8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76A402E" w14:textId="77777777">
        <w:tc>
          <w:tcPr>
            <w:tcW w:w="2641" w:type="dxa"/>
            <w:vAlign w:val="center"/>
          </w:tcPr>
          <w:p w14:paraId="4DC9A2D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rsenic trioxide/inducer</w:t>
            </w:r>
          </w:p>
        </w:tc>
        <w:tc>
          <w:tcPr>
            <w:tcW w:w="1750" w:type="dxa"/>
            <w:vAlign w:val="center"/>
          </w:tcPr>
          <w:p w14:paraId="4B77F8F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549677F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B860C7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5098E5C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</w:t>
            </w:r>
          </w:p>
        </w:tc>
        <w:tc>
          <w:tcPr>
            <w:tcW w:w="1570" w:type="dxa"/>
            <w:vAlign w:val="center"/>
          </w:tcPr>
          <w:p w14:paraId="14B3039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29E8A7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07327DF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3717A0A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80/HEY, SKOV3</w:t>
            </w:r>
          </w:p>
        </w:tc>
        <w:tc>
          <w:tcPr>
            <w:tcW w:w="770" w:type="dxa"/>
            <w:vAlign w:val="center"/>
          </w:tcPr>
          <w:p w14:paraId="207A454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0DBFF01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bWl0aDwvQXV0aG9yPjxZZWFyPjIwMTA8L1llYXI+PFJl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bWl0aDwvQXV0aG9yPjxZZWFyPjIwMTA8L1llYXI+PFJl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81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2A0EADAE" w14:textId="77777777">
        <w:tc>
          <w:tcPr>
            <w:tcW w:w="2641" w:type="dxa"/>
            <w:vAlign w:val="center"/>
          </w:tcPr>
          <w:p w14:paraId="622CE36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etuximab/inducer</w:t>
            </w:r>
          </w:p>
        </w:tc>
        <w:tc>
          <w:tcPr>
            <w:tcW w:w="1750" w:type="dxa"/>
            <w:vAlign w:val="center"/>
          </w:tcPr>
          <w:p w14:paraId="6F1DA7B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5FB7C62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839F30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522D2F1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2A74F74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4400C4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0824E32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nti-cancer (use 3-MA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BECN1</w:t>
            </w:r>
            <w:r w:rsidRPr="00C6566A">
              <w:rPr>
                <w:color w:val="000000"/>
                <w:sz w:val="14"/>
                <w:szCs w:val="14"/>
              </w:rPr>
              <w:t xml:space="preserve">,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7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0A2C233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431, HCC827, DiFi</w:t>
            </w:r>
          </w:p>
        </w:tc>
        <w:tc>
          <w:tcPr>
            <w:tcW w:w="770" w:type="dxa"/>
            <w:vAlign w:val="center"/>
          </w:tcPr>
          <w:p w14:paraId="5A4EF39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21E35A5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aTwvQXV0aG9yPjxZZWFyPjIwMTA8L1llYXI+PFJlY051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aTwvQXV0aG9yPjxZZWFyPjIwMTA8L1llYXI+PFJlY051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8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42EF4C26" w14:textId="77777777">
        <w:tc>
          <w:tcPr>
            <w:tcW w:w="2641" w:type="dxa"/>
            <w:vAlign w:val="center"/>
          </w:tcPr>
          <w:p w14:paraId="1029A46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ZD8055/inducer</w:t>
            </w:r>
          </w:p>
        </w:tc>
        <w:tc>
          <w:tcPr>
            <w:tcW w:w="1750" w:type="dxa"/>
            <w:vAlign w:val="center"/>
          </w:tcPr>
          <w:p w14:paraId="28950C7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790BED2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599696D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01247DB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6FF761E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074540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09C980D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125FA2B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838, A549</w:t>
            </w:r>
          </w:p>
        </w:tc>
        <w:tc>
          <w:tcPr>
            <w:tcW w:w="770" w:type="dxa"/>
            <w:vAlign w:val="center"/>
          </w:tcPr>
          <w:p w14:paraId="79F18B0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26F4D2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aHJlc3RhPC9BdXRob3I+PFllYXI+MjAxMDwvWWVhcj48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aHJlc3RhPC9BdXRob3I+PFllYXI+MjAxMDwvWWVhcj48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8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148EA21" w14:textId="77777777">
        <w:tc>
          <w:tcPr>
            <w:tcW w:w="2641" w:type="dxa"/>
            <w:vAlign w:val="center"/>
          </w:tcPr>
          <w:p w14:paraId="7149211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pogossypolone/inducer</w:t>
            </w:r>
          </w:p>
        </w:tc>
        <w:tc>
          <w:tcPr>
            <w:tcW w:w="1750" w:type="dxa"/>
            <w:vAlign w:val="center"/>
          </w:tcPr>
          <w:p w14:paraId="1D88A1D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1DB6820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7DA6880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78BE483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36E4682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737D613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2C08214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  <w:r w:rsidRPr="00C6566A">
              <w:rPr>
                <w:color w:val="000000"/>
                <w:sz w:val="14"/>
                <w:szCs w:val="14"/>
              </w:rPr>
              <w:t xml:space="preserve"> (use 3-MA)</w:t>
            </w:r>
          </w:p>
        </w:tc>
        <w:tc>
          <w:tcPr>
            <w:tcW w:w="1383" w:type="dxa"/>
            <w:vAlign w:val="center"/>
          </w:tcPr>
          <w:p w14:paraId="4EF24D0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C-3. LNCaP</w:t>
            </w:r>
          </w:p>
        </w:tc>
        <w:tc>
          <w:tcPr>
            <w:tcW w:w="770" w:type="dxa"/>
            <w:vAlign w:val="center"/>
          </w:tcPr>
          <w:p w14:paraId="4081FF6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62EED0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uZzwvQXV0aG9yPjxZZWFyPjIwMTA8L1llYXI+PFJl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uZzwvQXV0aG9yPjxZZWFyPjIwMTA8L1llYXI+PFJl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8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0478D804" w14:textId="77777777">
        <w:tc>
          <w:tcPr>
            <w:tcW w:w="2641" w:type="dxa"/>
            <w:vAlign w:val="center"/>
          </w:tcPr>
          <w:p w14:paraId="454AEF1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Gefitinib, erlotinib/inducers</w:t>
            </w:r>
          </w:p>
        </w:tc>
        <w:tc>
          <w:tcPr>
            <w:tcW w:w="1750" w:type="dxa"/>
            <w:vAlign w:val="center"/>
          </w:tcPr>
          <w:p w14:paraId="66C3564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6ED153C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F87FAC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EAC2C9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3E383CC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ysoTracker</w:t>
            </w:r>
          </w:p>
        </w:tc>
        <w:tc>
          <w:tcPr>
            <w:tcW w:w="1470" w:type="dxa"/>
            <w:vAlign w:val="center"/>
          </w:tcPr>
          <w:p w14:paraId="0E81866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KT</w:t>
            </w:r>
            <w:r w:rsidRPr="00C6566A">
              <w:rPr>
                <w:color w:val="000000"/>
                <w:sz w:val="14"/>
                <w:szCs w:val="14"/>
              </w:rPr>
              <w:t>-</w:t>
            </w:r>
            <w:r w:rsidRPr="00C6566A">
              <w:rPr>
                <w:sz w:val="14"/>
                <w:szCs w:val="14"/>
              </w:rPr>
              <w:t>MTOR inhibition</w:t>
            </w:r>
          </w:p>
        </w:tc>
        <w:tc>
          <w:tcPr>
            <w:tcW w:w="1337" w:type="dxa"/>
            <w:vAlign w:val="center"/>
          </w:tcPr>
          <w:p w14:paraId="1A0DCF8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 xml:space="preserve">Anti-cancer (use CQ and </w:t>
            </w:r>
            <w:r w:rsidRPr="00C6566A">
              <w:rPr>
                <w:i/>
                <w:iCs/>
                <w:sz w:val="14"/>
                <w:szCs w:val="14"/>
              </w:rPr>
              <w:t>ATG5</w:t>
            </w:r>
            <w:r w:rsidRPr="00C6566A">
              <w:rPr>
                <w:iCs/>
                <w:sz w:val="14"/>
                <w:szCs w:val="14"/>
              </w:rPr>
              <w:t>&amp;</w:t>
            </w:r>
            <w:r w:rsidRPr="00C6566A">
              <w:rPr>
                <w:i/>
                <w:iCs/>
                <w:sz w:val="14"/>
                <w:szCs w:val="14"/>
              </w:rPr>
              <w:t>7</w:t>
            </w:r>
            <w:r w:rsidRPr="00C6566A">
              <w:rPr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1EDFF53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549, H1299</w:t>
            </w:r>
          </w:p>
        </w:tc>
        <w:tc>
          <w:tcPr>
            <w:tcW w:w="770" w:type="dxa"/>
            <w:vAlign w:val="center"/>
          </w:tcPr>
          <w:p w14:paraId="10CE2FA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106946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IYW48L0F1dGhvcj48WWVhcj4yMDExPC9ZZWFyPjxSZWNO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IYW48L0F1dGhvcj48WWVhcj4yMDExPC9ZZWFyPjxSZWNO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85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tr w:rsidR="008B6C8E" w:rsidRPr="00C6566A" w14:paraId="77B3328F" w14:textId="77777777">
        <w:tc>
          <w:tcPr>
            <w:tcW w:w="2641" w:type="dxa"/>
            <w:vAlign w:val="center"/>
          </w:tcPr>
          <w:p w14:paraId="2B03D0B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(-)-gossypol/inducer</w:t>
            </w:r>
          </w:p>
        </w:tc>
        <w:tc>
          <w:tcPr>
            <w:tcW w:w="1750" w:type="dxa"/>
            <w:vAlign w:val="center"/>
          </w:tcPr>
          <w:p w14:paraId="4C69FBD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18EED29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D11341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3807EBF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22F315A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2927BB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BECN1-BCL2 interaction</w:t>
            </w:r>
          </w:p>
        </w:tc>
        <w:tc>
          <w:tcPr>
            <w:tcW w:w="1337" w:type="dxa"/>
            <w:vAlign w:val="center"/>
          </w:tcPr>
          <w:p w14:paraId="28A1D3D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15" w:name="OLE_LINK20"/>
            <w:r w:rsidRPr="00C6566A">
              <w:rPr>
                <w:sz w:val="14"/>
                <w:szCs w:val="14"/>
              </w:rPr>
              <w:t>Anti-cancer</w:t>
            </w:r>
            <w:r w:rsidRPr="00C6566A">
              <w:rPr>
                <w:color w:val="000000"/>
                <w:sz w:val="14"/>
                <w:szCs w:val="14"/>
              </w:rPr>
              <w:t xml:space="preserve"> (use 3-MA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BECN1</w:t>
            </w:r>
            <w:r w:rsidRPr="00C6566A">
              <w:rPr>
                <w:color w:val="000000"/>
                <w:sz w:val="14"/>
                <w:szCs w:val="14"/>
              </w:rPr>
              <w:t xml:space="preserve">,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 xml:space="preserve">ATG5 </w:t>
            </w:r>
            <w:r w:rsidRPr="00C6566A">
              <w:rPr>
                <w:color w:val="000000"/>
                <w:sz w:val="14"/>
                <w:szCs w:val="14"/>
              </w:rPr>
              <w:t>KD)</w:t>
            </w:r>
            <w:bookmarkEnd w:id="15"/>
          </w:p>
        </w:tc>
        <w:tc>
          <w:tcPr>
            <w:tcW w:w="1383" w:type="dxa"/>
            <w:vAlign w:val="center"/>
          </w:tcPr>
          <w:p w14:paraId="63495C5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I, AD LNCap, AI DU-145, CA-2B</w:t>
            </w:r>
          </w:p>
        </w:tc>
        <w:tc>
          <w:tcPr>
            <w:tcW w:w="770" w:type="dxa"/>
            <w:vAlign w:val="center"/>
          </w:tcPr>
          <w:p w14:paraId="1069338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2EEA906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Lian&lt;/Author&gt;&lt;Year&gt;2010&lt;/Year&gt;&lt;RecNum&gt;103&lt;/RecNum&gt;&lt;DisplayText&gt;[86]&lt;/DisplayText&gt;&lt;record&gt;&lt;rec-number&gt;103&lt;/rec-number&gt;&lt;foreign-keys&gt;&lt;key app="EN" db-id="waeerr2xixw097e0tzkxdspa9fttp5p02s2w" timestamp="1565920386"&gt;103&lt;/key&gt;&lt;key app="ENWeb" db-id=""&gt;0&lt;/key&gt;&lt;/foreign-keys&gt;&lt;ref-type name="Journal Article"&gt;17&lt;/ref-type&gt;&lt;contributors&gt;&lt;authors&gt;&lt;author&gt;Lian, J.&lt;/author&gt;&lt;author&gt;Wu, X.&lt;/author&gt;&lt;author&gt;He, F.&lt;/author&gt;&lt;author&gt;Karnak, D.&lt;/author&gt;&lt;author&gt;Tang, W.&lt;/author&gt;&lt;author&gt;Meng, Y.&lt;/author&gt;&lt;author&gt;Xiang, D.&lt;/author&gt;&lt;author&gt;Ji, M.&lt;/author&gt;&lt;author&gt;Lawrence, T. S.&lt;/author&gt;&lt;author&gt;Xu, L.&lt;/author&gt;&lt;/authors&gt;&lt;/contributors&gt;&lt;titles&gt;&lt;title&gt;A natural BH3 mimetic induces autophagy in apoptosis-resistant prostate cancer via modulating Bcl-2–Beclin1 interaction at endoplasmic reticulum&lt;/title&gt;&lt;secondary-title&gt;Cell Death &amp;amp; Differentiation&lt;/secondary-title&gt;&lt;/titles&gt;&lt;periodical&gt;&lt;full-title&gt;Cell Death &amp;amp; Differentiation&lt;/full-title&gt;&lt;/periodical&gt;&lt;pages&gt;60-71&lt;/pages&gt;&lt;volume&gt;18&lt;/volume&gt;&lt;number&gt;1&lt;/number&gt;&lt;section&gt;60&lt;/section&gt;&lt;dates&gt;&lt;year&gt;2010&lt;/year&gt;&lt;/dates&gt;&lt;isbn&gt;1350-9047&amp;#xD;1476-5403&lt;/isbn&gt;&lt;urls&gt;&lt;/urls&gt;&lt;electronic-resource-num&gt;10.1038/cdd.2010.74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8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B579552" w14:textId="77777777">
        <w:tc>
          <w:tcPr>
            <w:tcW w:w="2641" w:type="dxa"/>
            <w:vAlign w:val="center"/>
          </w:tcPr>
          <w:p w14:paraId="30A7820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armol/inducer</w:t>
            </w:r>
          </w:p>
        </w:tc>
        <w:tc>
          <w:tcPr>
            <w:tcW w:w="1750" w:type="dxa"/>
            <w:vAlign w:val="center"/>
          </w:tcPr>
          <w:p w14:paraId="2534E7F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79B4C8B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786408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646709C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5FEE3B9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5170906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on-canonical autophagic pathway</w:t>
            </w:r>
          </w:p>
        </w:tc>
        <w:tc>
          <w:tcPr>
            <w:tcW w:w="1337" w:type="dxa"/>
            <w:vAlign w:val="center"/>
          </w:tcPr>
          <w:p w14:paraId="665FBD7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  <w:r w:rsidRPr="00C6566A">
              <w:rPr>
                <w:color w:val="000000"/>
                <w:sz w:val="14"/>
                <w:szCs w:val="14"/>
              </w:rPr>
              <w:t xml:space="preserve"> (use 3-MA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 xml:space="preserve">LC3 </w:t>
            </w:r>
            <w:r w:rsidRPr="00C6566A">
              <w:rPr>
                <w:color w:val="000000"/>
                <w:sz w:val="14"/>
                <w:szCs w:val="14"/>
              </w:rPr>
              <w:t>KD)</w:t>
            </w:r>
          </w:p>
        </w:tc>
        <w:tc>
          <w:tcPr>
            <w:tcW w:w="1383" w:type="dxa"/>
            <w:vAlign w:val="center"/>
          </w:tcPr>
          <w:p w14:paraId="01F565F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549</w:t>
            </w:r>
          </w:p>
        </w:tc>
        <w:tc>
          <w:tcPr>
            <w:tcW w:w="770" w:type="dxa"/>
            <w:vAlign w:val="center"/>
          </w:tcPr>
          <w:p w14:paraId="3E556A6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6DDEE72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Abe&lt;/Author&gt;&lt;Year&gt;2011&lt;/Year&gt;&lt;RecNum&gt;584&lt;/RecNum&gt;&lt;DisplayText&gt;[87]&lt;/DisplayText&gt;&lt;record&gt;&lt;rec-number&gt;584&lt;/rec-number&gt;&lt;foreign-keys&gt;&lt;key app="EN" db-id="waeerr2xixw097e0tzkxdspa9fttp5p02s2w" timestamp="1566098963"&gt;584&lt;/key&gt;&lt;/foreign-keys&gt;&lt;ref-type name="Journal Article"&gt;17&lt;/ref-type&gt;&lt;contributors&gt;&lt;authors&gt;&lt;author&gt;Abe, Akihisa&lt;/author&gt;&lt;author&gt;Yamada, Hiroyuki&lt;/author&gt;&lt;author&gt;Moriya, Shota&lt;/author&gt;&lt;author&gt;Miyazawa, Keisuke&lt;/author&gt;&lt;/authors&gt;&lt;/contributors&gt;&lt;titles&gt;&lt;title&gt;The β-carboline alkaloid harmol induces cell death via autophagy but not apoptosis in human non-small cell lung cancer A549 cells&lt;/title&gt;&lt;secondary-title&gt;Biological Pharmaceutical Bulletin&lt;/secondary-title&gt;&lt;/titles&gt;&lt;periodical&gt;&lt;full-title&gt;Biological Pharmaceutical Bulletin&lt;/full-title&gt;&lt;/periodical&gt;&lt;pages&gt;1264-1272&lt;/pages&gt;&lt;volume&gt;34&lt;/volume&gt;&lt;number&gt;8&lt;/number&gt;&lt;dates&gt;&lt;year&gt;2011&lt;/year&gt;&lt;/dates&gt;&lt;isbn&gt;0918-6158&lt;/isbn&gt;&lt;urls&gt;&lt;/urls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8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4F6F537C" w14:textId="77777777">
        <w:tc>
          <w:tcPr>
            <w:tcW w:w="2641" w:type="dxa"/>
            <w:vAlign w:val="center"/>
          </w:tcPr>
          <w:p w14:paraId="0A083AE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ompound C/inducer</w:t>
            </w:r>
          </w:p>
        </w:tc>
        <w:tc>
          <w:tcPr>
            <w:tcW w:w="1750" w:type="dxa"/>
            <w:vAlign w:val="center"/>
          </w:tcPr>
          <w:p w14:paraId="78C7F6F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2A5A868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DE6A07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43A69F0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6A302A4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54D207D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on-canonical autophagic pathway</w:t>
            </w:r>
          </w:p>
        </w:tc>
        <w:tc>
          <w:tcPr>
            <w:tcW w:w="1337" w:type="dxa"/>
            <w:vAlign w:val="center"/>
          </w:tcPr>
          <w:p w14:paraId="188358C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Protective autophagy</w:t>
            </w:r>
          </w:p>
        </w:tc>
        <w:tc>
          <w:tcPr>
            <w:tcW w:w="1383" w:type="dxa"/>
            <w:vAlign w:val="center"/>
          </w:tcPr>
          <w:p w14:paraId="01F0F74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U251</w:t>
            </w:r>
          </w:p>
        </w:tc>
        <w:tc>
          <w:tcPr>
            <w:tcW w:w="770" w:type="dxa"/>
            <w:vAlign w:val="center"/>
          </w:tcPr>
          <w:p w14:paraId="144B086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D8D43D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WdWNpY2V2aWM8L0F1dGhvcj48WWVhcj4yMDExPC9ZZWFy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WdWNpY2V2aWM8L0F1dGhvcj48WWVhcj4yMDExPC9ZZWFy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8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1B3B309" w14:textId="77777777">
        <w:tc>
          <w:tcPr>
            <w:tcW w:w="2641" w:type="dxa"/>
            <w:vAlign w:val="center"/>
          </w:tcPr>
          <w:p w14:paraId="7CE29C7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RP101/inducer</w:t>
            </w:r>
          </w:p>
        </w:tc>
        <w:tc>
          <w:tcPr>
            <w:tcW w:w="1750" w:type="dxa"/>
            <w:vAlign w:val="center"/>
          </w:tcPr>
          <w:p w14:paraId="1C99EBC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57F639A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C0DD29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5955DE4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4E3D0C5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70ED7B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2F777D1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  <w:r w:rsidRPr="00C6566A">
              <w:rPr>
                <w:color w:val="000000"/>
                <w:sz w:val="14"/>
                <w:szCs w:val="14"/>
              </w:rPr>
              <w:t xml:space="preserve"> (use 3-MA)</w:t>
            </w:r>
          </w:p>
        </w:tc>
        <w:tc>
          <w:tcPr>
            <w:tcW w:w="1383" w:type="dxa"/>
            <w:vAlign w:val="center"/>
          </w:tcPr>
          <w:p w14:paraId="16060EB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F-7, SH-SY5Y, HCT116</w:t>
            </w:r>
          </w:p>
        </w:tc>
        <w:tc>
          <w:tcPr>
            <w:tcW w:w="770" w:type="dxa"/>
            <w:vAlign w:val="center"/>
          </w:tcPr>
          <w:p w14:paraId="016EF03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801A21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Jo&lt;/Author&gt;&lt;Year&gt;2011&lt;/Year&gt;&lt;RecNum&gt;102&lt;/RecNum&gt;&lt;DisplayText&gt;[89]&lt;/DisplayText&gt;&lt;record&gt;&lt;rec-number&gt;102&lt;/rec-number&gt;&lt;foreign-keys&gt;&lt;key app="EN" db-id="waeerr2xixw097e0tzkxdspa9fttp5p02s2w" timestamp="1565920381"&gt;102&lt;/key&gt;&lt;key app="ENWeb" db-id=""&gt;0&lt;/key&gt;&lt;/foreign-keys&gt;&lt;ref-type name="Journal Article"&gt;17&lt;/ref-type&gt;&lt;contributors&gt;&lt;authors&gt;&lt;author&gt;Jo, Y. K.&lt;/author&gt;&lt;author&gt;Park, S. J.&lt;/author&gt;&lt;author&gt;Shin, J. H.&lt;/author&gt;&lt;author&gt;Kim, Y.&lt;/author&gt;&lt;author&gt;Hwang, J. J.&lt;/author&gt;&lt;author&gt;Cho, D. H.&lt;/author&gt;&lt;author&gt;Kim, J. C.&lt;/author&gt;&lt;/authors&gt;&lt;/contributors&gt;&lt;auth-address&gt;Institute for Innovative Cancer Research, Asan Medical Center, Seoul 138-736, Republic of Korea.&lt;/auth-address&gt;&lt;titles&gt;&lt;title&gt;ARP101, a selective MMP-2 inhibitor, induces autophagy-associated cell death in cancer cells&lt;/title&gt;&lt;secondary-title&gt;Biochem Biophys Res Commun&lt;/secondary-title&gt;&lt;/titles&gt;&lt;periodical&gt;&lt;full-title&gt;Biochem Biophys Res Commun&lt;/full-title&gt;&lt;/periodical&gt;&lt;pages&gt;1039-43&lt;/pages&gt;&lt;volume&gt;404&lt;/volume&gt;&lt;number&gt;4&lt;/number&gt;&lt;edition&gt;2010/12/29&lt;/edition&gt;&lt;keywords&gt;&lt;keyword&gt;Animals&lt;/keyword&gt;&lt;keyword&gt;*Autophagy&lt;/keyword&gt;&lt;keyword&gt;Cell Line, Tumor&lt;/keyword&gt;&lt;keyword&gt;Humans&lt;/keyword&gt;&lt;keyword&gt;*Matrix Metalloproteinase Inhibitors&lt;/keyword&gt;&lt;keyword&gt;Mice&lt;/keyword&gt;&lt;keyword&gt;Neoplasms/*enzymology&lt;/keyword&gt;&lt;keyword&gt;Protease Inhibitors/chemistry/*pharmacology&lt;/keyword&gt;&lt;keyword&gt;Small Molecule Libraries&lt;/keyword&gt;&lt;keyword&gt;Sulfonamides/chemistry/*pharmacology&lt;/keyword&gt;&lt;/keywords&gt;&lt;dates&gt;&lt;year&gt;2011&lt;/year&gt;&lt;pub-dates&gt;&lt;date&gt;Jan 28&lt;/date&gt;&lt;/pub-dates&gt;&lt;/dates&gt;&lt;isbn&gt;1090-2104 (Electronic)&amp;#xD;0006-291X (Linking)&lt;/isbn&gt;&lt;accession-num&gt;21187062&lt;/accession-num&gt;&lt;urls&gt;&lt;related-urls&gt;&lt;url&gt;https://www.ncbi.nlm.nih.gov/pubmed/21187062&lt;/url&gt;&lt;/related-urls&gt;&lt;/urls&gt;&lt;electronic-resource-num&gt;10.1016/j.bbrc.2010.12.106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8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2D26FCD5" w14:textId="77777777">
        <w:tc>
          <w:tcPr>
            <w:tcW w:w="2641" w:type="dxa"/>
            <w:vAlign w:val="center"/>
          </w:tcPr>
          <w:p w14:paraId="35E8101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nocycline/inducer</w:t>
            </w:r>
          </w:p>
        </w:tc>
        <w:tc>
          <w:tcPr>
            <w:tcW w:w="1750" w:type="dxa"/>
            <w:vAlign w:val="center"/>
          </w:tcPr>
          <w:p w14:paraId="22BEEE5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11CA011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D99349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982444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2582ABC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210452B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3DE658D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  <w:r w:rsidRPr="00C6566A">
              <w:rPr>
                <w:color w:val="000000"/>
                <w:sz w:val="14"/>
                <w:szCs w:val="14"/>
              </w:rPr>
              <w:t xml:space="preserve"> (use 3-MA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BECN1</w:t>
            </w:r>
            <w:r w:rsidRPr="00C6566A">
              <w:rPr>
                <w:color w:val="000000"/>
                <w:sz w:val="14"/>
                <w:szCs w:val="14"/>
              </w:rPr>
              <w:t xml:space="preserve">,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 xml:space="preserve">ATG5 </w:t>
            </w:r>
            <w:r w:rsidRPr="00C6566A">
              <w:rPr>
                <w:color w:val="000000"/>
                <w:sz w:val="14"/>
                <w:szCs w:val="14"/>
              </w:rPr>
              <w:t>KD)</w:t>
            </w:r>
          </w:p>
        </w:tc>
        <w:tc>
          <w:tcPr>
            <w:tcW w:w="1383" w:type="dxa"/>
            <w:vAlign w:val="center"/>
          </w:tcPr>
          <w:p w14:paraId="48EB6E4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6</w:t>
            </w:r>
          </w:p>
        </w:tc>
        <w:tc>
          <w:tcPr>
            <w:tcW w:w="770" w:type="dxa"/>
            <w:vAlign w:val="center"/>
          </w:tcPr>
          <w:p w14:paraId="0AF24D6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0C90E17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aXU8L0F1dGhvcj48WWVhcj4yMDExPC9ZZWFyPjxSZWNO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aXU8L0F1dGhvcj48WWVhcj4yMDExPC9ZZWFyPjxSZWNO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9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C60E970" w14:textId="77777777">
        <w:tc>
          <w:tcPr>
            <w:tcW w:w="2641" w:type="dxa"/>
            <w:vAlign w:val="center"/>
          </w:tcPr>
          <w:p w14:paraId="4BBE465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permidine, resveratrol/inducers</w:t>
            </w:r>
          </w:p>
        </w:tc>
        <w:tc>
          <w:tcPr>
            <w:tcW w:w="1750" w:type="dxa"/>
            <w:vAlign w:val="center"/>
          </w:tcPr>
          <w:p w14:paraId="5D9DD5C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0B1EAFB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347244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B4828E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LC3-II turnover </w:t>
            </w:r>
            <w:r w:rsidRPr="00C6566A">
              <w:rPr>
                <w:color w:val="000000"/>
                <w:sz w:val="14"/>
                <w:szCs w:val="14"/>
              </w:rPr>
              <w:lastRenderedPageBreak/>
              <w:t>assay, GFP</w:t>
            </w:r>
            <w:r w:rsidRPr="00C6566A">
              <w:rPr>
                <w:sz w:val="14"/>
                <w:szCs w:val="14"/>
              </w:rPr>
              <w:t>-LC3 lysosomal delivery and proteolysis</w:t>
            </w:r>
          </w:p>
        </w:tc>
        <w:tc>
          <w:tcPr>
            <w:tcW w:w="1570" w:type="dxa"/>
            <w:vAlign w:val="center"/>
          </w:tcPr>
          <w:p w14:paraId="2A56606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4EBDA05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Non-canonical </w:t>
            </w:r>
            <w:r w:rsidRPr="00C6566A">
              <w:rPr>
                <w:color w:val="000000"/>
                <w:sz w:val="14"/>
                <w:szCs w:val="14"/>
              </w:rPr>
              <w:lastRenderedPageBreak/>
              <w:t>autophagic pathway</w:t>
            </w:r>
          </w:p>
        </w:tc>
        <w:tc>
          <w:tcPr>
            <w:tcW w:w="1337" w:type="dxa"/>
            <w:vAlign w:val="center"/>
          </w:tcPr>
          <w:p w14:paraId="5BBC2D2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5D1CEFF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CT116</w:t>
            </w:r>
          </w:p>
        </w:tc>
        <w:tc>
          <w:tcPr>
            <w:tcW w:w="770" w:type="dxa"/>
            <w:vAlign w:val="center"/>
          </w:tcPr>
          <w:p w14:paraId="3A2E6C1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i/>
                <w:iCs/>
                <w:color w:val="000000"/>
                <w:sz w:val="14"/>
                <w:szCs w:val="14"/>
              </w:rPr>
              <w:t>C. elegans</w:t>
            </w:r>
            <w:r w:rsidRPr="00C6566A">
              <w:rPr>
                <w:color w:val="000000"/>
                <w:sz w:val="14"/>
                <w:szCs w:val="14"/>
              </w:rPr>
              <w:t xml:space="preserve">, </w:t>
            </w:r>
            <w:r w:rsidRPr="00C6566A">
              <w:rPr>
                <w:color w:val="000000"/>
                <w:sz w:val="14"/>
                <w:szCs w:val="14"/>
              </w:rPr>
              <w:lastRenderedPageBreak/>
              <w:t>mice</w:t>
            </w:r>
          </w:p>
        </w:tc>
        <w:tc>
          <w:tcPr>
            <w:tcW w:w="591" w:type="dxa"/>
            <w:vAlign w:val="center"/>
          </w:tcPr>
          <w:p w14:paraId="21F558E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lastRenderedPageBreak/>
              <w:fldChar w:fldCharType="begin">
                <w:fldData xml:space="preserve">PEVuZE5vdGU+PENpdGU+PEF1dGhvcj5Nb3JzZWxsaTwvQXV0aG9yPjxZZWFyPjIwMTE8L1llYXI+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Nb3JzZWxsaTwvQXV0aG9yPjxZZWFyPjIwMTE8L1llYXI+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91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90C263A" w14:textId="77777777">
        <w:tc>
          <w:tcPr>
            <w:tcW w:w="2641" w:type="dxa"/>
            <w:vAlign w:val="center"/>
          </w:tcPr>
          <w:p w14:paraId="0CE8652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ucanthone/inhibitor</w:t>
            </w:r>
          </w:p>
        </w:tc>
        <w:tc>
          <w:tcPr>
            <w:tcW w:w="1750" w:type="dxa"/>
            <w:vAlign w:val="center"/>
          </w:tcPr>
          <w:p w14:paraId="4A7C44A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1C61C3A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D9CD95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354A53A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7F788D2D" w14:textId="21E5E572" w:rsidR="008B6C8E" w:rsidRPr="00C6566A" w:rsidRDefault="005078FC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TS</w:t>
            </w:r>
            <w:r w:rsidR="00A42A4F" w:rsidRPr="00C6566A">
              <w:rPr>
                <w:color w:val="000000"/>
                <w:sz w:val="14"/>
                <w:szCs w:val="14"/>
              </w:rPr>
              <w:t>D protein and mRNA levels</w:t>
            </w:r>
          </w:p>
        </w:tc>
        <w:tc>
          <w:tcPr>
            <w:tcW w:w="1470" w:type="dxa"/>
            <w:vAlign w:val="center"/>
          </w:tcPr>
          <w:p w14:paraId="4ECCF12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274D590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7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5D5D9A9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DA-MB-231</w:t>
            </w:r>
          </w:p>
        </w:tc>
        <w:tc>
          <w:tcPr>
            <w:tcW w:w="770" w:type="dxa"/>
            <w:vAlign w:val="center"/>
          </w:tcPr>
          <w:p w14:paraId="6B016BE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09541D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YXJldzwvQXV0aG9yPjxZZWFyPjIwMTE8L1llYXI+PFJl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YXJldzwvQXV0aG9yPjxZZWFyPjIwMTE8L1llYXI+PFJl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9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2A25F297" w14:textId="77777777">
        <w:tc>
          <w:tcPr>
            <w:tcW w:w="2641" w:type="dxa"/>
            <w:vAlign w:val="center"/>
          </w:tcPr>
          <w:p w14:paraId="12237DB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Trichostatin A/inhibitor</w:t>
            </w:r>
          </w:p>
        </w:tc>
        <w:tc>
          <w:tcPr>
            <w:tcW w:w="1750" w:type="dxa"/>
            <w:vAlign w:val="center"/>
          </w:tcPr>
          <w:p w14:paraId="769A14D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101D792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55BCD3B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812B61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10E0B3C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75D92D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7BD708C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Cardiac hypertrophy alleviation</w:t>
            </w:r>
          </w:p>
        </w:tc>
        <w:tc>
          <w:tcPr>
            <w:tcW w:w="1383" w:type="dxa"/>
            <w:vAlign w:val="center"/>
          </w:tcPr>
          <w:p w14:paraId="037805B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Mice primary myocytes</w:t>
            </w:r>
          </w:p>
        </w:tc>
        <w:tc>
          <w:tcPr>
            <w:tcW w:w="770" w:type="dxa"/>
            <w:vAlign w:val="center"/>
          </w:tcPr>
          <w:p w14:paraId="2E7F440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6361632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/>
            </w:r>
            <w:r w:rsidRPr="00C6566A">
              <w:rPr>
                <w:sz w:val="14"/>
                <w:szCs w:val="14"/>
              </w:rPr>
              <w:instrText xml:space="preserve"> ADDIN EN.CITE &lt;EndNote&gt;&lt;Cite&gt;&lt;Author&gt;Cao&lt;/Author&gt;&lt;Year&gt;2011&lt;/Year&gt;&lt;RecNum&gt;96&lt;/RecNum&gt;&lt;DisplayText&gt;[93]&lt;/DisplayText&gt;&lt;record&gt;&lt;rec-number&gt;96&lt;/rec-number&gt;&lt;foreign-keys&gt;&lt;key app="EN" db-id="waeerr2xixw097e0tzkxdspa9fttp5p02s2w" timestamp="1565920360"&gt;96&lt;/key&gt;&lt;key app="ENWeb" db-id=""&gt;0&lt;/key&gt;&lt;/foreign-keys&gt;&lt;ref-type name="Journal Article"&gt;17&lt;/ref-type&gt;&lt;contributors&gt;&lt;authors&gt;&lt;author&gt;Cao, D. J.&lt;/author&gt;&lt;author&gt;Wang, Z. V.&lt;/author&gt;&lt;author&gt;Battiprolu, P. K.&lt;/author&gt;&lt;author&gt;Jiang, N.&lt;/author&gt;&lt;author&gt;Morales, C. R.&lt;/author&gt;&lt;author&gt;Kong, Y.&lt;/author&gt;&lt;author&gt;Rothermel, B. A.&lt;/author&gt;&lt;author&gt;Gillette, T. G.&lt;/author&gt;&lt;author&gt;Hill, J. A.&lt;/author&gt;&lt;/authors&gt;&lt;/contributors&gt;&lt;auth-address&gt;Department of Internal Medicine (Cardiology), University of Texas Southwestern Medical Center, Dallas, TX 75390, USA.&lt;/auth-address&gt;&lt;titles&gt;&lt;title&gt;Histone deacetylase (HDAC) inhibitors attenuate cardiac hypertrophy by suppressing autophagy&lt;/title&gt;&lt;secondary-title&gt;Proc Natl Acad Sci U S A&lt;/secondary-title&gt;&lt;/titles&gt;&lt;periodical&gt;&lt;full-title&gt;Proc Natl Acad Sci U S A&lt;/full-title&gt;&lt;/periodical&gt;&lt;pages&gt;4123-8&lt;/pages&gt;&lt;volume&gt;108&lt;/volume&gt;&lt;number&gt;10&lt;/number&gt;&lt;edition&gt;2011/03/04&lt;/edition&gt;&lt;keywords&gt;&lt;keyword&gt;Acetylation&lt;/keyword&gt;&lt;keyword&gt;Animals&lt;/keyword&gt;&lt;keyword&gt;Autophagy/*drug effects&lt;/keyword&gt;&lt;keyword&gt;Cardiomegaly/chemically induced/immunology/*prevention &amp;amp; control&lt;/keyword&gt;&lt;keyword&gt;Histone Deacetylase Inhibitors/*pharmacology&lt;/keyword&gt;&lt;keyword&gt;Phenylephrine/pharmacology&lt;/keyword&gt;&lt;keyword&gt;Rats&lt;/keyword&gt;&lt;keyword&gt;Rats, Sprague-Dawley&lt;/keyword&gt;&lt;/keywords&gt;&lt;dates&gt;&lt;year&gt;2011&lt;/year&gt;&lt;pub-dates&gt;&lt;date&gt;Mar 8&lt;/date&gt;&lt;/pub-dates&gt;&lt;/dates&gt;&lt;isbn&gt;1091-6490 (Electronic)&amp;#xD;0027-8424 (Linking)&lt;/isbn&gt;&lt;accession-num&gt;21367693&lt;/accession-num&gt;&lt;urls&gt;&lt;related-urls&gt;&lt;url&gt;https://www.ncbi.nlm.nih.gov/pubmed/21367693&lt;/url&gt;&lt;/related-urls&gt;&lt;/urls&gt;&lt;custom2&gt;PMC3053983&lt;/custom2&gt;&lt;electronic-resource-num&gt;10.1073/pnas.1015081108&lt;/electronic-resource-num&gt;&lt;/record&gt;&lt;/Cite&gt;&lt;/EndNote&gt;</w:instrText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93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tr w:rsidR="008B6C8E" w:rsidRPr="00C6566A" w14:paraId="7AABCF55" w14:textId="77777777">
        <w:tc>
          <w:tcPr>
            <w:tcW w:w="2641" w:type="dxa"/>
            <w:vAlign w:val="center"/>
          </w:tcPr>
          <w:p w14:paraId="0CD8446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Zoledronic acid/inducer</w:t>
            </w:r>
          </w:p>
        </w:tc>
        <w:tc>
          <w:tcPr>
            <w:tcW w:w="1750" w:type="dxa"/>
            <w:vAlign w:val="center"/>
          </w:tcPr>
          <w:p w14:paraId="5FC4EA1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2054BFC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E4D3BA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23F789F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6A75411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2F4FFB0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2A5F3C2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  <w:r w:rsidRPr="00C6566A">
              <w:rPr>
                <w:color w:val="000000"/>
                <w:sz w:val="14"/>
                <w:szCs w:val="14"/>
              </w:rPr>
              <w:t xml:space="preserve"> (use 3-MA)</w:t>
            </w:r>
          </w:p>
        </w:tc>
        <w:tc>
          <w:tcPr>
            <w:tcW w:w="1383" w:type="dxa"/>
            <w:vAlign w:val="center"/>
          </w:tcPr>
          <w:p w14:paraId="2293658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C3, CWR22Rv1, LNCaP</w:t>
            </w:r>
          </w:p>
        </w:tc>
        <w:tc>
          <w:tcPr>
            <w:tcW w:w="770" w:type="dxa"/>
            <w:vAlign w:val="center"/>
          </w:tcPr>
          <w:p w14:paraId="0BA9EEB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136B43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Lin&lt;/Author&gt;&lt;Year&gt;2011&lt;/Year&gt;&lt;RecNum&gt;104&lt;/RecNum&gt;&lt;DisplayText&gt;[94]&lt;/DisplayText&gt;&lt;record&gt;&lt;rec-number&gt;104&lt;/rec-number&gt;&lt;foreign-keys&gt;&lt;key app="EN" db-id="waeerr2xixw097e0tzkxdspa9fttp5p02s2w" timestamp="1565920391"&gt;104&lt;/key&gt;&lt;key app="ENWeb" db-id=""&gt;0&lt;/key&gt;&lt;/foreign-keys&gt;&lt;ref-type name="Journal Article"&gt;17&lt;/ref-type&gt;&lt;contributors&gt;&lt;authors&gt;&lt;author&gt;Lin, J. F.&lt;/author&gt;&lt;author&gt;Lin, Y. C.&lt;/author&gt;&lt;author&gt;Lin, Y. H.&lt;/author&gt;&lt;author&gt;Tsai, T. F.&lt;/author&gt;&lt;author&gt;Chou, K. Y.&lt;/author&gt;&lt;author&gt;Chen, H. E.&lt;/author&gt;&lt;author&gt;Hwang, T. I.&lt;/author&gt;&lt;/authors&gt;&lt;/contributors&gt;&lt;auth-address&gt;Central Laboratory, Shin-Kong Wu Ho-Su Memorial Hospital, Taipei, Taiwan.&lt;/auth-address&gt;&lt;titles&gt;&lt;title&gt;Zoledronic acid induces autophagic cell death in human prostate cancer cells&lt;/title&gt;&lt;secondary-title&gt;J Urol&lt;/secondary-title&gt;&lt;/titles&gt;&lt;periodical&gt;&lt;full-title&gt;J Urol&lt;/full-title&gt;&lt;/periodical&gt;&lt;pages&gt;1490-6&lt;/pages&gt;&lt;volume&gt;185&lt;/volume&gt;&lt;number&gt;4&lt;/number&gt;&lt;edition&gt;2011/02/22&lt;/edition&gt;&lt;keywords&gt;&lt;keyword&gt;Autophagy/*drug effects&lt;/keyword&gt;&lt;keyword&gt;Bone Density Conservation Agents/*pharmacology&lt;/keyword&gt;&lt;keyword&gt;Cells, Cultured&lt;/keyword&gt;&lt;keyword&gt;Diphosphonates/*pharmacology&lt;/keyword&gt;&lt;keyword&gt;Humans&lt;/keyword&gt;&lt;keyword&gt;Imidazoles/*pharmacology&lt;/keyword&gt;&lt;keyword&gt;Male&lt;/keyword&gt;&lt;keyword&gt;Prostatic Neoplasms/*pathology&lt;/keyword&gt;&lt;keyword&gt;Zoledronic Acid&lt;/keyword&gt;&lt;/keywords&gt;&lt;dates&gt;&lt;year&gt;2011&lt;/year&gt;&lt;pub-dates&gt;&lt;date&gt;Apr&lt;/date&gt;&lt;/pub-dates&gt;&lt;/dates&gt;&lt;isbn&gt;1527-3792 (Electronic)&amp;#xD;0022-5347 (Linking)&lt;/isbn&gt;&lt;accession-num&gt;21334668&lt;/accession-num&gt;&lt;urls&gt;&lt;related-urls&gt;&lt;url&gt;https://www.ncbi.nlm.nih.gov/pubmed/21334668&lt;/url&gt;&lt;/related-urls&gt;&lt;/urls&gt;&lt;electronic-resource-num&gt;10.1016/j.juro.2010.11.045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9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7BEF0976" w14:textId="77777777">
        <w:tc>
          <w:tcPr>
            <w:tcW w:w="2641" w:type="dxa"/>
            <w:vAlign w:val="center"/>
          </w:tcPr>
          <w:p w14:paraId="2C3DE2A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aprotiline, fluoxetine/inducers</w:t>
            </w:r>
          </w:p>
        </w:tc>
        <w:tc>
          <w:tcPr>
            <w:tcW w:w="1750" w:type="dxa"/>
            <w:vAlign w:val="center"/>
          </w:tcPr>
          <w:p w14:paraId="5D2D9E7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3A2483E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25E63FB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0D272BC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32C7DC3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8572EA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03A570E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  <w:r w:rsidRPr="00C6566A">
              <w:rPr>
                <w:color w:val="000000"/>
                <w:sz w:val="14"/>
                <w:szCs w:val="14"/>
              </w:rPr>
              <w:t xml:space="preserve"> (use 3-MA and BAF)</w:t>
            </w:r>
          </w:p>
        </w:tc>
        <w:tc>
          <w:tcPr>
            <w:tcW w:w="1383" w:type="dxa"/>
            <w:vAlign w:val="center"/>
          </w:tcPr>
          <w:p w14:paraId="7CE8CBD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DG-75</w:t>
            </w:r>
          </w:p>
        </w:tc>
        <w:tc>
          <w:tcPr>
            <w:tcW w:w="770" w:type="dxa"/>
            <w:vAlign w:val="center"/>
          </w:tcPr>
          <w:p w14:paraId="09E00DD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37F766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Cloonan&lt;/Author&gt;&lt;Year&gt;2011&lt;/Year&gt;&lt;RecNum&gt;98&lt;/RecNum&gt;&lt;DisplayText&gt;[95]&lt;/DisplayText&gt;&lt;record&gt;&lt;rec-number&gt;98&lt;/rec-number&gt;&lt;foreign-keys&gt;&lt;key app="EN" db-id="waeerr2xixw097e0tzkxdspa9fttp5p02s2w" timestamp="1565920365"&gt;98&lt;/key&gt;&lt;key app="ENWeb" db-id=""&gt;0&lt;/key&gt;&lt;/foreign-keys&gt;&lt;ref-type name="Journal Article"&gt;17&lt;/ref-type&gt;&lt;contributors&gt;&lt;authors&gt;&lt;author&gt;Cloonan, S. M.&lt;/author&gt;&lt;author&gt;Williams, D. C.&lt;/author&gt;&lt;/authors&gt;&lt;/contributors&gt;&lt;auth-address&gt;School of Biochemistry and Immunology, Trinity College Dublin, Dublin, Ireland.&lt;/auth-address&gt;&lt;titles&gt;&lt;title&gt;The antidepressants maprotiline and fluoxetine induce Type II autophagic cell death in drug-resistant Burkitt&amp;apos;s lymphoma&lt;/title&gt;&lt;secondary-title&gt;Int J Cancer&lt;/secondary-title&gt;&lt;/titles&gt;&lt;periodical&gt;&lt;full-title&gt;Int J Cancer&lt;/full-title&gt;&lt;/periodical&gt;&lt;pages&gt;1712-23&lt;/pages&gt;&lt;volume&gt;128&lt;/volume&gt;&lt;number&gt;7&lt;/number&gt;&lt;edition&gt;2010/05/27&lt;/edition&gt;&lt;keywords&gt;&lt;keyword&gt;Antidepressive Agents, Second-Generation/*pharmacology&lt;/keyword&gt;&lt;keyword&gt;*Apoptosis&lt;/keyword&gt;&lt;keyword&gt;Autophagy/drug effects&lt;/keyword&gt;&lt;keyword&gt;Burkitt Lymphoma/*drug therapy&lt;/keyword&gt;&lt;keyword&gt;Calcium/chemistry&lt;/keyword&gt;&lt;keyword&gt;Cell Death&lt;/keyword&gt;&lt;keyword&gt;Cell Line, Tumor&lt;/keyword&gt;&lt;keyword&gt;Cell Separation&lt;/keyword&gt;&lt;keyword&gt;Drug Resistance, Neoplasm&lt;/keyword&gt;&lt;keyword&gt;Flow Cytometry&lt;/keyword&gt;&lt;keyword&gt;Fluoxetine/*pharmacology&lt;/keyword&gt;&lt;keyword&gt;Humans&lt;/keyword&gt;&lt;keyword&gt;Maprotiline/*pharmacology&lt;/keyword&gt;&lt;keyword&gt;Microscopy, Confocal/methods&lt;/keyword&gt;&lt;keyword&gt;bcl-2 Homologous Antagonist-Killer Protein/metabolism&lt;/keyword&gt;&lt;keyword&gt;bcl-2-Associated X Protein/metabolism&lt;/keyword&gt;&lt;/keywords&gt;&lt;dates&gt;&lt;year&gt;2011&lt;/year&gt;&lt;pub-dates&gt;&lt;date&gt;Apr 1&lt;/date&gt;&lt;/pub-dates&gt;&lt;/dates&gt;&lt;isbn&gt;1097-0215 (Electronic)&amp;#xD;0020-7136 (Linking)&lt;/isbn&gt;&lt;accession-num&gt;20503272&lt;/accession-num&gt;&lt;urls&gt;&lt;related-urls&gt;&lt;url&gt;https://www.ncbi.nlm.nih.gov/pubmed/20503272&lt;/url&gt;&lt;/related-urls&gt;&lt;/urls&gt;&lt;electronic-resource-num&gt;10.1002/ijc.25477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9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7797579B" w14:textId="77777777">
        <w:tc>
          <w:tcPr>
            <w:tcW w:w="2641" w:type="dxa"/>
            <w:vAlign w:val="center"/>
          </w:tcPr>
          <w:p w14:paraId="1C4AFA5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16" w:name="_Hlk16934333"/>
            <w:r w:rsidRPr="00C6566A">
              <w:rPr>
                <w:color w:val="000000"/>
                <w:sz w:val="14"/>
                <w:szCs w:val="14"/>
              </w:rPr>
              <w:t>Propionate, butyrate/inducers</w:t>
            </w:r>
          </w:p>
        </w:tc>
        <w:tc>
          <w:tcPr>
            <w:tcW w:w="1750" w:type="dxa"/>
            <w:vAlign w:val="center"/>
          </w:tcPr>
          <w:p w14:paraId="03739D6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056B17B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878CAD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4D0BCA9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5867ED2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Tracker, LAMP2 staining</w:t>
            </w:r>
          </w:p>
        </w:tc>
        <w:tc>
          <w:tcPr>
            <w:tcW w:w="1470" w:type="dxa"/>
            <w:vAlign w:val="center"/>
          </w:tcPr>
          <w:p w14:paraId="2602CDE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54A13E9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  <w:r w:rsidRPr="00C6566A">
              <w:rPr>
                <w:color w:val="000000"/>
                <w:sz w:val="14"/>
                <w:szCs w:val="14"/>
              </w:rPr>
              <w:t xml:space="preserve"> (use 3-MA, CQ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iCs/>
                <w:color w:val="000000"/>
                <w:sz w:val="14"/>
                <w:szCs w:val="14"/>
              </w:rPr>
              <w:t>&amp;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7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48EA87A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CT116, SW480</w:t>
            </w:r>
          </w:p>
        </w:tc>
        <w:tc>
          <w:tcPr>
            <w:tcW w:w="770" w:type="dxa"/>
            <w:vAlign w:val="center"/>
          </w:tcPr>
          <w:p w14:paraId="68642F3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66737D3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UYW5nPC9BdXRob3I+PFllYXI+MjAxMTwvWWVhcj48UmVj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UYW5nPC9BdXRob3I+PFllYXI+MjAxMTwvWWVhcj48UmVj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9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bookmarkEnd w:id="16"/>
      <w:tr w:rsidR="008B6C8E" w:rsidRPr="00C6566A" w14:paraId="3A57677D" w14:textId="77777777">
        <w:tc>
          <w:tcPr>
            <w:tcW w:w="2641" w:type="dxa"/>
            <w:vAlign w:val="center"/>
          </w:tcPr>
          <w:p w14:paraId="0408D11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Bisphosphonates/inducer</w:t>
            </w:r>
          </w:p>
        </w:tc>
        <w:tc>
          <w:tcPr>
            <w:tcW w:w="1750" w:type="dxa"/>
            <w:vAlign w:val="center"/>
          </w:tcPr>
          <w:p w14:paraId="614A3BE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77E8802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D8A433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2C40B0F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48D147A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FB772D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5BBC93E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6C82751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C3, HepG2, MDA-MB-231&amp;468</w:t>
            </w:r>
          </w:p>
        </w:tc>
        <w:tc>
          <w:tcPr>
            <w:tcW w:w="770" w:type="dxa"/>
            <w:vAlign w:val="center"/>
          </w:tcPr>
          <w:p w14:paraId="63D3807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3F5735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Wasko&lt;/Author&gt;&lt;Year&gt;2011&lt;/Year&gt;&lt;RecNum&gt;117&lt;/RecNum&gt;&lt;DisplayText&gt;[97]&lt;/DisplayText&gt;&lt;record&gt;&lt;rec-number&gt;117&lt;/rec-number&gt;&lt;foreign-keys&gt;&lt;key app="EN" db-id="waeerr2xixw097e0tzkxdspa9fttp5p02s2w" timestamp="1565920453"&gt;117&lt;/key&gt;&lt;key app="ENWeb" db-id=""&gt;0&lt;/key&gt;&lt;/foreign-keys&gt;&lt;ref-type name="Journal Article"&gt;17&lt;/ref-type&gt;&lt;contributors&gt;&lt;authors&gt;&lt;author&gt;Wasko, B. M.&lt;/author&gt;&lt;author&gt;Dudakovic, A.&lt;/author&gt;&lt;author&gt;Hohl, R. J.&lt;/author&gt;&lt;/authors&gt;&lt;/contributors&gt;&lt;auth-address&gt;Interdisciplinary Program in Molecular and Cellular Biology, University of Iowa, Iowa City, IA 52242, USA.&lt;/auth-address&gt;&lt;titles&gt;&lt;title&gt;Bisphosphonates induce autophagy by depleting geranylgeranyl diphosphate&lt;/title&gt;&lt;secondary-title&gt;J Pharmacol Exp Ther&lt;/secondary-title&gt;&lt;/titles&gt;&lt;periodical&gt;&lt;full-title&gt;J Pharmacol Exp Ther&lt;/full-title&gt;&lt;/periodical&gt;&lt;pages&gt;540-6&lt;/pages&gt;&lt;volume&gt;337&lt;/volume&gt;&lt;number&gt;2&lt;/number&gt;&lt;edition&gt;2011/02/22&lt;/edition&gt;&lt;keywords&gt;&lt;keyword&gt;Autophagy/*drug effects&lt;/keyword&gt;&lt;keyword&gt;Blotting, Western&lt;/keyword&gt;&lt;keyword&gt;Cell Line&lt;/keyword&gt;&lt;keyword&gt;Coloring Agents&lt;/keyword&gt;&lt;keyword&gt;DNA/biosynthesis/genetics&lt;/keyword&gt;&lt;keyword&gt;Diphosphonates/*pharmacology&lt;/keyword&gt;&lt;keyword&gt;Enzyme Inhibitors/*pharmacology&lt;/keyword&gt;&lt;keyword&gt;Farnesyltranstransferase/*antagonists &amp;amp; inhibitors&lt;/keyword&gt;&lt;keyword&gt;Humans&lt;/keyword&gt;&lt;keyword&gt;Imidazoles/pharmacology&lt;/keyword&gt;&lt;keyword&gt;Immunoprecipitation&lt;/keyword&gt;&lt;keyword&gt;Polyethylene Glycols&lt;/keyword&gt;&lt;keyword&gt;Polyisoprenyl Phosphates/biosynthesis/*metabolism&lt;/keyword&gt;&lt;keyword&gt;Protein Prenylation/drug effects&lt;/keyword&gt;&lt;keyword&gt;Tetrazolium Salts&lt;/keyword&gt;&lt;keyword&gt;Thiazoles&lt;/keyword&gt;&lt;keyword&gt;Zoledronic Acid&lt;/keyword&gt;&lt;/keywords&gt;&lt;dates&gt;&lt;year&gt;2011&lt;/year&gt;&lt;pub-dates&gt;&lt;date&gt;May&lt;/date&gt;&lt;/pub-dates&gt;&lt;/dates&gt;&lt;isbn&gt;1521-0103 (Electronic)&amp;#xD;0022-3565 (Linking)&lt;/isbn&gt;&lt;accession-num&gt;21335425&lt;/accession-num&gt;&lt;urls&gt;&lt;related-urls&gt;&lt;url&gt;https://www.ncbi.nlm.nih.gov/pubmed/21335425&lt;/url&gt;&lt;/related-urls&gt;&lt;/urls&gt;&lt;electronic-resource-num&gt;10.1124/jpet.110.175521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9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237AE964" w14:textId="77777777">
        <w:tc>
          <w:tcPr>
            <w:tcW w:w="2641" w:type="dxa"/>
            <w:vAlign w:val="center"/>
          </w:tcPr>
          <w:p w14:paraId="462A02C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ilengitide/inducer</w:t>
            </w:r>
          </w:p>
        </w:tc>
        <w:tc>
          <w:tcPr>
            <w:tcW w:w="1750" w:type="dxa"/>
            <w:vAlign w:val="center"/>
          </w:tcPr>
          <w:p w14:paraId="54BA248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04180F6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A13E3B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5814DD7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3382131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202293C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698AEA0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  <w:r w:rsidRPr="00C6566A">
              <w:rPr>
                <w:color w:val="000000"/>
                <w:sz w:val="14"/>
                <w:szCs w:val="14"/>
              </w:rPr>
              <w:t xml:space="preserve"> (use 3-MA, BAF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BECN1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114171C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U251, U87</w:t>
            </w:r>
          </w:p>
        </w:tc>
        <w:tc>
          <w:tcPr>
            <w:tcW w:w="770" w:type="dxa"/>
            <w:vAlign w:val="center"/>
          </w:tcPr>
          <w:p w14:paraId="16B79C1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1CEBF74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b21vbmFjbzwvQXV0aG9yPjxZZWFyPjIwMTE8L1llYXI+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b21vbmFjbzwvQXV0aG9yPjxZZWFyPjIwMTE8L1llYXI+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9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782F5970" w14:textId="77777777">
        <w:tc>
          <w:tcPr>
            <w:tcW w:w="2641" w:type="dxa"/>
            <w:vAlign w:val="center"/>
          </w:tcPr>
          <w:p w14:paraId="3D585F7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Quercetin/inducer</w:t>
            </w:r>
          </w:p>
        </w:tc>
        <w:tc>
          <w:tcPr>
            <w:tcW w:w="1750" w:type="dxa"/>
            <w:vAlign w:val="center"/>
          </w:tcPr>
          <w:p w14:paraId="0252622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2D8BF517" w14:textId="020FC12B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, ATG12</w:t>
            </w:r>
            <w:r w:rsidR="00C6566A" w:rsidRPr="00C6566A">
              <w:rPr>
                <w:color w:val="000000"/>
                <w:sz w:val="14"/>
                <w:szCs w:val="14"/>
              </w:rPr>
              <w:t>–</w:t>
            </w:r>
            <w:r w:rsidRPr="00C6566A">
              <w:rPr>
                <w:color w:val="000000"/>
                <w:sz w:val="14"/>
                <w:szCs w:val="14"/>
              </w:rPr>
              <w:t>ATG5 conjugation↑</w:t>
            </w:r>
          </w:p>
        </w:tc>
        <w:tc>
          <w:tcPr>
            <w:tcW w:w="1280" w:type="dxa"/>
            <w:vAlign w:val="center"/>
          </w:tcPr>
          <w:p w14:paraId="6D46506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3D87FA4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249954B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295442B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2090CDA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 xml:space="preserve">Protective autophagy </w:t>
            </w:r>
            <w:r w:rsidRPr="00C6566A">
              <w:rPr>
                <w:color w:val="000000"/>
                <w:sz w:val="14"/>
                <w:szCs w:val="14"/>
              </w:rPr>
              <w:t xml:space="preserve">(use CQ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BECN1</w:t>
            </w:r>
            <w:r w:rsidRPr="00C6566A">
              <w:rPr>
                <w:color w:val="000000"/>
                <w:sz w:val="14"/>
                <w:szCs w:val="14"/>
              </w:rPr>
              <w:t xml:space="preserve">,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 xml:space="preserve">ATG5 </w:t>
            </w:r>
            <w:r w:rsidRPr="00C6566A">
              <w:rPr>
                <w:color w:val="000000"/>
                <w:sz w:val="14"/>
                <w:szCs w:val="14"/>
              </w:rPr>
              <w:t>KD)</w:t>
            </w:r>
          </w:p>
        </w:tc>
        <w:tc>
          <w:tcPr>
            <w:tcW w:w="1383" w:type="dxa"/>
            <w:vAlign w:val="center"/>
          </w:tcPr>
          <w:p w14:paraId="6E2DA78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GS, MKN28</w:t>
            </w:r>
          </w:p>
        </w:tc>
        <w:tc>
          <w:tcPr>
            <w:tcW w:w="770" w:type="dxa"/>
            <w:vAlign w:val="center"/>
          </w:tcPr>
          <w:p w14:paraId="6881B50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30B6BB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MTwvWWVhcj48UmVj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MTwvWWVhcj48UmVj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9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49335F0" w14:textId="77777777">
        <w:tc>
          <w:tcPr>
            <w:tcW w:w="2641" w:type="dxa"/>
            <w:vAlign w:val="center"/>
          </w:tcPr>
          <w:p w14:paraId="4B870C5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torvastatin/inducer</w:t>
            </w:r>
          </w:p>
        </w:tc>
        <w:tc>
          <w:tcPr>
            <w:tcW w:w="1750" w:type="dxa"/>
            <w:vAlign w:val="center"/>
          </w:tcPr>
          <w:p w14:paraId="16F1E3D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58BE6E5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C9C0B8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2971E5B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1185C05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5330D24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transcription activation</w:t>
            </w:r>
          </w:p>
        </w:tc>
        <w:tc>
          <w:tcPr>
            <w:tcW w:w="1337" w:type="dxa"/>
            <w:vAlign w:val="center"/>
          </w:tcPr>
          <w:p w14:paraId="12FFAD4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75A6910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C3, HEK293</w:t>
            </w:r>
          </w:p>
        </w:tc>
        <w:tc>
          <w:tcPr>
            <w:tcW w:w="770" w:type="dxa"/>
            <w:vAlign w:val="center"/>
          </w:tcPr>
          <w:p w14:paraId="12174B8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22BA6A7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Ub2VwZmVyPC9BdXRob3I+PFllYXI+MjAxMTwvWWVhcj48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Ub2VwZmVyPC9BdXRob3I+PFllYXI+MjAxMTwvWWVhcj48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0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28004FD8" w14:textId="77777777">
        <w:tc>
          <w:tcPr>
            <w:tcW w:w="2641" w:type="dxa"/>
            <w:vAlign w:val="center"/>
          </w:tcPr>
          <w:p w14:paraId="7E8928C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ö6976, Jak3 inhibitor VI, KU55933/inhibitors</w:t>
            </w:r>
          </w:p>
        </w:tc>
        <w:tc>
          <w:tcPr>
            <w:tcW w:w="1750" w:type="dxa"/>
            <w:vAlign w:val="center"/>
          </w:tcPr>
          <w:p w14:paraId="6EEF40E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6B999E4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, GFP-2×FYVE↓</w:t>
            </w:r>
          </w:p>
        </w:tc>
        <w:tc>
          <w:tcPr>
            <w:tcW w:w="1280" w:type="dxa"/>
            <w:vAlign w:val="center"/>
          </w:tcPr>
          <w:p w14:paraId="7F5A0B3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3C6C4B5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2192274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7EF9F29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tdIns3K inhibition</w:t>
            </w:r>
          </w:p>
        </w:tc>
        <w:tc>
          <w:tcPr>
            <w:tcW w:w="1337" w:type="dxa"/>
            <w:vAlign w:val="center"/>
          </w:tcPr>
          <w:p w14:paraId="55DC40E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nti-cancer (use 3-MA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ULK1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7DB1D03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F-7, HeLa, U-2 OS</w:t>
            </w:r>
          </w:p>
        </w:tc>
        <w:tc>
          <w:tcPr>
            <w:tcW w:w="770" w:type="dxa"/>
            <w:vAlign w:val="center"/>
          </w:tcPr>
          <w:p w14:paraId="298E2EC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EA4EC0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Farkas&lt;/Author&gt;&lt;Year&gt;2011&lt;/Year&gt;&lt;RecNum&gt;99&lt;/RecNum&gt;&lt;DisplayText&gt;[101]&lt;/DisplayText&gt;&lt;record&gt;&lt;rec-number&gt;99&lt;/rec-number&gt;&lt;foreign-keys&gt;&lt;key app="EN" db-id="waeerr2xixw097e0tzkxdspa9fttp5p02s2w" timestamp="1565920369"&gt;99&lt;/key&gt;&lt;key app="ENWeb" db-id=""&gt;0&lt;/key&gt;&lt;/foreign-keys&gt;&lt;ref-type name="Journal Article"&gt;17&lt;/ref-type&gt;&lt;contributors&gt;&lt;authors&gt;&lt;author&gt;Farkas, T.&lt;/author&gt;&lt;author&gt;Daugaard, M.&lt;/author&gt;&lt;author&gt;Jaattela, M.&lt;/author&gt;&lt;/authors&gt;&lt;/contributors&gt;&lt;auth-address&gt;Apoptosis Department and Centre for Genotoxic Stress Research, Institute of Cancer Biology, Danish Cancer Society, DK-2100 Copenhagen, Denmark.&lt;/auth-address&gt;&lt;titles&gt;&lt;title&gt;Identification of small molecule inhibitors of phosphatidylinositol 3-kinase and autophagy&lt;/title&gt;&lt;secondary-title&gt;J Biol Chem&lt;/secondary-title&gt;&lt;/titles&gt;&lt;periodical&gt;&lt;full-title&gt;J Biol Chem&lt;/full-title&gt;&lt;/periodical&gt;&lt;pages&gt;38904-12&lt;/pages&gt;&lt;volume&gt;286&lt;/volume&gt;&lt;number&gt;45&lt;/number&gt;&lt;edition&gt;2011/09/21&lt;/edition&gt;&lt;keywords&gt;&lt;keyword&gt;Autophagy/*drug effects/genetics&lt;/keyword&gt;&lt;keyword&gt;Carbazoles/*pharmacology&lt;/keyword&gt;&lt;keyword&gt;Cell Line, Tumor&lt;/keyword&gt;&lt;keyword&gt;Enzyme Inhibitors/*pharmacology&lt;/keyword&gt;&lt;keyword&gt;Female&lt;/keyword&gt;&lt;keyword&gt;Humans&lt;/keyword&gt;&lt;keyword&gt;Morpholines/*pharmacology&lt;/keyword&gt;&lt;keyword&gt;Phosphatidylinositol 3-Kinases/*antagonists &amp;amp; inhibitors/genetics/metabolism&lt;/keyword&gt;&lt;keyword&gt;Proto-Oncogene Proteins c-akt/genetics/metabolism&lt;/keyword&gt;&lt;keyword&gt;Pyrones/*pharmacology&lt;/keyword&gt;&lt;keyword&gt;Signal Transduction/drug effects/genetics&lt;/keyword&gt;&lt;/keywords&gt;&lt;dates&gt;&lt;year&gt;2011&lt;/year&gt;&lt;pub-dates&gt;&lt;date&gt;Nov 11&lt;/date&gt;&lt;/pub-dates&gt;&lt;/dates&gt;&lt;isbn&gt;1083-351X (Electronic)&amp;#xD;0021-9258 (Linking)&lt;/isbn&gt;&lt;accession-num&gt;21930714&lt;/accession-num&gt;&lt;urls&gt;&lt;related-urls&gt;&lt;url&gt;https://www.ncbi.nlm.nih.gov/pubmed/21930714&lt;/url&gt;&lt;/related-urls&gt;&lt;/urls&gt;&lt;custom2&gt;PMC3234715&lt;/custom2&gt;&lt;electronic-resource-num&gt;10.1074/jbc.M111.269134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01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28F600A6" w14:textId="77777777">
        <w:tc>
          <w:tcPr>
            <w:tcW w:w="2641" w:type="dxa"/>
            <w:vAlign w:val="center"/>
          </w:tcPr>
          <w:p w14:paraId="2F03CFE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hrombin/inducer</w:t>
            </w:r>
          </w:p>
        </w:tc>
        <w:tc>
          <w:tcPr>
            <w:tcW w:w="1750" w:type="dxa"/>
            <w:vAlign w:val="center"/>
          </w:tcPr>
          <w:p w14:paraId="404AF6B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16E73CE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018E1E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15A04A2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41492962" w14:textId="317243AC" w:rsidR="008B6C8E" w:rsidRPr="00C6566A" w:rsidRDefault="005078FC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TS</w:t>
            </w:r>
            <w:r w:rsidR="00A42A4F" w:rsidRPr="00C6566A">
              <w:rPr>
                <w:color w:val="000000"/>
                <w:sz w:val="14"/>
                <w:szCs w:val="14"/>
              </w:rPr>
              <w:t>D protein level</w:t>
            </w:r>
          </w:p>
        </w:tc>
        <w:tc>
          <w:tcPr>
            <w:tcW w:w="1470" w:type="dxa"/>
            <w:vAlign w:val="center"/>
          </w:tcPr>
          <w:p w14:paraId="2EC57A6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68F6A20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17" w:name="OLE_LINK23"/>
            <w:r w:rsidRPr="00C6566A">
              <w:rPr>
                <w:sz w:val="14"/>
                <w:szCs w:val="14"/>
              </w:rPr>
              <w:t>Cell death</w:t>
            </w:r>
            <w:r w:rsidRPr="00C6566A">
              <w:rPr>
                <w:color w:val="000000"/>
                <w:sz w:val="14"/>
                <w:szCs w:val="14"/>
              </w:rPr>
              <w:t xml:space="preserve"> (use 3-MA)</w:t>
            </w:r>
            <w:bookmarkEnd w:id="17"/>
          </w:p>
        </w:tc>
        <w:tc>
          <w:tcPr>
            <w:tcW w:w="1383" w:type="dxa"/>
            <w:vAlign w:val="center"/>
          </w:tcPr>
          <w:p w14:paraId="58B2DF1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at primary astrocytes</w:t>
            </w:r>
          </w:p>
        </w:tc>
        <w:tc>
          <w:tcPr>
            <w:tcW w:w="770" w:type="dxa"/>
            <w:vAlign w:val="center"/>
          </w:tcPr>
          <w:p w14:paraId="6125CC4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at</w:t>
            </w:r>
          </w:p>
        </w:tc>
        <w:tc>
          <w:tcPr>
            <w:tcW w:w="591" w:type="dxa"/>
            <w:vAlign w:val="center"/>
          </w:tcPr>
          <w:p w14:paraId="02198AF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Hu&lt;/Author&gt;&lt;Year&gt;2011&lt;/Year&gt;&lt;RecNum&gt;101&lt;/RecNum&gt;&lt;DisplayText&gt;[102]&lt;/DisplayText&gt;&lt;record&gt;&lt;rec-number&gt;101&lt;/rec-number&gt;&lt;foreign-keys&gt;&lt;key app="EN" db-id="waeerr2xixw097e0tzkxdspa9fttp5p02s2w" timestamp="1565920378"&gt;101&lt;/key&gt;&lt;key app="ENWeb" db-id=""&gt;0&lt;/key&gt;&lt;/foreign-keys&gt;&lt;ref-type name="Journal Article"&gt;17&lt;/ref-type&gt;&lt;contributors&gt;&lt;authors&gt;&lt;author&gt;Hu, S.&lt;/author&gt;&lt;author&gt;Xi, G.&lt;/author&gt;&lt;author&gt;Jin, H.&lt;/author&gt;&lt;author&gt;He, Y.&lt;/author&gt;&lt;author&gt;Keep, R. F.&lt;/author&gt;&lt;author&gt;Hua, Y.&lt;/author&gt;&lt;/authors&gt;&lt;/contributors&gt;&lt;auth-address&gt;Department of Neurosurgery, University of Michigan, Ann Arbor, Michigan, USA.&lt;/auth-address&gt;&lt;titles&gt;&lt;title&gt;Thrombin-induced autophagy: a potential role in intracerebral hemorrhage&lt;/title&gt;&lt;secondary-title&gt;Brain Res&lt;/secondary-title&gt;&lt;/titles&gt;&lt;periodical&gt;&lt;full-title&gt;Brain Res&lt;/full-title&gt;&lt;/periodical&gt;&lt;pages&gt;60-6&lt;/pages&gt;&lt;volume&gt;1424&lt;/volume&gt;&lt;edition&gt;2011/10/22&lt;/edition&gt;&lt;keywords&gt;&lt;keyword&gt;Animals&lt;/keyword&gt;&lt;keyword&gt;Astrocytes/drug effects/*metabolism&lt;/keyword&gt;&lt;keyword&gt;Autophagy/drug effects/*physiology&lt;/keyword&gt;&lt;keyword&gt;Blotting, Western&lt;/keyword&gt;&lt;keyword&gt;Cerebral Hemorrhage/*metabolism&lt;/keyword&gt;&lt;keyword&gt;Male&lt;/keyword&gt;&lt;keyword&gt;Microscopy, Electron, Transmission&lt;/keyword&gt;&lt;keyword&gt;Rats&lt;/keyword&gt;&lt;keyword&gt;Rats, Sprague-Dawley&lt;/keyword&gt;&lt;keyword&gt;Thrombin/*metabolism/pharmacology&lt;/keyword&gt;&lt;/keywords&gt;&lt;dates&gt;&lt;year&gt;2011&lt;/year&gt;&lt;pub-dates&gt;&lt;date&gt;Nov 18&lt;/date&gt;&lt;/pub-dates&gt;&lt;/dates&gt;&lt;isbn&gt;1872-6240 (Electronic)&amp;#xD;0006-8993 (Linking)&lt;/isbn&gt;&lt;accession-num&gt;22015349&lt;/accession-num&gt;&lt;urls&gt;&lt;related-urls&gt;&lt;url&gt;https://www.ncbi.nlm.nih.gov/pubmed/22015349&lt;/url&gt;&lt;/related-urls&gt;&lt;/urls&gt;&lt;custom2&gt;PMC3219926&lt;/custom2&gt;&lt;electronic-resource-num&gt;10.1016/j.brainres.2011.09.062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0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21CB1B18" w14:textId="77777777">
        <w:tc>
          <w:tcPr>
            <w:tcW w:w="2641" w:type="dxa"/>
            <w:vAlign w:val="center"/>
          </w:tcPr>
          <w:p w14:paraId="0083BA0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MER28/inducer</w:t>
            </w:r>
          </w:p>
        </w:tc>
        <w:tc>
          <w:tcPr>
            <w:tcW w:w="1750" w:type="dxa"/>
            <w:vAlign w:val="center"/>
          </w:tcPr>
          <w:p w14:paraId="5883466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3F2FA97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2842DD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3DE75A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48537F0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463BF0D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0493AA79" w14:textId="38C05F11" w:rsidR="008B6C8E" w:rsidRPr="00C6566A" w:rsidRDefault="00A42A4F">
            <w:pPr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europrotection, Aβ/APP-CTF clearance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ULK</w:t>
            </w:r>
            <w:r w:rsidR="00F74469" w:rsidRPr="00C6566A">
              <w:rPr>
                <w:i/>
                <w:iCs/>
                <w:color w:val="000000"/>
                <w:sz w:val="14"/>
                <w:szCs w:val="14"/>
              </w:rPr>
              <w:t>1</w:t>
            </w:r>
            <w:r w:rsidR="00F74469" w:rsidRPr="00C6566A">
              <w:rPr>
                <w:iCs/>
                <w:color w:val="000000"/>
                <w:sz w:val="14"/>
                <w:szCs w:val="14"/>
              </w:rPr>
              <w:t>,</w:t>
            </w:r>
            <w:r w:rsidR="00F74469" w:rsidRPr="00C6566A">
              <w:rPr>
                <w:i/>
                <w:iCs/>
                <w:color w:val="000000"/>
                <w:sz w:val="14"/>
                <w:szCs w:val="14"/>
              </w:rPr>
              <w:t xml:space="preserve"> BECN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1</w:t>
            </w:r>
            <w:r w:rsidR="001D5645" w:rsidRPr="00C6566A">
              <w:rPr>
                <w:iCs/>
                <w:color w:val="000000"/>
                <w:sz w:val="14"/>
                <w:szCs w:val="14"/>
              </w:rPr>
              <w:t>,</w:t>
            </w:r>
            <w:r w:rsidR="001D5645" w:rsidRPr="00C6566A">
              <w:rPr>
                <w:i/>
                <w:iCs/>
                <w:color w:val="000000"/>
                <w:sz w:val="14"/>
                <w:szCs w:val="14"/>
              </w:rPr>
              <w:t xml:space="preserve">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E37DD5">
              <w:rPr>
                <w:color w:val="000000"/>
                <w:sz w:val="14"/>
                <w:szCs w:val="14"/>
              </w:rPr>
              <w:t>&amp;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7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2FFF9E2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2a-APP</w:t>
            </w:r>
          </w:p>
        </w:tc>
        <w:tc>
          <w:tcPr>
            <w:tcW w:w="770" w:type="dxa"/>
            <w:vAlign w:val="center"/>
          </w:tcPr>
          <w:p w14:paraId="7C64035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23E1A03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UaWFuPC9BdXRob3I+PFllYXI+MjAxMTwvWWVhcj48UmVj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UaWFuPC9BdXRob3I+PFllYXI+MjAxMTwvWWVhcj48UmVj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0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7C3AA949" w14:textId="77777777">
        <w:tc>
          <w:tcPr>
            <w:tcW w:w="2641" w:type="dxa"/>
            <w:vAlign w:val="center"/>
          </w:tcPr>
          <w:p w14:paraId="07DB306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1α,25-dihydroxycholecalciferol/inducer</w:t>
            </w:r>
          </w:p>
        </w:tc>
        <w:tc>
          <w:tcPr>
            <w:tcW w:w="1750" w:type="dxa"/>
            <w:vAlign w:val="center"/>
          </w:tcPr>
          <w:p w14:paraId="7EDC9A3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7015E03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2467CF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3534B60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</w:t>
            </w:r>
          </w:p>
        </w:tc>
        <w:tc>
          <w:tcPr>
            <w:tcW w:w="1570" w:type="dxa"/>
            <w:vAlign w:val="center"/>
          </w:tcPr>
          <w:p w14:paraId="4237B0B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Tracker</w:t>
            </w:r>
          </w:p>
        </w:tc>
        <w:tc>
          <w:tcPr>
            <w:tcW w:w="1470" w:type="dxa"/>
            <w:vAlign w:val="center"/>
          </w:tcPr>
          <w:p w14:paraId="6D8225B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34EE4FF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IV-1 replication inhibition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iCs/>
                <w:color w:val="000000"/>
                <w:sz w:val="14"/>
                <w:szCs w:val="14"/>
              </w:rPr>
              <w:t>&amp;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BECN1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357DEF0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BMC of HIV-1 seronegative donors</w:t>
            </w:r>
          </w:p>
        </w:tc>
        <w:tc>
          <w:tcPr>
            <w:tcW w:w="770" w:type="dxa"/>
            <w:vAlign w:val="center"/>
          </w:tcPr>
          <w:p w14:paraId="3B47998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4DA0D3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YW1wYmVsbDwvQXV0aG9yPjxZZWFyPjIwMTE8L1llYXI+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YW1wYmVsbDwvQXV0aG9yPjxZZWFyPjIwMTE8L1llYXI+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0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9DBBBC3" w14:textId="77777777">
        <w:tc>
          <w:tcPr>
            <w:tcW w:w="2641" w:type="dxa"/>
            <w:vAlign w:val="center"/>
          </w:tcPr>
          <w:p w14:paraId="717D445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zithromycin/inhibitor</w:t>
            </w:r>
          </w:p>
        </w:tc>
        <w:tc>
          <w:tcPr>
            <w:tcW w:w="1750" w:type="dxa"/>
            <w:vAlign w:val="center"/>
          </w:tcPr>
          <w:p w14:paraId="6DB389F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herry/GFP-LC3↑</w:t>
            </w:r>
          </w:p>
        </w:tc>
        <w:tc>
          <w:tcPr>
            <w:tcW w:w="1490" w:type="dxa"/>
            <w:vAlign w:val="center"/>
          </w:tcPr>
          <w:p w14:paraId="1BC0597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D340B0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1097261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mCherry-GFP-LC3</w:t>
            </w:r>
          </w:p>
        </w:tc>
        <w:tc>
          <w:tcPr>
            <w:tcW w:w="1570" w:type="dxa"/>
            <w:vAlign w:val="center"/>
          </w:tcPr>
          <w:p w14:paraId="119D1C7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somal pH</w:t>
            </w:r>
          </w:p>
        </w:tc>
        <w:tc>
          <w:tcPr>
            <w:tcW w:w="1470" w:type="dxa"/>
            <w:vAlign w:val="center"/>
          </w:tcPr>
          <w:p w14:paraId="5358FDF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181370D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ycobacterial infection</w:t>
            </w:r>
          </w:p>
        </w:tc>
        <w:tc>
          <w:tcPr>
            <w:tcW w:w="1383" w:type="dxa"/>
            <w:vAlign w:val="center"/>
          </w:tcPr>
          <w:p w14:paraId="3CDD34A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La, primary macrophages of cystic fibrosis humans</w:t>
            </w:r>
          </w:p>
        </w:tc>
        <w:tc>
          <w:tcPr>
            <w:tcW w:w="770" w:type="dxa"/>
            <w:vAlign w:val="center"/>
          </w:tcPr>
          <w:p w14:paraId="0D3A0C9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0701C47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SZW5uYTwvQXV0aG9yPjxZZWFyPjIwMTE8L1llYXI+PFJl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SZW5uYTwvQXV0aG9yPjxZZWFyPjIwMTE8L1llYXI+PFJl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0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816D95A" w14:textId="77777777">
        <w:tc>
          <w:tcPr>
            <w:tcW w:w="2641" w:type="dxa"/>
            <w:vAlign w:val="center"/>
          </w:tcPr>
          <w:p w14:paraId="2DBF053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18" w:name="_Hlk16934410"/>
            <w:r w:rsidRPr="00C6566A">
              <w:rPr>
                <w:color w:val="000000"/>
                <w:sz w:val="14"/>
                <w:szCs w:val="14"/>
              </w:rPr>
              <w:t>Caffeine/inducer</w:t>
            </w:r>
          </w:p>
        </w:tc>
        <w:tc>
          <w:tcPr>
            <w:tcW w:w="1750" w:type="dxa"/>
            <w:vAlign w:val="center"/>
          </w:tcPr>
          <w:p w14:paraId="14375BC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2AC9C55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9A4ED8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67393A1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197693B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AMP2 staining</w:t>
            </w:r>
          </w:p>
        </w:tc>
        <w:tc>
          <w:tcPr>
            <w:tcW w:w="1470" w:type="dxa"/>
            <w:vAlign w:val="center"/>
          </w:tcPr>
          <w:p w14:paraId="750CD97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</w:t>
            </w:r>
            <w:bookmarkStart w:id="19" w:name="OLE_LINK8"/>
            <w:r w:rsidRPr="00C6566A">
              <w:rPr>
                <w:color w:val="000000"/>
                <w:sz w:val="14"/>
                <w:szCs w:val="14"/>
              </w:rPr>
              <w:t>-</w:t>
            </w:r>
            <w:bookmarkEnd w:id="19"/>
            <w:r w:rsidRPr="00C6566A">
              <w:rPr>
                <w:color w:val="000000"/>
                <w:sz w:val="14"/>
                <w:szCs w:val="14"/>
              </w:rPr>
              <w:t>MTOR inhibition</w:t>
            </w:r>
          </w:p>
        </w:tc>
        <w:tc>
          <w:tcPr>
            <w:tcW w:w="1337" w:type="dxa"/>
            <w:vAlign w:val="center"/>
          </w:tcPr>
          <w:p w14:paraId="0900C21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nti-cancer (use 3-MA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7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7D21D36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H-SY5Y, PC12D, HeLa</w:t>
            </w:r>
          </w:p>
        </w:tc>
        <w:tc>
          <w:tcPr>
            <w:tcW w:w="770" w:type="dxa"/>
            <w:vAlign w:val="center"/>
          </w:tcPr>
          <w:p w14:paraId="15B8E0D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096E68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YWlraTwvQXV0aG9yPjxZZWFyPjIwMTE8L1llYXI+PFJl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YWlraTwvQXV0aG9yPjxZZWFyPjIwMTE8L1llYXI+PFJl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0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bookmarkEnd w:id="18"/>
      <w:tr w:rsidR="008B6C8E" w:rsidRPr="00C6566A" w14:paraId="69E1B1F3" w14:textId="77777777">
        <w:tc>
          <w:tcPr>
            <w:tcW w:w="2641" w:type="dxa"/>
            <w:vAlign w:val="center"/>
          </w:tcPr>
          <w:p w14:paraId="4F9D4BE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SVA314&amp;405/inducers</w:t>
            </w:r>
          </w:p>
        </w:tc>
        <w:tc>
          <w:tcPr>
            <w:tcW w:w="1750" w:type="dxa"/>
            <w:vAlign w:val="center"/>
          </w:tcPr>
          <w:p w14:paraId="6075C09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2069913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CF474E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193467F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0A84C66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22BCDB5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4237D56D" w14:textId="77777777" w:rsidR="008B6C8E" w:rsidRPr="00C6566A" w:rsidRDefault="00A42A4F">
            <w:pPr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europrotection, Aβ clearance</w:t>
            </w:r>
          </w:p>
        </w:tc>
        <w:tc>
          <w:tcPr>
            <w:tcW w:w="1383" w:type="dxa"/>
            <w:vAlign w:val="center"/>
          </w:tcPr>
          <w:p w14:paraId="7303863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PP-HEK293, SwAPP-N2a</w:t>
            </w:r>
          </w:p>
        </w:tc>
        <w:tc>
          <w:tcPr>
            <w:tcW w:w="770" w:type="dxa"/>
            <w:vAlign w:val="center"/>
          </w:tcPr>
          <w:p w14:paraId="6941FBF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236B63D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WaW5ndGRldXg8L0F1dGhvcj48WWVhcj4yMDExPC9ZZWFy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WaW5ndGRldXg8L0F1dGhvcj48WWVhcj4yMDExPC9ZZWFy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0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01631E82" w14:textId="77777777">
        <w:tc>
          <w:tcPr>
            <w:tcW w:w="2641" w:type="dxa"/>
            <w:vAlign w:val="center"/>
          </w:tcPr>
          <w:p w14:paraId="1274B3B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alcipotriol/inducer</w:t>
            </w:r>
          </w:p>
        </w:tc>
        <w:tc>
          <w:tcPr>
            <w:tcW w:w="1750" w:type="dxa"/>
            <w:vAlign w:val="center"/>
          </w:tcPr>
          <w:p w14:paraId="222001D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40F2BCEA" w14:textId="079AE80B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, ATG12</w:t>
            </w:r>
            <w:r w:rsidR="00C6566A" w:rsidRPr="00C6566A">
              <w:rPr>
                <w:color w:val="000000"/>
                <w:sz w:val="14"/>
                <w:szCs w:val="14"/>
              </w:rPr>
              <w:t>–</w:t>
            </w:r>
            <w:r w:rsidRPr="00C6566A">
              <w:rPr>
                <w:color w:val="000000"/>
                <w:sz w:val="14"/>
                <w:szCs w:val="14"/>
              </w:rPr>
              <w:t>ATG5 conjugation↑</w:t>
            </w:r>
          </w:p>
        </w:tc>
        <w:tc>
          <w:tcPr>
            <w:tcW w:w="1280" w:type="dxa"/>
            <w:vAlign w:val="center"/>
          </w:tcPr>
          <w:p w14:paraId="3B463ED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10E686A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76C9148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B265B8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2992696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70E2EEC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La, keratinocytes, HEK001, NHK</w:t>
            </w:r>
          </w:p>
        </w:tc>
        <w:tc>
          <w:tcPr>
            <w:tcW w:w="770" w:type="dxa"/>
            <w:vAlign w:val="center"/>
          </w:tcPr>
          <w:p w14:paraId="4CEE6DD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1F93B4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Wang&lt;/Author&gt;&lt;Year&gt;2011&lt;/Year&gt;&lt;RecNum&gt;115&lt;/RecNum&gt;&lt;DisplayText&gt;[108]&lt;/DisplayText&gt;&lt;record&gt;&lt;rec-number&gt;115&lt;/rec-number&gt;&lt;foreign-keys&gt;&lt;key app="EN" db-id="waeerr2xixw097e0tzkxdspa9fttp5p02s2w" timestamp="1565920442"&gt;115&lt;/key&gt;&lt;key app="ENWeb" db-id=""&gt;0&lt;/key&gt;&lt;/foreign-keys&gt;&lt;ref-type name="Journal Article"&gt;17&lt;/ref-type&gt;&lt;contributors&gt;&lt;authors&gt;&lt;author&gt;Wang, R. C.&lt;/author&gt;&lt;author&gt;Levine, B.&lt;/author&gt;&lt;/authors&gt;&lt;/contributors&gt;&lt;titles&gt;&lt;title&gt;Calcipotriol induces autophagy in HeLa cells and keratinocytes&lt;/title&gt;&lt;secondary-title&gt;J Invest Dermatol&lt;/secondary-title&gt;&lt;/titles&gt;&lt;periodical&gt;&lt;full-title&gt;J Invest Dermatol&lt;/full-title&gt;&lt;/periodical&gt;&lt;pages&gt;990-3&lt;/pages&gt;&lt;volume&gt;131&lt;/volume&gt;&lt;number&gt;4&lt;/number&gt;&lt;edition&gt;2011/01/14&lt;/edition&gt;&lt;keywords&gt;&lt;keyword&gt;Autophagy/*drug effects&lt;/keyword&gt;&lt;keyword&gt;Calcitriol/*analogs &amp;amp; derivatives/pharmacology&lt;/keyword&gt;&lt;keyword&gt;Dermatologic Agents/*pharmacology&lt;/keyword&gt;&lt;keyword&gt;HeLa Cells/drug effects&lt;/keyword&gt;&lt;keyword&gt;Humans&lt;/keyword&gt;&lt;keyword&gt;Keratinocytes/cytology/*drug effects&lt;/keyword&gt;&lt;/keywords&gt;&lt;dates&gt;&lt;year&gt;2011&lt;/year&gt;&lt;pub-dates&gt;&lt;date&gt;Apr&lt;/date&gt;&lt;/pub-dates&gt;&lt;/dates&gt;&lt;isbn&gt;1523-1747 (Electronic)&amp;#xD;0022-202X (Linking)&lt;/isbn&gt;&lt;accession-num&gt;21228817&lt;/accession-num&gt;&lt;urls&gt;&lt;related-urls&gt;&lt;url&gt;https://www.ncbi.nlm.nih.gov/pubmed/21228817&lt;/url&gt;&lt;/related-urls&gt;&lt;/urls&gt;&lt;custom2&gt;PMC3131686&lt;/custom2&gt;&lt;electronic-resource-num&gt;10.1038/jid.2010.423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0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267A6156" w14:textId="77777777">
        <w:tc>
          <w:tcPr>
            <w:tcW w:w="2641" w:type="dxa"/>
            <w:vAlign w:val="center"/>
          </w:tcPr>
          <w:p w14:paraId="5296184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etformin/inducer</w:t>
            </w:r>
          </w:p>
        </w:tc>
        <w:tc>
          <w:tcPr>
            <w:tcW w:w="1750" w:type="dxa"/>
            <w:vAlign w:val="center"/>
          </w:tcPr>
          <w:p w14:paraId="632F08D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RFP-LC3↑</w:t>
            </w:r>
          </w:p>
        </w:tc>
        <w:tc>
          <w:tcPr>
            <w:tcW w:w="1490" w:type="dxa"/>
            <w:vAlign w:val="center"/>
          </w:tcPr>
          <w:p w14:paraId="1E73986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53AB191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65ED4CA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5BA1CA2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8D60CB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TOR inhibition</w:t>
            </w:r>
          </w:p>
        </w:tc>
        <w:tc>
          <w:tcPr>
            <w:tcW w:w="1337" w:type="dxa"/>
            <w:vAlign w:val="center"/>
          </w:tcPr>
          <w:p w14:paraId="76B1D52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LC3</w:t>
            </w:r>
            <w:r w:rsidRPr="00C6566A">
              <w:rPr>
                <w:color w:val="000000"/>
                <w:sz w:val="14"/>
                <w:szCs w:val="14"/>
              </w:rPr>
              <w:t xml:space="preserve">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7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1F4B978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375, SKMel28</w:t>
            </w:r>
          </w:p>
        </w:tc>
        <w:tc>
          <w:tcPr>
            <w:tcW w:w="770" w:type="dxa"/>
            <w:vAlign w:val="center"/>
          </w:tcPr>
          <w:p w14:paraId="3202009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11DEAC0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Ub21pYzwvQXV0aG9yPjxZZWFyPjIwMTE8L1llYXI+PFJl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Ub21pYzwvQXV0aG9yPjxZZWFyPjIwMTE8L1llYXI+PFJl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0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7A78A09A" w14:textId="77777777">
        <w:tc>
          <w:tcPr>
            <w:tcW w:w="2641" w:type="dxa"/>
            <w:vAlign w:val="center"/>
          </w:tcPr>
          <w:p w14:paraId="3FF4DD1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G-2477/inducer</w:t>
            </w:r>
          </w:p>
        </w:tc>
        <w:tc>
          <w:tcPr>
            <w:tcW w:w="1750" w:type="dxa"/>
            <w:vAlign w:val="center"/>
          </w:tcPr>
          <w:p w14:paraId="2FD25B5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340754A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848478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27ED590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577DC1A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Tracker</w:t>
            </w:r>
          </w:p>
        </w:tc>
        <w:tc>
          <w:tcPr>
            <w:tcW w:w="1470" w:type="dxa"/>
            <w:vAlign w:val="center"/>
          </w:tcPr>
          <w:p w14:paraId="0E7B088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2102C2E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  <w:r w:rsidRPr="00C6566A">
              <w:rPr>
                <w:color w:val="000000"/>
                <w:sz w:val="14"/>
                <w:szCs w:val="14"/>
              </w:rPr>
              <w:t xml:space="preserve"> (use 3-MA and BAF)</w:t>
            </w:r>
          </w:p>
        </w:tc>
        <w:tc>
          <w:tcPr>
            <w:tcW w:w="1383" w:type="dxa"/>
            <w:vAlign w:val="center"/>
          </w:tcPr>
          <w:p w14:paraId="01FB5FE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549</w:t>
            </w:r>
          </w:p>
        </w:tc>
        <w:tc>
          <w:tcPr>
            <w:tcW w:w="770" w:type="dxa"/>
            <w:vAlign w:val="center"/>
          </w:tcPr>
          <w:p w14:paraId="2399CCF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E583F1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WaW9sYTwvQXV0aG9yPjxZZWFyPjIwMTI8L1llYXI+PFJl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WaW9sYTwvQXV0aG9yPjxZZWFyPjIwMTI8L1llYXI+PFJl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1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954368C" w14:textId="77777777">
        <w:tc>
          <w:tcPr>
            <w:tcW w:w="2641" w:type="dxa"/>
            <w:vAlign w:val="center"/>
          </w:tcPr>
          <w:p w14:paraId="00B638F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itazoxanide/inducer</w:t>
            </w:r>
          </w:p>
        </w:tc>
        <w:tc>
          <w:tcPr>
            <w:tcW w:w="1750" w:type="dxa"/>
            <w:vAlign w:val="center"/>
          </w:tcPr>
          <w:p w14:paraId="69B35F4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215AE59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72672A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590A1FC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GFP</w:t>
            </w:r>
            <w:r w:rsidRPr="00C6566A">
              <w:rPr>
                <w:sz w:val="14"/>
                <w:szCs w:val="14"/>
              </w:rPr>
              <w:t>-LC3 lysosomal delivery and proteolysis</w:t>
            </w:r>
          </w:p>
        </w:tc>
        <w:tc>
          <w:tcPr>
            <w:tcW w:w="1570" w:type="dxa"/>
            <w:vAlign w:val="center"/>
          </w:tcPr>
          <w:p w14:paraId="7470FED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2DED3BC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TORC1 inhibition</w:t>
            </w:r>
          </w:p>
        </w:tc>
        <w:tc>
          <w:tcPr>
            <w:tcW w:w="1337" w:type="dxa"/>
            <w:vAlign w:val="center"/>
          </w:tcPr>
          <w:p w14:paraId="011AE14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i/>
                <w:iCs/>
                <w:sz w:val="14"/>
                <w:szCs w:val="14"/>
              </w:rPr>
              <w:t>Tuberculosis</w:t>
            </w:r>
            <w:r w:rsidRPr="00C6566A">
              <w:rPr>
                <w:sz w:val="14"/>
                <w:szCs w:val="14"/>
              </w:rPr>
              <w:t xml:space="preserve"> proliferation inhibition</w:t>
            </w:r>
          </w:p>
        </w:tc>
        <w:tc>
          <w:tcPr>
            <w:tcW w:w="1383" w:type="dxa"/>
            <w:vAlign w:val="center"/>
          </w:tcPr>
          <w:p w14:paraId="7F419CD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F-7</w:t>
            </w:r>
          </w:p>
        </w:tc>
        <w:tc>
          <w:tcPr>
            <w:tcW w:w="770" w:type="dxa"/>
            <w:vAlign w:val="center"/>
          </w:tcPr>
          <w:p w14:paraId="132BA0F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0BCB825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YW08L0F1dGhvcj48WWVhcj4yMDEyPC9ZZWFyPjxSZWNO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YW08L0F1dGhvcj48WWVhcj4yMDEyPC9ZZWFyPjxSZWNO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11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48CE4521" w14:textId="77777777">
        <w:tc>
          <w:tcPr>
            <w:tcW w:w="2641" w:type="dxa"/>
            <w:vAlign w:val="center"/>
          </w:tcPr>
          <w:p w14:paraId="4EBD64C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Bortezomib/inducer</w:t>
            </w:r>
          </w:p>
        </w:tc>
        <w:tc>
          <w:tcPr>
            <w:tcW w:w="1750" w:type="dxa"/>
            <w:vAlign w:val="center"/>
          </w:tcPr>
          <w:p w14:paraId="52CF66C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79A5D2C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9930B6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9287D5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315DBBD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73FCE2C7" w14:textId="77777777" w:rsidR="008B6C8E" w:rsidRPr="00C6566A" w:rsidRDefault="005373A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APK/</w:t>
            </w:r>
            <w:r w:rsidR="00A42A4F" w:rsidRPr="00C6566A">
              <w:rPr>
                <w:color w:val="000000"/>
                <w:sz w:val="14"/>
                <w:szCs w:val="14"/>
              </w:rPr>
              <w:t>JNK activation</w:t>
            </w:r>
          </w:p>
        </w:tc>
        <w:tc>
          <w:tcPr>
            <w:tcW w:w="1337" w:type="dxa"/>
            <w:vAlign w:val="center"/>
          </w:tcPr>
          <w:p w14:paraId="4794CFC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32F4A75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UMSCC-1&amp;22A, 1483</w:t>
            </w:r>
          </w:p>
        </w:tc>
        <w:tc>
          <w:tcPr>
            <w:tcW w:w="770" w:type="dxa"/>
            <w:vAlign w:val="center"/>
          </w:tcPr>
          <w:p w14:paraId="6EC4937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065A146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aTwvQXV0aG9yPjxZZWFyPjIwMTI8L1llYXI+PFJlY051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aTwvQXV0aG9yPjxZZWFyPjIwMTI8L1llYXI+PFJlY051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1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32FE29C6" w14:textId="77777777">
        <w:tc>
          <w:tcPr>
            <w:tcW w:w="2641" w:type="dxa"/>
            <w:vAlign w:val="center"/>
          </w:tcPr>
          <w:p w14:paraId="2C3EF14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Corynoxine B</w:t>
            </w:r>
            <w:r w:rsidRPr="00C6566A">
              <w:rPr>
                <w:color w:val="000000"/>
                <w:sz w:val="14"/>
                <w:szCs w:val="14"/>
              </w:rPr>
              <w:t xml:space="preserve"> /inducer</w:t>
            </w:r>
          </w:p>
        </w:tc>
        <w:tc>
          <w:tcPr>
            <w:tcW w:w="1750" w:type="dxa"/>
            <w:vAlign w:val="center"/>
          </w:tcPr>
          <w:p w14:paraId="05BB3F6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/GFP-LC3↑</w:t>
            </w:r>
          </w:p>
        </w:tc>
        <w:tc>
          <w:tcPr>
            <w:tcW w:w="1490" w:type="dxa"/>
            <w:vAlign w:val="center"/>
          </w:tcPr>
          <w:p w14:paraId="7B7B5F7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20" w:name="OLE_LINK24"/>
            <w:r w:rsidRPr="00C6566A">
              <w:rPr>
                <w:color w:val="000000"/>
                <w:sz w:val="14"/>
                <w:szCs w:val="14"/>
              </w:rPr>
              <w:t>LC3 lipidation↑</w:t>
            </w:r>
            <w:bookmarkEnd w:id="20"/>
          </w:p>
        </w:tc>
        <w:tc>
          <w:tcPr>
            <w:tcW w:w="1280" w:type="dxa"/>
            <w:vAlign w:val="center"/>
          </w:tcPr>
          <w:p w14:paraId="470AB31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ggregation-prone protein degradation↑</w:t>
            </w:r>
          </w:p>
        </w:tc>
        <w:tc>
          <w:tcPr>
            <w:tcW w:w="1280" w:type="dxa"/>
            <w:vAlign w:val="center"/>
          </w:tcPr>
          <w:p w14:paraId="00858F9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LC3-II turnover assay, autophagosome </w:t>
            </w:r>
            <w:r w:rsidRPr="00C6566A">
              <w:rPr>
                <w:color w:val="000000"/>
                <w:sz w:val="14"/>
                <w:szCs w:val="14"/>
              </w:rPr>
              <w:lastRenderedPageBreak/>
              <w:t>biogenesis inhibition assay, mRFP-GFP-LC3, autophagic cargo flux assay</w:t>
            </w:r>
          </w:p>
        </w:tc>
        <w:tc>
          <w:tcPr>
            <w:tcW w:w="1570" w:type="dxa"/>
            <w:vAlign w:val="center"/>
          </w:tcPr>
          <w:p w14:paraId="1EE24E9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lastRenderedPageBreak/>
              <w:t>LysoTracker</w:t>
            </w:r>
          </w:p>
        </w:tc>
        <w:tc>
          <w:tcPr>
            <w:tcW w:w="1470" w:type="dxa"/>
            <w:vAlign w:val="center"/>
          </w:tcPr>
          <w:p w14:paraId="6AEE2D0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BECN1</w:t>
            </w:r>
          </w:p>
        </w:tc>
        <w:tc>
          <w:tcPr>
            <w:tcW w:w="1337" w:type="dxa"/>
            <w:vAlign w:val="center"/>
          </w:tcPr>
          <w:p w14:paraId="4E417A82" w14:textId="77777777" w:rsidR="008B6C8E" w:rsidRPr="00C6566A" w:rsidRDefault="00A42A4F">
            <w:pPr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Neuroprotection, mutant </w:t>
            </w:r>
            <w:r w:rsidR="00D27E7C" w:rsidRPr="00C6566A">
              <w:rPr>
                <w:color w:val="000000"/>
                <w:sz w:val="14"/>
                <w:szCs w:val="14"/>
              </w:rPr>
              <w:t>SNCA/</w:t>
            </w:r>
            <w:r w:rsidRPr="00C6566A">
              <w:rPr>
                <w:color w:val="000000"/>
                <w:sz w:val="14"/>
                <w:szCs w:val="14"/>
              </w:rPr>
              <w:t>α-</w:t>
            </w:r>
            <w:r w:rsidRPr="00C6566A">
              <w:rPr>
                <w:color w:val="000000"/>
                <w:sz w:val="14"/>
                <w:szCs w:val="14"/>
              </w:rPr>
              <w:lastRenderedPageBreak/>
              <w:t>synuclein clearance (use 3-MA and CQ)</w:t>
            </w:r>
          </w:p>
        </w:tc>
        <w:tc>
          <w:tcPr>
            <w:tcW w:w="1383" w:type="dxa"/>
            <w:vAlign w:val="center"/>
          </w:tcPr>
          <w:p w14:paraId="4105A81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lastRenderedPageBreak/>
              <w:t>N2a, PC12, SH-SY5Y, mice primary cortical neurons</w:t>
            </w:r>
          </w:p>
        </w:tc>
        <w:tc>
          <w:tcPr>
            <w:tcW w:w="770" w:type="dxa"/>
            <w:vAlign w:val="center"/>
          </w:tcPr>
          <w:p w14:paraId="110F470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i/>
                <w:sz w:val="14"/>
                <w:szCs w:val="14"/>
              </w:rPr>
              <w:t>Drosophila</w:t>
            </w:r>
          </w:p>
        </w:tc>
        <w:tc>
          <w:tcPr>
            <w:tcW w:w="591" w:type="dxa"/>
            <w:vAlign w:val="center"/>
          </w:tcPr>
          <w:p w14:paraId="122510B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dTwvQXV0aG9yPjxZZWFyPjIwMTI8L1llYXI+PFJlY051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dTwvQXV0aG9yPjxZZWFyPjIwMTI8L1llYXI+PFJlY051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1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02BE271C" w14:textId="77777777">
        <w:tc>
          <w:tcPr>
            <w:tcW w:w="2641" w:type="dxa"/>
            <w:vAlign w:val="center"/>
          </w:tcPr>
          <w:p w14:paraId="5B9551B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IM23b/inducer</w:t>
            </w:r>
          </w:p>
        </w:tc>
        <w:tc>
          <w:tcPr>
            <w:tcW w:w="1750" w:type="dxa"/>
            <w:vAlign w:val="center"/>
          </w:tcPr>
          <w:p w14:paraId="0A6DC47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3015AB1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A5095B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108CBF4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02932EA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370D1E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7A311E4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496268D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F-7</w:t>
            </w:r>
          </w:p>
        </w:tc>
        <w:tc>
          <w:tcPr>
            <w:tcW w:w="770" w:type="dxa"/>
            <w:vAlign w:val="center"/>
          </w:tcPr>
          <w:p w14:paraId="5F5D206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2AFF10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Yuan&lt;/Author&gt;&lt;Year&gt;2012&lt;/Year&gt;&lt;RecNum&gt;132&lt;/RecNum&gt;&lt;DisplayText&gt;[114]&lt;/DisplayText&gt;&lt;record&gt;&lt;rec-number&gt;132&lt;/rec-number&gt;&lt;foreign-keys&gt;&lt;key app="EN" db-id="waeerr2xixw097e0tzkxdspa9fttp5p02s2w" timestamp="1565921921"&gt;132&lt;/key&gt;&lt;key app="ENWeb" db-id=""&gt;0&lt;/key&gt;&lt;/foreign-keys&gt;&lt;ref-type name="Journal Article"&gt;17&lt;/ref-type&gt;&lt;contributors&gt;&lt;authors&gt;&lt;author&gt;Yuan, L.&lt;/author&gt;&lt;author&gt;Li, Y.&lt;/author&gt;&lt;author&gt;Zou, C.&lt;/author&gt;&lt;author&gt;Wang, C.&lt;/author&gt;&lt;author&gt;Gao, J.&lt;/author&gt;&lt;author&gt;Miao, C.&lt;/author&gt;&lt;author&gt;Ma, E.&lt;/author&gt;&lt;author&gt;Sun, T.&lt;/author&gt;&lt;/authors&gt;&lt;/contributors&gt;&lt;auth-address&gt;School of Pharmaceutical Engineering, Shenyang Pharmaceutical University, Shenyang, PR China.&lt;/auth-address&gt;&lt;titles&gt;&lt;title&gt;Synthesis and in vitro antitumor activity of asperphenamate derivatives as autophagy inducer&lt;/title&gt;&lt;secondary-title&gt;Bioorg Med Chem Lett&lt;/secondary-title&gt;&lt;/titles&gt;&lt;periodical&gt;&lt;full-title&gt;Bioorg Med Chem Lett&lt;/full-title&gt;&lt;/periodical&gt;&lt;pages&gt;2216-20&lt;/pages&gt;&lt;volume&gt;22&lt;/volume&gt;&lt;number&gt;6&lt;/number&gt;&lt;edition&gt;2012/03/01&lt;/edition&gt;&lt;keywords&gt;&lt;keyword&gt;Antineoplastic Agents/*chemical synthesis/pharmacology&lt;/keyword&gt;&lt;keyword&gt;Autophagy/*drug effects&lt;/keyword&gt;&lt;keyword&gt;Cell Line, Tumor&lt;/keyword&gt;&lt;keyword&gt;Cell Survival/drug effects&lt;/keyword&gt;&lt;keyword&gt;Cisplatin/pharmacology&lt;/keyword&gt;&lt;keyword&gt;Drug Design&lt;/keyword&gt;&lt;keyword&gt;Drug Screening Assays, Antitumor&lt;/keyword&gt;&lt;keyword&gt;Female&lt;/keyword&gt;&lt;keyword&gt;Humans&lt;/keyword&gt;&lt;keyword&gt;Phenylalanine/*analogs &amp;amp; derivatives/chemical synthesis/pharmacology&lt;/keyword&gt;&lt;keyword&gt;Solubility&lt;/keyword&gt;&lt;keyword&gt;Structure-Activity Relationship&lt;/keyword&gt;&lt;/keywords&gt;&lt;dates&gt;&lt;year&gt;2012&lt;/year&gt;&lt;pub-dates&gt;&lt;date&gt;Mar 15&lt;/date&gt;&lt;/pub-dates&gt;&lt;/dates&gt;&lt;isbn&gt;1464-3405 (Electronic)&amp;#xD;0960-894X (Linking)&lt;/isbn&gt;&lt;accession-num&gt;22361137&lt;/accession-num&gt;&lt;urls&gt;&lt;related-urls&gt;&lt;url&gt;https://www.ncbi.nlm.nih.gov/pubmed/22361137&lt;/url&gt;&lt;/related-urls&gt;&lt;/urls&gt;&lt;electronic-resource-num&gt;10.1016/j.bmcl.2012.01.101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1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0F30A35F" w14:textId="77777777">
        <w:tc>
          <w:tcPr>
            <w:tcW w:w="2641" w:type="dxa"/>
            <w:vAlign w:val="center"/>
          </w:tcPr>
          <w:p w14:paraId="53EF0BE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ucurbitacin/inducer</w:t>
            </w:r>
          </w:p>
        </w:tc>
        <w:tc>
          <w:tcPr>
            <w:tcW w:w="1750" w:type="dxa"/>
            <w:vAlign w:val="center"/>
          </w:tcPr>
          <w:p w14:paraId="14A96A2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4259351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356FA5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6ACFAC6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</w:t>
            </w:r>
          </w:p>
        </w:tc>
        <w:tc>
          <w:tcPr>
            <w:tcW w:w="1570" w:type="dxa"/>
            <w:vAlign w:val="center"/>
          </w:tcPr>
          <w:p w14:paraId="3C15FDE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AMP1 staining</w:t>
            </w:r>
          </w:p>
        </w:tc>
        <w:tc>
          <w:tcPr>
            <w:tcW w:w="1470" w:type="dxa"/>
            <w:vAlign w:val="center"/>
          </w:tcPr>
          <w:p w14:paraId="32BA64F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ROS production, </w:t>
            </w:r>
            <w:r w:rsidR="005373AF" w:rsidRPr="00C6566A">
              <w:rPr>
                <w:color w:val="000000"/>
                <w:sz w:val="14"/>
                <w:szCs w:val="14"/>
              </w:rPr>
              <w:t>MAPK/</w:t>
            </w:r>
            <w:r w:rsidRPr="00C6566A">
              <w:rPr>
                <w:color w:val="000000"/>
                <w:sz w:val="14"/>
                <w:szCs w:val="14"/>
              </w:rPr>
              <w:t xml:space="preserve">ERK and </w:t>
            </w:r>
            <w:r w:rsidR="005373AF" w:rsidRPr="00C6566A">
              <w:rPr>
                <w:color w:val="000000"/>
                <w:sz w:val="14"/>
                <w:szCs w:val="14"/>
              </w:rPr>
              <w:t>MAPK/</w:t>
            </w:r>
            <w:r w:rsidRPr="00C6566A">
              <w:rPr>
                <w:color w:val="000000"/>
                <w:sz w:val="14"/>
                <w:szCs w:val="14"/>
              </w:rPr>
              <w:t>JNK activation</w:t>
            </w:r>
          </w:p>
        </w:tc>
        <w:tc>
          <w:tcPr>
            <w:tcW w:w="1337" w:type="dxa"/>
            <w:vAlign w:val="center"/>
          </w:tcPr>
          <w:p w14:paraId="33BFBCE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Protective autophagy</w:t>
            </w:r>
            <w:r w:rsidRPr="00C6566A">
              <w:rPr>
                <w:color w:val="000000"/>
                <w:sz w:val="14"/>
                <w:szCs w:val="14"/>
              </w:rPr>
              <w:t xml:space="preserve"> (use 3-MA, wortmannin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BECN1</w:t>
            </w:r>
            <w:r w:rsidRPr="00C6566A">
              <w:rPr>
                <w:color w:val="000000"/>
                <w:sz w:val="14"/>
                <w:szCs w:val="14"/>
              </w:rPr>
              <w:t xml:space="preserve">,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5DBEE91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La, MCF-7, HCT116, U87, MEFs</w:t>
            </w:r>
          </w:p>
        </w:tc>
        <w:tc>
          <w:tcPr>
            <w:tcW w:w="770" w:type="dxa"/>
            <w:vAlign w:val="center"/>
          </w:tcPr>
          <w:p w14:paraId="00003AC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23DA77B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uZzwvQXV0aG9yPjxZZWFyPjIwMTI8L1llYXI+PFJl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uZzwvQXV0aG9yPjxZZWFyPjIwMTI8L1llYXI+PFJl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1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23EDF57" w14:textId="77777777">
        <w:tc>
          <w:tcPr>
            <w:tcW w:w="2641" w:type="dxa"/>
            <w:vAlign w:val="center"/>
          </w:tcPr>
          <w:p w14:paraId="57F831A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erifosine/inducer</w:t>
            </w:r>
          </w:p>
        </w:tc>
        <w:tc>
          <w:tcPr>
            <w:tcW w:w="1750" w:type="dxa"/>
            <w:vAlign w:val="center"/>
          </w:tcPr>
          <w:p w14:paraId="6794B73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4F45AEF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F57235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0CF364A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7068F5F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5AFFCE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4B855E5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CQ)</w:t>
            </w:r>
          </w:p>
        </w:tc>
        <w:tc>
          <w:tcPr>
            <w:tcW w:w="1383" w:type="dxa"/>
            <w:vAlign w:val="center"/>
          </w:tcPr>
          <w:p w14:paraId="568018B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K562, Kasumi-1</w:t>
            </w:r>
          </w:p>
        </w:tc>
        <w:tc>
          <w:tcPr>
            <w:tcW w:w="770" w:type="dxa"/>
            <w:vAlign w:val="center"/>
          </w:tcPr>
          <w:p w14:paraId="0B406B9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16D1EA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Ub25nPC9BdXRob3I+PFllYXI+MjAxMjwvWWVhcj48UmVj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Ub25nPC9BdXRob3I+PFllYXI+MjAxMjwvWWVhcj48UmVj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1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3F8B60F2" w14:textId="77777777">
        <w:tc>
          <w:tcPr>
            <w:tcW w:w="2641" w:type="dxa"/>
            <w:vAlign w:val="center"/>
          </w:tcPr>
          <w:p w14:paraId="110AD63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21" w:name="_Hlk16934445"/>
            <w:r w:rsidRPr="00C6566A">
              <w:rPr>
                <w:color w:val="000000"/>
                <w:sz w:val="14"/>
                <w:szCs w:val="14"/>
              </w:rPr>
              <w:t>Methylthioninium chloride/inducer</w:t>
            </w:r>
          </w:p>
        </w:tc>
        <w:tc>
          <w:tcPr>
            <w:tcW w:w="1750" w:type="dxa"/>
            <w:vAlign w:val="center"/>
          </w:tcPr>
          <w:p w14:paraId="67C7B12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/GFP-LC3↑</w:t>
            </w:r>
          </w:p>
        </w:tc>
        <w:tc>
          <w:tcPr>
            <w:tcW w:w="1490" w:type="dxa"/>
            <w:vAlign w:val="center"/>
          </w:tcPr>
          <w:p w14:paraId="72E3E41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BB2CFD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, Aggregation-prone protein degradation↑</w:t>
            </w:r>
          </w:p>
        </w:tc>
        <w:tc>
          <w:tcPr>
            <w:tcW w:w="1280" w:type="dxa"/>
            <w:vAlign w:val="center"/>
          </w:tcPr>
          <w:p w14:paraId="05DBC0C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mRFP-GFP-LC3</w:t>
            </w:r>
          </w:p>
        </w:tc>
        <w:tc>
          <w:tcPr>
            <w:tcW w:w="1570" w:type="dxa"/>
            <w:vAlign w:val="center"/>
          </w:tcPr>
          <w:p w14:paraId="5A7F2DB7" w14:textId="5CC4AE35" w:rsidR="008B6C8E" w:rsidRPr="00C6566A" w:rsidRDefault="005078FC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TS</w:t>
            </w:r>
            <w:r w:rsidR="00A42A4F" w:rsidRPr="00C6566A">
              <w:rPr>
                <w:color w:val="000000"/>
                <w:sz w:val="14"/>
                <w:szCs w:val="14"/>
              </w:rPr>
              <w:t>D protein level</w:t>
            </w:r>
          </w:p>
        </w:tc>
        <w:tc>
          <w:tcPr>
            <w:tcW w:w="1470" w:type="dxa"/>
            <w:vAlign w:val="center"/>
          </w:tcPr>
          <w:p w14:paraId="5C09B1C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7AF4FEA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europrotection, tau clearance</w:t>
            </w:r>
          </w:p>
        </w:tc>
        <w:tc>
          <w:tcPr>
            <w:tcW w:w="1383" w:type="dxa"/>
            <w:vAlign w:val="center"/>
          </w:tcPr>
          <w:p w14:paraId="23D9EF5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Organotypic slice cultures, mice primary neurons, CHO</w:t>
            </w:r>
          </w:p>
        </w:tc>
        <w:tc>
          <w:tcPr>
            <w:tcW w:w="770" w:type="dxa"/>
            <w:vAlign w:val="center"/>
          </w:tcPr>
          <w:p w14:paraId="7AC07A2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451B334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b25nZG9uPC9BdXRob3I+PFllYXI+MjAxMjwvWWVhcj48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b25nZG9uPC9BdXRob3I+PFllYXI+MjAxMjwvWWVhcj48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1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bookmarkEnd w:id="21"/>
      <w:tr w:rsidR="008B6C8E" w:rsidRPr="00C6566A" w14:paraId="79A9001C" w14:textId="77777777">
        <w:tc>
          <w:tcPr>
            <w:tcW w:w="2641" w:type="dxa"/>
            <w:vAlign w:val="center"/>
          </w:tcPr>
          <w:p w14:paraId="6112ED3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torvastatin/inducer</w:t>
            </w:r>
          </w:p>
        </w:tc>
        <w:tc>
          <w:tcPr>
            <w:tcW w:w="1750" w:type="dxa"/>
            <w:vAlign w:val="center"/>
          </w:tcPr>
          <w:p w14:paraId="2E22635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784ADC9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AFCBB8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7CB433C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2833BA4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37F07C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MPK-MTOR</w:t>
            </w:r>
          </w:p>
        </w:tc>
        <w:tc>
          <w:tcPr>
            <w:tcW w:w="1337" w:type="dxa"/>
            <w:vAlign w:val="center"/>
          </w:tcPr>
          <w:p w14:paraId="1B5ADF3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Cytoprotective function (use 3-MA)</w:t>
            </w:r>
          </w:p>
        </w:tc>
        <w:tc>
          <w:tcPr>
            <w:tcW w:w="1383" w:type="dxa"/>
            <w:vAlign w:val="center"/>
          </w:tcPr>
          <w:p w14:paraId="083162F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SCs</w:t>
            </w:r>
          </w:p>
        </w:tc>
        <w:tc>
          <w:tcPr>
            <w:tcW w:w="770" w:type="dxa"/>
            <w:vAlign w:val="center"/>
          </w:tcPr>
          <w:p w14:paraId="69ADB95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8AB961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uZzwvQXV0aG9yPjxZZWFyPjIwMTI8L1llYXI+PFJl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uZzwvQXV0aG9yPjxZZWFyPjIwMTI8L1llYXI+PFJl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1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9BC7FD2" w14:textId="77777777">
        <w:tc>
          <w:tcPr>
            <w:tcW w:w="2641" w:type="dxa"/>
            <w:vAlign w:val="center"/>
          </w:tcPr>
          <w:p w14:paraId="63762EA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05/inhibitor</w:t>
            </w:r>
          </w:p>
        </w:tc>
        <w:tc>
          <w:tcPr>
            <w:tcW w:w="1750" w:type="dxa"/>
            <w:vAlign w:val="center"/>
          </w:tcPr>
          <w:p w14:paraId="47E7A51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1CB52B9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D55F73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15FA4ED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3EAEDE1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Tracker, LAMP2 protein level</w:t>
            </w:r>
          </w:p>
        </w:tc>
        <w:tc>
          <w:tcPr>
            <w:tcW w:w="1470" w:type="dxa"/>
            <w:vAlign w:val="center"/>
          </w:tcPr>
          <w:p w14:paraId="558A6E8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some deacidification</w:t>
            </w:r>
          </w:p>
        </w:tc>
        <w:tc>
          <w:tcPr>
            <w:tcW w:w="1337" w:type="dxa"/>
            <w:vAlign w:val="center"/>
          </w:tcPr>
          <w:p w14:paraId="3ABFBD1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68C4DE3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N229</w:t>
            </w:r>
          </w:p>
        </w:tc>
        <w:tc>
          <w:tcPr>
            <w:tcW w:w="770" w:type="dxa"/>
            <w:vAlign w:val="center"/>
          </w:tcPr>
          <w:p w14:paraId="638E925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6F90043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NY0FmZWU8L0F1dGhvcj48WWVhcj4yMDEyPC9ZZWFyPjxS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NY0FmZWU8L0F1dGhvcj48WWVhcj4yMDEyPC9ZZWFyPjxS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1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  <w:p w14:paraId="02FDB2A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</w:tr>
      <w:tr w:rsidR="008B6C8E" w:rsidRPr="00C6566A" w14:paraId="73A629BC" w14:textId="77777777">
        <w:tc>
          <w:tcPr>
            <w:tcW w:w="2641" w:type="dxa"/>
            <w:vAlign w:val="center"/>
          </w:tcPr>
          <w:p w14:paraId="2F80877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22" w:name="OLE_LINK27"/>
            <w:r w:rsidRPr="00C6566A">
              <w:rPr>
                <w:color w:val="000000"/>
                <w:sz w:val="14"/>
                <w:szCs w:val="14"/>
              </w:rPr>
              <w:t>SD118-xanthocillin X (1)</w:t>
            </w:r>
            <w:bookmarkEnd w:id="22"/>
            <w:r w:rsidRPr="00C6566A">
              <w:rPr>
                <w:color w:val="000000"/>
                <w:sz w:val="14"/>
                <w:szCs w:val="14"/>
              </w:rPr>
              <w:t>/inducer</w:t>
            </w:r>
          </w:p>
        </w:tc>
        <w:tc>
          <w:tcPr>
            <w:tcW w:w="1750" w:type="dxa"/>
            <w:vAlign w:val="center"/>
          </w:tcPr>
          <w:p w14:paraId="70DA9BF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0D9EB04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BDE0B6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3069612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55C158C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7578BACA" w14:textId="77777777" w:rsidR="008B6C8E" w:rsidRPr="00C6566A" w:rsidRDefault="005373A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AP2K/</w:t>
            </w:r>
            <w:r w:rsidR="00A42A4F" w:rsidRPr="00C6566A">
              <w:rPr>
                <w:color w:val="000000"/>
                <w:sz w:val="14"/>
                <w:szCs w:val="14"/>
              </w:rPr>
              <w:t>MEK-</w:t>
            </w:r>
            <w:r w:rsidRPr="00C6566A">
              <w:rPr>
                <w:color w:val="000000"/>
                <w:sz w:val="14"/>
                <w:szCs w:val="14"/>
              </w:rPr>
              <w:t xml:space="preserve"> MAPK/</w:t>
            </w:r>
            <w:r w:rsidR="00A42A4F" w:rsidRPr="00C6566A">
              <w:rPr>
                <w:color w:val="000000"/>
                <w:sz w:val="14"/>
                <w:szCs w:val="14"/>
              </w:rPr>
              <w:t>ERK and MTOR inhibition</w:t>
            </w:r>
          </w:p>
        </w:tc>
        <w:tc>
          <w:tcPr>
            <w:tcW w:w="1337" w:type="dxa"/>
            <w:vAlign w:val="center"/>
          </w:tcPr>
          <w:p w14:paraId="33A2BD1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nti-cancer </w:t>
            </w:r>
            <w:r w:rsidRPr="00C6566A">
              <w:rPr>
                <w:sz w:val="14"/>
                <w:szCs w:val="14"/>
              </w:rPr>
              <w:t>(use 3-MA)</w:t>
            </w:r>
          </w:p>
        </w:tc>
        <w:tc>
          <w:tcPr>
            <w:tcW w:w="1383" w:type="dxa"/>
            <w:vAlign w:val="center"/>
          </w:tcPr>
          <w:p w14:paraId="053BD50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pG2</w:t>
            </w:r>
          </w:p>
        </w:tc>
        <w:tc>
          <w:tcPr>
            <w:tcW w:w="770" w:type="dxa"/>
            <w:vAlign w:val="center"/>
          </w:tcPr>
          <w:p w14:paraId="6368023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282A23A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vPC9BdXRob3I+PFllYXI+MjAxMjwvWWVhcj48UmVj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vPC9BdXRob3I+PFllYXI+MjAxMjwvWWVhcj48UmVj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2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ECB01AD" w14:textId="77777777">
        <w:tc>
          <w:tcPr>
            <w:tcW w:w="2641" w:type="dxa"/>
            <w:vAlign w:val="center"/>
          </w:tcPr>
          <w:p w14:paraId="489C055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rFonts w:eastAsiaTheme="minorEastAsia"/>
                <w:sz w:val="14"/>
                <w:szCs w:val="14"/>
              </w:rPr>
              <w:t>Dimethyl sulfoxide</w:t>
            </w:r>
            <w:r w:rsidRPr="00C6566A">
              <w:rPr>
                <w:color w:val="000000"/>
                <w:sz w:val="14"/>
                <w:szCs w:val="14"/>
              </w:rPr>
              <w:t>/inducer</w:t>
            </w:r>
          </w:p>
        </w:tc>
        <w:tc>
          <w:tcPr>
            <w:tcW w:w="1750" w:type="dxa"/>
            <w:vAlign w:val="center"/>
          </w:tcPr>
          <w:p w14:paraId="2486823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573DA7F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3613C2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744D1E9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4D9CA92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FP-LAMP1</w:t>
            </w:r>
          </w:p>
        </w:tc>
        <w:tc>
          <w:tcPr>
            <w:tcW w:w="1470" w:type="dxa"/>
            <w:vAlign w:val="center"/>
          </w:tcPr>
          <w:p w14:paraId="0E13277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TF4 </w:t>
            </w:r>
            <w:bookmarkStart w:id="23" w:name="OLE_LINK30"/>
            <w:r w:rsidRPr="00C6566A">
              <w:rPr>
                <w:color w:val="000000"/>
                <w:sz w:val="14"/>
                <w:szCs w:val="14"/>
              </w:rPr>
              <w:t>(activating transcription factor 4)</w:t>
            </w:r>
            <w:bookmarkEnd w:id="23"/>
            <w:r w:rsidRPr="00C6566A">
              <w:rPr>
                <w:color w:val="000000"/>
                <w:sz w:val="14"/>
                <w:szCs w:val="14"/>
              </w:rPr>
              <w:t>-AKT1</w:t>
            </w:r>
          </w:p>
        </w:tc>
        <w:tc>
          <w:tcPr>
            <w:tcW w:w="1337" w:type="dxa"/>
            <w:vAlign w:val="center"/>
          </w:tcPr>
          <w:p w14:paraId="0FDD232C" w14:textId="77777777" w:rsidR="008B6C8E" w:rsidRPr="00C6566A" w:rsidRDefault="00A42A4F">
            <w:pPr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Hepatic protection, lipid accumulation clearance </w:t>
            </w:r>
            <w:r w:rsidRPr="00C6566A">
              <w:rPr>
                <w:sz w:val="14"/>
                <w:szCs w:val="14"/>
              </w:rPr>
              <w:t>(use 3-MA)</w:t>
            </w:r>
          </w:p>
        </w:tc>
        <w:tc>
          <w:tcPr>
            <w:tcW w:w="1383" w:type="dxa"/>
            <w:vAlign w:val="center"/>
          </w:tcPr>
          <w:p w14:paraId="319B11E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pG2</w:t>
            </w:r>
          </w:p>
        </w:tc>
        <w:tc>
          <w:tcPr>
            <w:tcW w:w="770" w:type="dxa"/>
            <w:vAlign w:val="center"/>
          </w:tcPr>
          <w:p w14:paraId="250A5FE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A0DCF0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b25nPC9BdXRob3I+PFllYXI+MjAxMjwvWWVhcj48UmVj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b25nPC9BdXRob3I+PFllYXI+MjAxMjwvWWVhcj48UmVj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21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4269BA7F" w14:textId="77777777">
        <w:tc>
          <w:tcPr>
            <w:tcW w:w="2641" w:type="dxa"/>
            <w:vAlign w:val="center"/>
          </w:tcPr>
          <w:p w14:paraId="6D0C190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tazanavir/inducer</w:t>
            </w:r>
          </w:p>
        </w:tc>
        <w:tc>
          <w:tcPr>
            <w:tcW w:w="1750" w:type="dxa"/>
            <w:vAlign w:val="center"/>
          </w:tcPr>
          <w:p w14:paraId="0429BAF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4FF6C59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906F13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2A61CAF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04B5223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Tracker, LAMP2 staining</w:t>
            </w:r>
          </w:p>
        </w:tc>
        <w:tc>
          <w:tcPr>
            <w:tcW w:w="1470" w:type="dxa"/>
            <w:vAlign w:val="center"/>
          </w:tcPr>
          <w:p w14:paraId="33EEEE8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70407FC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ell death</w:t>
            </w:r>
          </w:p>
        </w:tc>
        <w:tc>
          <w:tcPr>
            <w:tcW w:w="1383" w:type="dxa"/>
            <w:vAlign w:val="center"/>
          </w:tcPr>
          <w:p w14:paraId="75723ED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W872</w:t>
            </w:r>
          </w:p>
        </w:tc>
        <w:tc>
          <w:tcPr>
            <w:tcW w:w="770" w:type="dxa"/>
            <w:vAlign w:val="center"/>
          </w:tcPr>
          <w:p w14:paraId="3AE0D62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E857F1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HaWJlbGxpbmk8L0F1dGhvcj48WWVhcj4yMDEyPC9ZZWFy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HaWJlbGxpbmk8L0F1dGhvcj48WWVhcj4yMDEyPC9ZZWFy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2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30B8DA02" w14:textId="77777777">
        <w:tc>
          <w:tcPr>
            <w:tcW w:w="2641" w:type="dxa"/>
            <w:vAlign w:val="center"/>
          </w:tcPr>
          <w:p w14:paraId="6D2480D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rFonts w:eastAsiaTheme="minorEastAsia"/>
                <w:sz w:val="14"/>
                <w:szCs w:val="14"/>
              </w:rPr>
              <w:t>ZnPPIX</w:t>
            </w:r>
            <w:r w:rsidRPr="00C6566A">
              <w:rPr>
                <w:color w:val="000000"/>
                <w:sz w:val="14"/>
                <w:szCs w:val="14"/>
              </w:rPr>
              <w:t>/inducer</w:t>
            </w:r>
          </w:p>
        </w:tc>
        <w:tc>
          <w:tcPr>
            <w:tcW w:w="1750" w:type="dxa"/>
            <w:vAlign w:val="center"/>
          </w:tcPr>
          <w:p w14:paraId="2C70794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71E8538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8D8721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229E1B3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, mRFP-mWasabi-LC3</w:t>
            </w:r>
          </w:p>
        </w:tc>
        <w:tc>
          <w:tcPr>
            <w:tcW w:w="1570" w:type="dxa"/>
            <w:vAlign w:val="center"/>
          </w:tcPr>
          <w:p w14:paraId="26863F9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741F89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on-canonical autophagic pathway</w:t>
            </w:r>
          </w:p>
        </w:tc>
        <w:tc>
          <w:tcPr>
            <w:tcW w:w="1337" w:type="dxa"/>
            <w:vAlign w:val="center"/>
          </w:tcPr>
          <w:p w14:paraId="08EB95C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50DE892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La</w:t>
            </w:r>
          </w:p>
        </w:tc>
        <w:tc>
          <w:tcPr>
            <w:tcW w:w="770" w:type="dxa"/>
            <w:vAlign w:val="center"/>
          </w:tcPr>
          <w:p w14:paraId="043F7E8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2E6863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91PC9BdXRob3I+PFllYXI+MjAxMjwvWWVhcj48UmVj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91PC9BdXRob3I+PFllYXI+MjAxMjwvWWVhcj48UmVj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2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426914F2" w14:textId="77777777">
        <w:tc>
          <w:tcPr>
            <w:tcW w:w="2641" w:type="dxa"/>
            <w:vAlign w:val="center"/>
          </w:tcPr>
          <w:p w14:paraId="3E903E4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ottlerin/inducer</w:t>
            </w:r>
          </w:p>
        </w:tc>
        <w:tc>
          <w:tcPr>
            <w:tcW w:w="1750" w:type="dxa"/>
            <w:vAlign w:val="center"/>
          </w:tcPr>
          <w:p w14:paraId="3EB191B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3D30F41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A11474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23E7A99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0960B31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5DC3083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1E1E184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BECN1</w:t>
            </w:r>
            <w:r w:rsidRPr="00C6566A">
              <w:rPr>
                <w:color w:val="000000"/>
                <w:sz w:val="14"/>
                <w:szCs w:val="14"/>
              </w:rPr>
              <w:t xml:space="preserve">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7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0396BC9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uman pancreatic CSCs</w:t>
            </w:r>
          </w:p>
        </w:tc>
        <w:tc>
          <w:tcPr>
            <w:tcW w:w="770" w:type="dxa"/>
            <w:vAlign w:val="center"/>
          </w:tcPr>
          <w:p w14:paraId="48CD509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079A382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aW5naDwvQXV0aG9yPjxZZWFyPjIwMTI8L1llYXI+PFJl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aW5naDwvQXV0aG9yPjxZZWFyPjIwMTI8L1llYXI+PFJl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2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7F8C9AC9" w14:textId="77777777">
        <w:tc>
          <w:tcPr>
            <w:tcW w:w="2641" w:type="dxa"/>
            <w:vAlign w:val="center"/>
          </w:tcPr>
          <w:p w14:paraId="54556D8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24" w:name="OLE_LINK31"/>
            <w:r w:rsidRPr="00C6566A">
              <w:rPr>
                <w:rFonts w:eastAsiaTheme="minorEastAsia"/>
                <w:sz w:val="14"/>
                <w:szCs w:val="14"/>
              </w:rPr>
              <w:t>Sertindole</w:t>
            </w:r>
            <w:bookmarkEnd w:id="24"/>
            <w:r w:rsidRPr="00C6566A">
              <w:rPr>
                <w:color w:val="000000"/>
                <w:sz w:val="14"/>
                <w:szCs w:val="14"/>
              </w:rPr>
              <w:t>/inducer</w:t>
            </w:r>
          </w:p>
        </w:tc>
        <w:tc>
          <w:tcPr>
            <w:tcW w:w="1750" w:type="dxa"/>
            <w:vAlign w:val="center"/>
          </w:tcPr>
          <w:p w14:paraId="6C57467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6B37BB3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54171C5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15A7990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59A5ECA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Tracker</w:t>
            </w:r>
          </w:p>
        </w:tc>
        <w:tc>
          <w:tcPr>
            <w:tcW w:w="1470" w:type="dxa"/>
            <w:vAlign w:val="center"/>
          </w:tcPr>
          <w:p w14:paraId="4D7446A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00C6CD1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65B7623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H-SY5Y</w:t>
            </w:r>
          </w:p>
        </w:tc>
        <w:tc>
          <w:tcPr>
            <w:tcW w:w="770" w:type="dxa"/>
            <w:vAlign w:val="center"/>
          </w:tcPr>
          <w:p w14:paraId="4740D1C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CBC516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Shin&lt;/Author&gt;&lt;Year&gt;2012&lt;/Year&gt;&lt;RecNum&gt;591&lt;/RecNum&gt;&lt;DisplayText&gt;[125]&lt;/DisplayText&gt;&lt;record&gt;&lt;rec-number&gt;591&lt;/rec-number&gt;&lt;foreign-keys&gt;&lt;key app="EN" db-id="waeerr2xixw097e0tzkxdspa9fttp5p02s2w" timestamp="1566390832"&gt;591&lt;/key&gt;&lt;/foreign-keys&gt;&lt;ref-type name="Journal Article"&gt;17&lt;/ref-type&gt;&lt;contributors&gt;&lt;authors&gt;&lt;author&gt;Shin, Ji Hyun&lt;/author&gt;&lt;author&gt;Park, So Jung&lt;/author&gt;&lt;author&gt;Kim, Eun Sung&lt;/author&gt;&lt;author&gt;Jo, Yoon Kyung&lt;/author&gt;&lt;author&gt;Hong, Jungwoo&lt;/author&gt;&lt;author&gt;Cho, Dong-Hyung %J Biological&lt;/author&gt;&lt;author&gt;Pharmaceutical Bulletin&lt;/author&gt;&lt;/authors&gt;&lt;/contributors&gt;&lt;titles&gt;&lt;title&gt;Sertindole, a potent antagonist at dopamine D2 receptors, induces autophagy by increasing reactive oxygen species in SH-SY5Y neuroblastoma cells&lt;/title&gt;&lt;/titles&gt;&lt;pages&gt;1069-1075&lt;/pages&gt;&lt;volume&gt;35&lt;/volume&gt;&lt;number&gt;7&lt;/number&gt;&lt;dates&gt;&lt;year&gt;2012&lt;/year&gt;&lt;/dates&gt;&lt;isbn&gt;0918-6158&lt;/isbn&gt;&lt;urls&gt;&lt;/urls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2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439E3EA4" w14:textId="77777777">
        <w:tc>
          <w:tcPr>
            <w:tcW w:w="2641" w:type="dxa"/>
            <w:vAlign w:val="center"/>
          </w:tcPr>
          <w:p w14:paraId="501B093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rFonts w:eastAsiaTheme="minorEastAsia"/>
                <w:sz w:val="14"/>
                <w:szCs w:val="14"/>
              </w:rPr>
              <w:t>α-TEA</w:t>
            </w:r>
            <w:r w:rsidRPr="00C6566A">
              <w:rPr>
                <w:color w:val="000000"/>
                <w:sz w:val="14"/>
                <w:szCs w:val="14"/>
              </w:rPr>
              <w:t>/inducer</w:t>
            </w:r>
          </w:p>
        </w:tc>
        <w:tc>
          <w:tcPr>
            <w:tcW w:w="1750" w:type="dxa"/>
            <w:vAlign w:val="center"/>
          </w:tcPr>
          <w:p w14:paraId="383CF73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15E4E55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93E940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0C148C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5210CBC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966B64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246BE75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12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5A95A4E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3LL, 4T1</w:t>
            </w:r>
          </w:p>
        </w:tc>
        <w:tc>
          <w:tcPr>
            <w:tcW w:w="770" w:type="dxa"/>
            <w:vAlign w:val="center"/>
          </w:tcPr>
          <w:p w14:paraId="39E41EA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7F78428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aTwvQXV0aG9yPjxZZWFyPjIwMTI8L1llYXI+PFJlY051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aTwvQXV0aG9yPjxZZWFyPjIwMTI8L1llYXI+PFJlY051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2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04B48EFE" w14:textId="77777777">
        <w:tc>
          <w:tcPr>
            <w:tcW w:w="2641" w:type="dxa"/>
            <w:vAlign w:val="center"/>
          </w:tcPr>
          <w:p w14:paraId="28D5F99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Palmitic acid/inducer </w:t>
            </w:r>
          </w:p>
        </w:tc>
        <w:tc>
          <w:tcPr>
            <w:tcW w:w="1750" w:type="dxa"/>
            <w:vAlign w:val="center"/>
          </w:tcPr>
          <w:p w14:paraId="33D3D6F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60E995EB" w14:textId="2442E49A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, ATG12</w:t>
            </w:r>
            <w:r w:rsidR="00C6566A" w:rsidRPr="00C6566A">
              <w:rPr>
                <w:color w:val="000000"/>
                <w:sz w:val="14"/>
                <w:szCs w:val="14"/>
              </w:rPr>
              <w:t>–</w:t>
            </w:r>
            <w:r w:rsidRPr="00C6566A">
              <w:rPr>
                <w:color w:val="000000"/>
                <w:sz w:val="14"/>
                <w:szCs w:val="14"/>
              </w:rPr>
              <w:t>ATG5 conjugation</w:t>
            </w:r>
          </w:p>
        </w:tc>
        <w:tc>
          <w:tcPr>
            <w:tcW w:w="1280" w:type="dxa"/>
            <w:vAlign w:val="center"/>
          </w:tcPr>
          <w:p w14:paraId="7C29455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5655124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18AC517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25BE2A3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on-canonical autophagic pathway</w:t>
            </w:r>
          </w:p>
        </w:tc>
        <w:tc>
          <w:tcPr>
            <w:tcW w:w="1337" w:type="dxa"/>
            <w:vAlign w:val="center"/>
          </w:tcPr>
          <w:p w14:paraId="0B66F7C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nti-cancer (use CQ,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color w:val="000000"/>
                <w:sz w:val="14"/>
                <w:szCs w:val="14"/>
              </w:rPr>
              <w:t xml:space="preserve"> KO,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7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083C0E5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EFs, HepG2</w:t>
            </w:r>
          </w:p>
        </w:tc>
        <w:tc>
          <w:tcPr>
            <w:tcW w:w="770" w:type="dxa"/>
            <w:vAlign w:val="center"/>
          </w:tcPr>
          <w:p w14:paraId="02FF0E4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0DD3782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Tan&lt;/Author&gt;&lt;Year&gt;2012&lt;/Year&gt;&lt;RecNum&gt;128&lt;/RecNum&gt;&lt;DisplayText&gt;[127]&lt;/DisplayText&gt;&lt;record&gt;&lt;rec-number&gt;128&lt;/rec-number&gt;&lt;foreign-keys&gt;&lt;key app="EN" db-id="waeerr2xixw097e0tzkxdspa9fttp5p02s2w" timestamp="1565921906"&gt;128&lt;/key&gt;&lt;key app="ENWeb" db-id=""&gt;0&lt;/key&gt;&lt;/foreign-keys&gt;&lt;ref-type name="Journal Article"&gt;17&lt;/ref-type&gt;&lt;contributors&gt;&lt;authors&gt;&lt;author&gt;Tan, S. H.&lt;/author&gt;&lt;author&gt;Shui, G.&lt;/author&gt;&lt;author&gt;Zhou, J.&lt;/author&gt;&lt;author&gt;Li, J. J.&lt;/author&gt;&lt;author&gt;Bay, B. H.&lt;/author&gt;&lt;author&gt;Wenk, M. R.&lt;/author&gt;&lt;author&gt;Shen, H. M.&lt;/author&gt;&lt;/authors&gt;&lt;/contributors&gt;&lt;auth-address&gt;Saw Swee Hock School of Public Health, National University of Singapore, Singapore 117597.&lt;/auth-address&gt;&lt;titles&gt;&lt;title&gt;Induction of autophagy by palmitic acid via protein kinase C-mediated signaling pathway independent of mTOR (mammalian target of rapamycin)&lt;/title&gt;&lt;secondary-title&gt;J Biol Chem&lt;/secondary-title&gt;&lt;/titles&gt;&lt;periodical&gt;&lt;full-title&gt;J Biol Chem&lt;/full-title&gt;&lt;/periodical&gt;&lt;pages&gt;14364-76&lt;/pages&gt;&lt;volume&gt;287&lt;/volume&gt;&lt;number&gt;18&lt;/number&gt;&lt;edition&gt;2012/03/13&lt;/edition&gt;&lt;keywords&gt;&lt;keyword&gt;Animals&lt;/keyword&gt;&lt;keyword&gt;Autophagy/*drug effects/genetics&lt;/keyword&gt;&lt;keyword&gt;Cell Survival/drug effects/genetics&lt;/keyword&gt;&lt;keyword&gt;Enzyme Activation/drug effects/genetics&lt;/keyword&gt;&lt;keyword&gt;Enzyme Inhibitors/*pharmacology&lt;/keyword&gt;&lt;keyword&gt;Hep G2 Cells&lt;/keyword&gt;&lt;keyword&gt;Humans&lt;/keyword&gt;&lt;keyword&gt;Mice&lt;/keyword&gt;&lt;keyword&gt;Palmitic Acid/*pharmacology&lt;/keyword&gt;&lt;keyword&gt;Protein Kinase C-alpha/genetics/*metabolism&lt;/keyword&gt;&lt;keyword&gt;Signal Transduction/*drug effects/genetics&lt;/keyword&gt;&lt;keyword&gt;TOR Serine-Threonine Kinases/genetics/*metabolism&lt;/keyword&gt;&lt;/keywords&gt;&lt;dates&gt;&lt;year&gt;2012&lt;/year&gt;&lt;pub-dates&gt;&lt;date&gt;Apr 27&lt;/date&gt;&lt;/pub-dates&gt;&lt;/dates&gt;&lt;isbn&gt;1083-351X (Electronic)&amp;#xD;0021-9258 (Linking)&lt;/isbn&gt;&lt;accession-num&gt;22408252&lt;/accession-num&gt;&lt;urls&gt;&lt;related-urls&gt;&lt;url&gt;https://www.ncbi.nlm.nih.gov/pubmed/22408252&lt;/url&gt;&lt;/related-urls&gt;&lt;/urls&gt;&lt;custom2&gt;PMC3340233&lt;/custom2&gt;&lt;electronic-resource-num&gt;10.1074/jbc.M111.294157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2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8B959CE" w14:textId="77777777">
        <w:tc>
          <w:tcPr>
            <w:tcW w:w="2641" w:type="dxa"/>
            <w:vAlign w:val="center"/>
          </w:tcPr>
          <w:p w14:paraId="1DDE5A3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rFonts w:eastAsiaTheme="minorEastAsia"/>
                <w:sz w:val="14"/>
                <w:szCs w:val="14"/>
              </w:rPr>
              <w:t>Matrine/inhibitor</w:t>
            </w:r>
          </w:p>
        </w:tc>
        <w:tc>
          <w:tcPr>
            <w:tcW w:w="1750" w:type="dxa"/>
            <w:vAlign w:val="center"/>
          </w:tcPr>
          <w:p w14:paraId="76372BA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3D923FF8" w14:textId="3548A34A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, ATG12</w:t>
            </w:r>
            <w:r w:rsidR="00C6566A" w:rsidRPr="00C6566A">
              <w:rPr>
                <w:color w:val="000000"/>
                <w:sz w:val="14"/>
                <w:szCs w:val="14"/>
              </w:rPr>
              <w:t>–</w:t>
            </w:r>
            <w:r w:rsidRPr="00C6566A">
              <w:rPr>
                <w:color w:val="000000"/>
                <w:sz w:val="14"/>
                <w:szCs w:val="14"/>
              </w:rPr>
              <w:t>ATG5 conjugation</w:t>
            </w:r>
          </w:p>
        </w:tc>
        <w:tc>
          <w:tcPr>
            <w:tcW w:w="1280" w:type="dxa"/>
            <w:vAlign w:val="center"/>
          </w:tcPr>
          <w:p w14:paraId="2EACDDA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38BFC08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2F4A0716" w14:textId="59D0E94B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LysoTracker, </w:t>
            </w:r>
            <w:r w:rsidR="0090000E" w:rsidRPr="00C6566A">
              <w:rPr>
                <w:color w:val="000000"/>
                <w:sz w:val="14"/>
                <w:szCs w:val="14"/>
              </w:rPr>
              <w:t>CTSB, D</w:t>
            </w:r>
            <w:r w:rsidRPr="00C6566A">
              <w:rPr>
                <w:color w:val="000000"/>
                <w:sz w:val="14"/>
                <w:szCs w:val="14"/>
              </w:rPr>
              <w:t>&amp;L protein levels, LAMP1 staining</w:t>
            </w:r>
          </w:p>
        </w:tc>
        <w:tc>
          <w:tcPr>
            <w:tcW w:w="1470" w:type="dxa"/>
            <w:vAlign w:val="center"/>
          </w:tcPr>
          <w:p w14:paraId="45FE9D2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athepsins trafficking and activation inhibition</w:t>
            </w:r>
          </w:p>
        </w:tc>
        <w:tc>
          <w:tcPr>
            <w:tcW w:w="1337" w:type="dxa"/>
            <w:vAlign w:val="center"/>
          </w:tcPr>
          <w:p w14:paraId="53DEAF1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20EEDBD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GC7901, HeLa, BGC823, AGS</w:t>
            </w:r>
          </w:p>
        </w:tc>
        <w:tc>
          <w:tcPr>
            <w:tcW w:w="770" w:type="dxa"/>
            <w:vAlign w:val="center"/>
          </w:tcPr>
          <w:p w14:paraId="0675B27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6C4B1D8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Wang&lt;/Author&gt;&lt;Year&gt;2013&lt;/Year&gt;&lt;RecNum&gt;131&lt;/RecNum&gt;&lt;DisplayText&gt;[128]&lt;/DisplayText&gt;&lt;record&gt;&lt;rec-number&gt;131&lt;/rec-number&gt;&lt;foreign-keys&gt;&lt;key app="EN" db-id="waeerr2xixw097e0tzkxdspa9fttp5p02s2w" timestamp="1565921916"&gt;131&lt;/key&gt;&lt;key app="ENWeb" db-id=""&gt;0&lt;/key&gt;&lt;/foreign-keys&gt;&lt;ref-type name="Journal Article"&gt;17&lt;/ref-type&gt;&lt;contributors&gt;&lt;authors&gt;&lt;author&gt;Wang, Z.&lt;/author&gt;&lt;author&gt;Zhang, J.&lt;/author&gt;&lt;author&gt;Wang, Y.&lt;/author&gt;&lt;author&gt;Xing, R.&lt;/author&gt;&lt;author&gt;Yi, C.&lt;/author&gt;&lt;author&gt;Zhu, H.&lt;/author&gt;&lt;author&gt;Chen, X.&lt;/author&gt;&lt;author&gt;Guo, J.&lt;/author&gt;&lt;author&gt;Guo, W.&lt;/author&gt;&lt;author&gt;Li, W.&lt;/author&gt;&lt;author&gt;Wu, L.&lt;/author&gt;&lt;author&gt;Lu, Y.&lt;/author&gt;&lt;author&gt;Liu, S.&lt;/author&gt;&lt;/authors&gt;&lt;/contributors&gt;&lt;auth-address&gt;Beijing Institute of Genomics, Chinese Academy of Sciences, Beijing 101318, China.&lt;/auth-address&gt;&lt;titles&gt;&lt;title&gt;Matrine, a novel autophagy inhibitor, blocks trafficking and the proteolytic activation of lysosomal proteases&lt;/title&gt;&lt;secondary-title&gt;Carcinogenesis&lt;/secondary-title&gt;&lt;/titles&gt;&lt;periodical&gt;&lt;full-title&gt;Carcinogenesis&lt;/full-title&gt;&lt;/periodical&gt;&lt;pages&gt;128-38&lt;/pages&gt;&lt;volume&gt;34&lt;/volume&gt;&lt;number&gt;1&lt;/number&gt;&lt;edition&gt;2012/09/25&lt;/edition&gt;&lt;keywords&gt;&lt;keyword&gt;Alkaloids/*pharmacology&lt;/keyword&gt;&lt;keyword&gt;Autophagy/*drug effects&lt;/keyword&gt;&lt;keyword&gt;Base Sequence&lt;/keyword&gt;&lt;keyword&gt;Cell Line&lt;/keyword&gt;&lt;keyword&gt;DNA Primers&lt;/keyword&gt;&lt;keyword&gt;Enzyme Activation&lt;/keyword&gt;&lt;keyword&gt;Humans&lt;/keyword&gt;&lt;keyword&gt;Lysosomes/*enzymology&lt;/keyword&gt;&lt;keyword&gt;Peptide Hydrolases/*metabolism&lt;/keyword&gt;&lt;keyword&gt;Polymerase Chain Reaction&lt;/keyword&gt;&lt;keyword&gt;Proteolysis&lt;/keyword&gt;&lt;keyword&gt;Quinolizines/*pharmacology&lt;/keyword&gt;&lt;/keywords&gt;&lt;dates&gt;&lt;year&gt;2013&lt;/year&gt;&lt;pub-dates&gt;&lt;date&gt;Jan&lt;/date&gt;&lt;/pub-dates&gt;&lt;/dates&gt;&lt;isbn&gt;1460-2180 (Electronic)&amp;#xD;0143-3334 (Linking)&lt;/isbn&gt;&lt;accession-num&gt;23002236&lt;/accession-num&gt;&lt;urls&gt;&lt;related-urls&gt;&lt;url&gt;https://www.ncbi.nlm.nih.gov/pubmed/23002236&lt;/url&gt;&lt;/related-urls&gt;&lt;/urls&gt;&lt;electronic-resource-num&gt;10.1093/carcin/bgs295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2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7DA83A4" w14:textId="77777777">
        <w:tc>
          <w:tcPr>
            <w:tcW w:w="2641" w:type="dxa"/>
            <w:vAlign w:val="center"/>
          </w:tcPr>
          <w:p w14:paraId="19B6F48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drographolide</w:t>
            </w:r>
            <w:r w:rsidRPr="00C6566A">
              <w:rPr>
                <w:rFonts w:eastAsiaTheme="minorEastAsia"/>
                <w:sz w:val="14"/>
                <w:szCs w:val="14"/>
              </w:rPr>
              <w:t>/inhibitor</w:t>
            </w:r>
          </w:p>
        </w:tc>
        <w:tc>
          <w:tcPr>
            <w:tcW w:w="1750" w:type="dxa"/>
            <w:vAlign w:val="center"/>
          </w:tcPr>
          <w:p w14:paraId="1ACEA2F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044F077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6DD63D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564C67F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RFP-GFP-LC3</w:t>
            </w:r>
          </w:p>
        </w:tc>
        <w:tc>
          <w:tcPr>
            <w:tcW w:w="1570" w:type="dxa"/>
            <w:vAlign w:val="center"/>
          </w:tcPr>
          <w:p w14:paraId="4C3CD99A" w14:textId="1E558A01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LysoSensor, </w:t>
            </w:r>
            <w:r w:rsidR="005078FC" w:rsidRPr="00C6566A">
              <w:rPr>
                <w:color w:val="000000"/>
                <w:sz w:val="14"/>
                <w:szCs w:val="14"/>
              </w:rPr>
              <w:t>CTS</w:t>
            </w:r>
            <w:r w:rsidRPr="00C6566A">
              <w:rPr>
                <w:color w:val="000000"/>
                <w:sz w:val="14"/>
                <w:szCs w:val="14"/>
              </w:rPr>
              <w:t>B&amp;L activity and protein levels, LAMP1 staining</w:t>
            </w:r>
          </w:p>
        </w:tc>
        <w:tc>
          <w:tcPr>
            <w:tcW w:w="1470" w:type="dxa"/>
            <w:vAlign w:val="center"/>
          </w:tcPr>
          <w:p w14:paraId="5574BA3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-lysosome fusion inhibition</w:t>
            </w:r>
          </w:p>
        </w:tc>
        <w:tc>
          <w:tcPr>
            <w:tcW w:w="1337" w:type="dxa"/>
            <w:vAlign w:val="center"/>
          </w:tcPr>
          <w:p w14:paraId="7A19B96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47EBBA2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EFs, HCT116, HeLa, MCF-7</w:t>
            </w:r>
          </w:p>
        </w:tc>
        <w:tc>
          <w:tcPr>
            <w:tcW w:w="770" w:type="dxa"/>
            <w:vAlign w:val="center"/>
          </w:tcPr>
          <w:p w14:paraId="39515A7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01092B9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91PC9BdXRob3I+PFllYXI+MjAxMjwvWWVhcj48UmVj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91PC9BdXRob3I+PFllYXI+MjAxMjwvWWVhcj48UmVj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2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D100381" w14:textId="77777777">
        <w:tc>
          <w:tcPr>
            <w:tcW w:w="2641" w:type="dxa"/>
            <w:vAlign w:val="center"/>
          </w:tcPr>
          <w:p w14:paraId="74F91C7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etformin//inducer</w:t>
            </w:r>
          </w:p>
        </w:tc>
        <w:tc>
          <w:tcPr>
            <w:tcW w:w="1750" w:type="dxa"/>
            <w:vAlign w:val="center"/>
          </w:tcPr>
          <w:p w14:paraId="13C6107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3073970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5D74C40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6391F38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71383C7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57554F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TOR inhibition</w:t>
            </w:r>
          </w:p>
        </w:tc>
        <w:tc>
          <w:tcPr>
            <w:tcW w:w="1337" w:type="dxa"/>
            <w:vAlign w:val="center"/>
          </w:tcPr>
          <w:p w14:paraId="51493B3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3-MA)</w:t>
            </w:r>
          </w:p>
        </w:tc>
        <w:tc>
          <w:tcPr>
            <w:tcW w:w="1383" w:type="dxa"/>
            <w:vAlign w:val="center"/>
          </w:tcPr>
          <w:p w14:paraId="017131E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Daudi, Jurkat</w:t>
            </w:r>
          </w:p>
        </w:tc>
        <w:tc>
          <w:tcPr>
            <w:tcW w:w="770" w:type="dxa"/>
            <w:vAlign w:val="center"/>
          </w:tcPr>
          <w:p w14:paraId="6E952A7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6B8BCBA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aGk8L0F1dGhvcj48WWVhcj4yMDEyPC9ZZWFyPjxSZWNO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aGk8L0F1dGhvcj48WWVhcj4yMDEyPC9ZZWFyPjxSZWNO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3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37C778F1" w14:textId="77777777">
        <w:tc>
          <w:tcPr>
            <w:tcW w:w="2641" w:type="dxa"/>
            <w:vAlign w:val="center"/>
          </w:tcPr>
          <w:p w14:paraId="1A635D3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TM-1/inducer</w:t>
            </w:r>
          </w:p>
        </w:tc>
        <w:tc>
          <w:tcPr>
            <w:tcW w:w="1750" w:type="dxa"/>
            <w:vAlign w:val="center"/>
          </w:tcPr>
          <w:p w14:paraId="70FC738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1FE8ECB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5CF01A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31801CB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1ADA94A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Tracker</w:t>
            </w:r>
          </w:p>
        </w:tc>
        <w:tc>
          <w:tcPr>
            <w:tcW w:w="1470" w:type="dxa"/>
            <w:vAlign w:val="center"/>
          </w:tcPr>
          <w:p w14:paraId="4E850A3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on-canonical autophagic pathway</w:t>
            </w:r>
          </w:p>
        </w:tc>
        <w:tc>
          <w:tcPr>
            <w:tcW w:w="1337" w:type="dxa"/>
            <w:vAlign w:val="center"/>
          </w:tcPr>
          <w:p w14:paraId="60E64B2E" w14:textId="77777777" w:rsidR="008B6C8E" w:rsidRPr="00C6566A" w:rsidRDefault="00A42A4F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Neuroprotection, Aβ clearance </w:t>
            </w:r>
            <w:r w:rsidRPr="00C6566A">
              <w:rPr>
                <w:sz w:val="14"/>
                <w:szCs w:val="14"/>
              </w:rPr>
              <w:t>(use 3-MA)</w:t>
            </w:r>
          </w:p>
        </w:tc>
        <w:tc>
          <w:tcPr>
            <w:tcW w:w="1383" w:type="dxa"/>
            <w:vAlign w:val="center"/>
          </w:tcPr>
          <w:p w14:paraId="7DDF041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H-SY5Y, MC65</w:t>
            </w:r>
          </w:p>
        </w:tc>
        <w:tc>
          <w:tcPr>
            <w:tcW w:w="770" w:type="dxa"/>
            <w:vAlign w:val="center"/>
          </w:tcPr>
          <w:p w14:paraId="6FABF0A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23BB62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aHU8L0F1dGhvcj48WWVhcj4yMDEzPC9ZZWFyPjxSZWNO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aHU8L0F1dGhvcj48WWVhcj4yMDEzPC9ZZWFyPjxSZWNO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31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FB13047" w14:textId="77777777">
        <w:tc>
          <w:tcPr>
            <w:tcW w:w="2641" w:type="dxa"/>
            <w:vAlign w:val="center"/>
          </w:tcPr>
          <w:p w14:paraId="7A7784A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urcumin/inducer</w:t>
            </w:r>
          </w:p>
        </w:tc>
        <w:tc>
          <w:tcPr>
            <w:tcW w:w="1750" w:type="dxa"/>
            <w:vAlign w:val="center"/>
          </w:tcPr>
          <w:p w14:paraId="5629B37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18D7D01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A573B6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6F8FB77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777E152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AFECA4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MPK activation</w:t>
            </w:r>
          </w:p>
        </w:tc>
        <w:tc>
          <w:tcPr>
            <w:tcW w:w="1337" w:type="dxa"/>
            <w:vAlign w:val="center"/>
          </w:tcPr>
          <w:p w14:paraId="5BA3779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nti-cancer </w:t>
            </w:r>
            <w:r w:rsidRPr="00C6566A">
              <w:rPr>
                <w:sz w:val="14"/>
                <w:szCs w:val="14"/>
              </w:rPr>
              <w:t>(use 3-MA)</w:t>
            </w:r>
          </w:p>
        </w:tc>
        <w:tc>
          <w:tcPr>
            <w:tcW w:w="1383" w:type="dxa"/>
            <w:vAlign w:val="center"/>
          </w:tcPr>
          <w:p w14:paraId="292F954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549</w:t>
            </w:r>
          </w:p>
        </w:tc>
        <w:tc>
          <w:tcPr>
            <w:tcW w:w="770" w:type="dxa"/>
            <w:vAlign w:val="center"/>
          </w:tcPr>
          <w:p w14:paraId="217D975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6A2384F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YaWFvPC9BdXRob3I+PFllYXI+MjAxMzwvWWVhcj48UmVj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YaWFvPC9BdXRob3I+PFllYXI+MjAxMzwvWWVhcj48UmVj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3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087A626C" w14:textId="77777777">
        <w:tc>
          <w:tcPr>
            <w:tcW w:w="2641" w:type="dxa"/>
            <w:vAlign w:val="center"/>
          </w:tcPr>
          <w:p w14:paraId="7B95FC3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rFonts w:eastAsiaTheme="minorEastAsia"/>
                <w:sz w:val="14"/>
                <w:szCs w:val="14"/>
              </w:rPr>
              <w:t>3‐Nitropropionic acid</w:t>
            </w:r>
            <w:r w:rsidRPr="00C6566A">
              <w:rPr>
                <w:color w:val="000000"/>
                <w:sz w:val="14"/>
                <w:szCs w:val="14"/>
              </w:rPr>
              <w:t>/inducer</w:t>
            </w:r>
          </w:p>
        </w:tc>
        <w:tc>
          <w:tcPr>
            <w:tcW w:w="1750" w:type="dxa"/>
            <w:vAlign w:val="center"/>
          </w:tcPr>
          <w:p w14:paraId="43FAB87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0483239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5F83AF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0EFA953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3E3AE1A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73F0985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701224E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031F0C0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H-SY5Y</w:t>
            </w:r>
          </w:p>
        </w:tc>
        <w:tc>
          <w:tcPr>
            <w:tcW w:w="770" w:type="dxa"/>
            <w:vAlign w:val="center"/>
          </w:tcPr>
          <w:p w14:paraId="591D85D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CA386E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Maria E Solesio&lt;/Author&gt;&lt;Year&gt;2013&lt;/Year&gt;&lt;RecNum&gt;205&lt;/RecNum&gt;&lt;DisplayText&gt;[133]&lt;/DisplayText&gt;&lt;record&gt;&lt;rec-number&gt;205&lt;/rec-number&gt;&lt;foreign-keys&gt;&lt;key app="EN" db-id="waeerr2xixw097e0tzkxdspa9fttp5p02s2w" timestamp="1565924315"&gt;205&lt;/key&gt;&lt;/foreign-keys&gt;&lt;ref-type name="Generic"&gt;13&lt;/ref-type&gt;&lt;contributors&gt;&lt;authors&gt;&lt;author&gt;Maria E Solesio, Sara Saez-Atienzar, Joaquin Jordan, Maria F Galindo&lt;/author&gt;&lt;/authors&gt;&lt;/contributors&gt;&lt;titles&gt;&lt;title&gt;3-Nitropropionic acid induces autophagy by forming mitochondrial permeability transition pores rather than activatiing the mitochondrial fission pathway&lt;/title&gt;&lt;/titles&gt;&lt;pages&gt;63-75&lt;/pages&gt;&lt;volume&gt;168&lt;/volume&gt;&lt;dates&gt;&lt;year&gt;2013&lt;/year&gt;&lt;/dates&gt;&lt;pub-location&gt;British Journal of Pharmacology&lt;/pub-location&gt;&lt;urls&gt;&lt;/urls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3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0AADA445" w14:textId="77777777">
        <w:tc>
          <w:tcPr>
            <w:tcW w:w="2641" w:type="dxa"/>
            <w:vAlign w:val="center"/>
          </w:tcPr>
          <w:p w14:paraId="5A1E864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rFonts w:eastAsiaTheme="minorEastAsia"/>
                <w:sz w:val="14"/>
                <w:szCs w:val="14"/>
              </w:rPr>
              <w:t>Evodiamine/inducer</w:t>
            </w:r>
          </w:p>
        </w:tc>
        <w:tc>
          <w:tcPr>
            <w:tcW w:w="1750" w:type="dxa"/>
            <w:vAlign w:val="center"/>
          </w:tcPr>
          <w:p w14:paraId="6013133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56D5C7C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25DF51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991088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5C00858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B0F29C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2FC3087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Protective autophagy (use 3-MA)</w:t>
            </w:r>
          </w:p>
        </w:tc>
        <w:tc>
          <w:tcPr>
            <w:tcW w:w="1383" w:type="dxa"/>
            <w:vAlign w:val="center"/>
          </w:tcPr>
          <w:p w14:paraId="6829A90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LC</w:t>
            </w:r>
          </w:p>
        </w:tc>
        <w:tc>
          <w:tcPr>
            <w:tcW w:w="770" w:type="dxa"/>
            <w:vAlign w:val="center"/>
          </w:tcPr>
          <w:p w14:paraId="2145866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0341B44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Tu&lt;/Author&gt;&lt;Year&gt;2013&lt;/Year&gt;&lt;RecNum&gt;526&lt;/RecNum&gt;&lt;DisplayText&gt;[134]&lt;/DisplayText&gt;&lt;record&gt;&lt;rec-number&gt;526&lt;/rec-number&gt;&lt;foreign-keys&gt;&lt;key app="EN" db-id="waeerr2xixw097e0tzkxdspa9fttp5p02s2w" timestamp="1565973661"&gt;526&lt;/key&gt;&lt;key app="ENWeb" db-id=""&gt;0&lt;/key&gt;&lt;/foreign-keys&gt;&lt;ref-type name="Journal Article"&gt;17&lt;/ref-type&gt;&lt;contributors&gt;&lt;authors&gt;&lt;author&gt;Tu, Y. J.&lt;/author&gt;&lt;author&gt;Fan, X.&lt;/author&gt;&lt;author&gt;Yang, X.&lt;/author&gt;&lt;author&gt;Zhang, C.&lt;/author&gt;&lt;author&gt;Liang, H. P.&lt;/author&gt;&lt;/authors&gt;&lt;/contributors&gt;&lt;auth-address&gt;State Key Laboratory of Trauma, Burns and Combined Injury, Research Institute of Surgery, Daping Hospital, The Third Military Medical University, Chongqing 400042, PR China.&lt;/auth-address&gt;&lt;titles&gt;&lt;title&gt;Evodiamine activates autophagy as a cytoprotective response in murine Lewis lung carcinoma cells&lt;/title&gt;&lt;secondary-title&gt;Oncol Rep&lt;/secondary-title&gt;&lt;/titles&gt;&lt;periodical&gt;&lt;full-title&gt;Oncol Rep&lt;/full-title&gt;&lt;/periodical&gt;&lt;pages&gt;481-90&lt;/pages&gt;&lt;volume&gt;29&lt;/volume&gt;&lt;number&gt;2&lt;/number&gt;&lt;edition&gt;2012/11/09&lt;/edition&gt;&lt;keywords&gt;&lt;keyword&gt;Adenine/analogs &amp;amp; derivatives/pharmacology&lt;/keyword&gt;&lt;keyword&gt;Animals&lt;/keyword&gt;&lt;keyword&gt;Apoptosis/*drug effects&lt;/keyword&gt;&lt;keyword&gt;Autophagy/*drug effects/genetics&lt;/keyword&gt;&lt;keyword&gt;Carcinoma, Lewis Lung/drug therapy/genetics/*metabolism&lt;/keyword&gt;&lt;keyword&gt;Caspases/metabolism&lt;/keyword&gt;&lt;keyword&gt;Cell Line, Tumor&lt;/keyword&gt;&lt;keyword&gt;Cell Proliferation/drug effects&lt;/keyword&gt;&lt;keyword&gt;Gene Expression/drug effects&lt;/keyword&gt;&lt;keyword&gt;Mice&lt;/keyword&gt;&lt;keyword&gt;Microtubule-Associated Proteins/metabolism&lt;/keyword&gt;&lt;keyword&gt;Quinazolines/*pharmacology/therapeutic use&lt;/keyword&gt;&lt;keyword&gt;Up-Regulation/drug effects/genetics&lt;/keyword&gt;&lt;/keywords&gt;&lt;dates&gt;&lt;year&gt;2013&lt;/year&gt;&lt;pub-dates&gt;&lt;date&gt;Feb&lt;/date&gt;&lt;/pub-dates&gt;&lt;/dates&gt;&lt;isbn&gt;1791-2431 (Electronic)&amp;#xD;1021-335X (Linking)&lt;/isbn&gt;&lt;accession-num&gt;23135406&lt;/accession-num&gt;&lt;urls&gt;&lt;related-urls&gt;&lt;url&gt;https://www.ncbi.nlm.nih.gov/pubmed/23135406&lt;/url&gt;&lt;/related-urls&gt;&lt;/urls&gt;&lt;electronic-resource-num&gt;10.3892/or.2012.2125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3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6C993A4" w14:textId="77777777">
        <w:tc>
          <w:tcPr>
            <w:tcW w:w="2641" w:type="dxa"/>
            <w:vAlign w:val="center"/>
          </w:tcPr>
          <w:p w14:paraId="42839F7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lastRenderedPageBreak/>
              <w:t>Ophiopogonin B</w:t>
            </w:r>
            <w:r w:rsidRPr="00C6566A">
              <w:rPr>
                <w:rFonts w:eastAsiaTheme="minorEastAsia"/>
                <w:sz w:val="14"/>
                <w:szCs w:val="14"/>
              </w:rPr>
              <w:t>/inducer</w:t>
            </w:r>
          </w:p>
        </w:tc>
        <w:tc>
          <w:tcPr>
            <w:tcW w:w="1750" w:type="dxa"/>
            <w:vAlign w:val="center"/>
          </w:tcPr>
          <w:p w14:paraId="4E88A19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6AACB9F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F67C9F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BBD001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2CBA800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9CD589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25CB80F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0B1FC98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157, H460</w:t>
            </w:r>
          </w:p>
        </w:tc>
        <w:tc>
          <w:tcPr>
            <w:tcW w:w="770" w:type="dxa"/>
            <w:vAlign w:val="center"/>
          </w:tcPr>
          <w:p w14:paraId="5D83A15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DD1DAF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aGVuPC9BdXRob3I+PFllYXI+MjAxMzwvWWVhcj48UmVj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aGVuPC9BdXRob3I+PFllYXI+MjAxMzwvWWVhcj48UmVj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3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3DF95338" w14:textId="77777777">
        <w:tc>
          <w:tcPr>
            <w:tcW w:w="2641" w:type="dxa"/>
            <w:vAlign w:val="center"/>
          </w:tcPr>
          <w:p w14:paraId="4E31BB9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rFonts w:eastAsiaTheme="minorEastAsia"/>
                <w:sz w:val="14"/>
                <w:szCs w:val="14"/>
              </w:rPr>
              <w:t>Benzyl isothiocyanate/inducer</w:t>
            </w:r>
          </w:p>
        </w:tc>
        <w:tc>
          <w:tcPr>
            <w:tcW w:w="1750" w:type="dxa"/>
            <w:vAlign w:val="center"/>
          </w:tcPr>
          <w:p w14:paraId="64F7695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02916A1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F9F469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3C634FE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</w:t>
            </w:r>
          </w:p>
        </w:tc>
        <w:tc>
          <w:tcPr>
            <w:tcW w:w="1570" w:type="dxa"/>
            <w:vAlign w:val="center"/>
          </w:tcPr>
          <w:p w14:paraId="48FDC50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4A7CBBD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2E40061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25" w:name="OLE_LINK37"/>
            <w:r w:rsidRPr="00C6566A">
              <w:rPr>
                <w:color w:val="000000"/>
                <w:sz w:val="14"/>
                <w:szCs w:val="14"/>
              </w:rPr>
              <w:t xml:space="preserve">Protective autophagy </w:t>
            </w:r>
            <w:r w:rsidRPr="00C6566A">
              <w:rPr>
                <w:sz w:val="14"/>
                <w:szCs w:val="14"/>
              </w:rPr>
              <w:t>(use 3-MA)</w:t>
            </w:r>
            <w:bookmarkEnd w:id="25"/>
          </w:p>
        </w:tc>
        <w:tc>
          <w:tcPr>
            <w:tcW w:w="1383" w:type="dxa"/>
            <w:vAlign w:val="center"/>
          </w:tcPr>
          <w:p w14:paraId="6935B2E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v1, PC3</w:t>
            </w:r>
          </w:p>
        </w:tc>
        <w:tc>
          <w:tcPr>
            <w:tcW w:w="770" w:type="dxa"/>
            <w:vAlign w:val="center"/>
          </w:tcPr>
          <w:p w14:paraId="4C1C79D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B7B22F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aW48L0F1dGhvcj48WWVhcj4yMDEzPC9ZZWFyPjxSZWNO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aW48L0F1dGhvcj48WWVhcj4yMDEzPC9ZZWFyPjxSZWNO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3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37ED84BF" w14:textId="77777777">
        <w:tc>
          <w:tcPr>
            <w:tcW w:w="2641" w:type="dxa"/>
            <w:vAlign w:val="center"/>
          </w:tcPr>
          <w:p w14:paraId="20FA5DF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rFonts w:eastAsiaTheme="minorEastAsia"/>
                <w:sz w:val="14"/>
                <w:szCs w:val="14"/>
              </w:rPr>
              <w:t>Sorafenib/inducer</w:t>
            </w:r>
          </w:p>
        </w:tc>
        <w:tc>
          <w:tcPr>
            <w:tcW w:w="1750" w:type="dxa"/>
            <w:vAlign w:val="center"/>
          </w:tcPr>
          <w:p w14:paraId="3FF49A2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25CAFC4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73CDA0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74860FA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56130E9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422EAF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3A9C6C6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Cytoprotective function (use 3-MA)</w:t>
            </w:r>
          </w:p>
        </w:tc>
        <w:tc>
          <w:tcPr>
            <w:tcW w:w="1383" w:type="dxa"/>
            <w:vAlign w:val="center"/>
          </w:tcPr>
          <w:p w14:paraId="1DF79C7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DDCs</w:t>
            </w:r>
          </w:p>
        </w:tc>
        <w:tc>
          <w:tcPr>
            <w:tcW w:w="770" w:type="dxa"/>
            <w:vAlign w:val="center"/>
          </w:tcPr>
          <w:p w14:paraId="3F3B1E8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A1021C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aW48L0F1dGhvcj48WWVhcj4yMDEzPC9ZZWFyPjxSZWNO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aW48L0F1dGhvcj48WWVhcj4yMDEzPC9ZZWFyPjxSZWNO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3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7A7D615C" w14:textId="77777777">
        <w:tc>
          <w:tcPr>
            <w:tcW w:w="2641" w:type="dxa"/>
            <w:vAlign w:val="center"/>
          </w:tcPr>
          <w:p w14:paraId="2E0A73F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3-MA derivatives/inhibitors</w:t>
            </w:r>
          </w:p>
        </w:tc>
        <w:tc>
          <w:tcPr>
            <w:tcW w:w="1750" w:type="dxa"/>
            <w:vAlign w:val="center"/>
          </w:tcPr>
          <w:p w14:paraId="620FD01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↓</w:t>
            </w:r>
          </w:p>
        </w:tc>
        <w:tc>
          <w:tcPr>
            <w:tcW w:w="1490" w:type="dxa"/>
            <w:vAlign w:val="center"/>
          </w:tcPr>
          <w:p w14:paraId="13AF5B9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↓, GFP-ZFYVE1↓</w:t>
            </w:r>
          </w:p>
        </w:tc>
        <w:tc>
          <w:tcPr>
            <w:tcW w:w="1280" w:type="dxa"/>
            <w:vAlign w:val="center"/>
          </w:tcPr>
          <w:p w14:paraId="4958DFF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7195884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</w:t>
            </w:r>
          </w:p>
        </w:tc>
        <w:tc>
          <w:tcPr>
            <w:tcW w:w="1570" w:type="dxa"/>
            <w:vAlign w:val="center"/>
          </w:tcPr>
          <w:p w14:paraId="1099314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00460C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2302D43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3E952FB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RK</w:t>
            </w:r>
          </w:p>
        </w:tc>
        <w:tc>
          <w:tcPr>
            <w:tcW w:w="770" w:type="dxa"/>
            <w:vAlign w:val="center"/>
          </w:tcPr>
          <w:p w14:paraId="7C53FCC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D15702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dTwvQXV0aG9yPjxZZWFyPjIwMTM8L1llYXI+PFJlY051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dTwvQXV0aG9yPjxZZWFyPjIwMTM8L1llYXI+PFJlY051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3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0BE5E030" w14:textId="77777777">
        <w:tc>
          <w:tcPr>
            <w:tcW w:w="2641" w:type="dxa"/>
            <w:vAlign w:val="center"/>
          </w:tcPr>
          <w:p w14:paraId="370CFFA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rFonts w:eastAsiaTheme="minorEastAsia"/>
                <w:sz w:val="14"/>
                <w:szCs w:val="14"/>
              </w:rPr>
              <w:t>Melatonin/inducer</w:t>
            </w:r>
          </w:p>
        </w:tc>
        <w:tc>
          <w:tcPr>
            <w:tcW w:w="1750" w:type="dxa"/>
            <w:vAlign w:val="center"/>
          </w:tcPr>
          <w:p w14:paraId="08B8A5F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2EC4286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64F0DA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11CB7A6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</w:t>
            </w:r>
          </w:p>
        </w:tc>
        <w:tc>
          <w:tcPr>
            <w:tcW w:w="1570" w:type="dxa"/>
            <w:vAlign w:val="center"/>
          </w:tcPr>
          <w:p w14:paraId="4623F79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CDD655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0484C6F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Treatment for granular corneal dystrophy type 2 </w:t>
            </w:r>
            <w:r w:rsidRPr="00C6566A">
              <w:rPr>
                <w:sz w:val="14"/>
                <w:szCs w:val="14"/>
              </w:rPr>
              <w:t>(use 3-MA and BAF)</w:t>
            </w:r>
          </w:p>
        </w:tc>
        <w:tc>
          <w:tcPr>
            <w:tcW w:w="1383" w:type="dxa"/>
            <w:vAlign w:val="center"/>
          </w:tcPr>
          <w:p w14:paraId="74D2CDC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Q, HO</w:t>
            </w:r>
          </w:p>
        </w:tc>
        <w:tc>
          <w:tcPr>
            <w:tcW w:w="770" w:type="dxa"/>
            <w:vAlign w:val="center"/>
          </w:tcPr>
          <w:p w14:paraId="562CF40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59B8FB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Choi&lt;/Author&gt;&lt;Year&gt;2013&lt;/Year&gt;&lt;RecNum&gt;505&lt;/RecNum&gt;&lt;DisplayText&gt;[139]&lt;/DisplayText&gt;&lt;record&gt;&lt;rec-number&gt;505&lt;/rec-number&gt;&lt;foreign-keys&gt;&lt;key app="EN" db-id="waeerr2xixw097e0tzkxdspa9fttp5p02s2w" timestamp="1565973574"&gt;505&lt;/key&gt;&lt;key app="ENWeb" db-id=""&gt;0&lt;/key&gt;&lt;/foreign-keys&gt;&lt;ref-type name="Journal Article"&gt;17&lt;/ref-type&gt;&lt;contributors&gt;&lt;authors&gt;&lt;author&gt;Choi, S. I.&lt;/author&gt;&lt;author&gt;Kim, K. S.&lt;/author&gt;&lt;author&gt;Oh, J. Y.&lt;/author&gt;&lt;author&gt;Jin, J. Y.&lt;/author&gt;&lt;author&gt;Lee, G. H.&lt;/author&gt;&lt;author&gt;Kim, E. K.&lt;/author&gt;&lt;/authors&gt;&lt;/contributors&gt;&lt;auth-address&gt;Corneal Dystrophy Research Institute; Department of Ophthalmology, Yonsei University College of Medicine, Seoul, South Korea.&lt;/auth-address&gt;&lt;titles&gt;&lt;title&gt;Melatonin induces autophagy via an mTOR-dependent pathway and enhances clearance of mutant-TGFBIp&lt;/title&gt;&lt;secondary-title&gt;J Pineal Res&lt;/secondary-title&gt;&lt;/titles&gt;&lt;periodical&gt;&lt;full-title&gt;J Pineal Res&lt;/full-title&gt;&lt;/periodical&gt;&lt;pages&gt;361-72&lt;/pages&gt;&lt;volume&gt;54&lt;/volume&gt;&lt;number&gt;4&lt;/number&gt;&lt;edition&gt;2013/02/01&lt;/edition&gt;&lt;keywords&gt;&lt;keyword&gt;Animals&lt;/keyword&gt;&lt;keyword&gt;Autophagy/*drug effects&lt;/keyword&gt;&lt;keyword&gt;Base Sequence&lt;/keyword&gt;&lt;keyword&gt;Blotting, Western&lt;/keyword&gt;&lt;keyword&gt;Cells, Cultured&lt;/keyword&gt;&lt;keyword&gt;DNA Primers&lt;/keyword&gt;&lt;keyword&gt;Humans&lt;/keyword&gt;&lt;keyword&gt;Melatonin/*pharmacology&lt;/keyword&gt;&lt;keyword&gt;Microscopy, Electron, Transmission&lt;/keyword&gt;&lt;keyword&gt;TOR Serine-Threonine Kinases/*metabolism&lt;/keyword&gt;&lt;keyword&gt;Transforming Growth Factor beta1/*metabolism&lt;/keyword&gt;&lt;keyword&gt;(mTOR)&lt;/keyword&gt;&lt;keyword&gt;Lc3&lt;/keyword&gt;&lt;keyword&gt;TGFBIp&lt;/keyword&gt;&lt;keyword&gt;autophagy&lt;/keyword&gt;&lt;keyword&gt;granular corneal dystrophy type 2&lt;/keyword&gt;&lt;keyword&gt;melatonin&lt;/keyword&gt;&lt;/keywords&gt;&lt;dates&gt;&lt;year&gt;2013&lt;/year&gt;&lt;pub-dates&gt;&lt;date&gt;May&lt;/date&gt;&lt;/pub-dates&gt;&lt;/dates&gt;&lt;isbn&gt;1600-079X (Electronic)&amp;#xD;0742-3098 (Linking)&lt;/isbn&gt;&lt;accession-num&gt;23363291&lt;/accession-num&gt;&lt;urls&gt;&lt;related-urls&gt;&lt;url&gt;https://www.ncbi.nlm.nih.gov/pubmed/23363291&lt;/url&gt;&lt;/related-urls&gt;&lt;/urls&gt;&lt;electronic-resource-num&gt;10.1111/jpi.12039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3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775E4BE0" w14:textId="77777777">
        <w:tc>
          <w:tcPr>
            <w:tcW w:w="2641" w:type="dxa"/>
            <w:vAlign w:val="center"/>
          </w:tcPr>
          <w:p w14:paraId="0CD6507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rFonts w:eastAsiaTheme="minorEastAsia"/>
                <w:sz w:val="14"/>
                <w:szCs w:val="14"/>
              </w:rPr>
              <w:t>Pterostilbene/inducer</w:t>
            </w:r>
          </w:p>
        </w:tc>
        <w:tc>
          <w:tcPr>
            <w:tcW w:w="1750" w:type="dxa"/>
            <w:vAlign w:val="center"/>
          </w:tcPr>
          <w:p w14:paraId="14D942C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6DE31DC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CF9A36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4FFE46B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68EB98F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1584EA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23CEB12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 xml:space="preserve">Cytoprotective function </w:t>
            </w:r>
            <w:bookmarkStart w:id="26" w:name="OLE_LINK32"/>
            <w:r w:rsidRPr="00C6566A">
              <w:rPr>
                <w:sz w:val="14"/>
                <w:szCs w:val="14"/>
              </w:rPr>
              <w:t>(</w:t>
            </w:r>
            <w:r w:rsidRPr="00C6566A">
              <w:rPr>
                <w:i/>
                <w:iCs/>
                <w:sz w:val="14"/>
                <w:szCs w:val="14"/>
              </w:rPr>
              <w:t>ATG5</w:t>
            </w:r>
            <w:r w:rsidRPr="00C6566A">
              <w:rPr>
                <w:sz w:val="14"/>
                <w:szCs w:val="14"/>
              </w:rPr>
              <w:t xml:space="preserve"> KD)</w:t>
            </w:r>
            <w:bookmarkEnd w:id="26"/>
          </w:p>
        </w:tc>
        <w:tc>
          <w:tcPr>
            <w:tcW w:w="1383" w:type="dxa"/>
            <w:vAlign w:val="center"/>
          </w:tcPr>
          <w:p w14:paraId="4B6F773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UVECs</w:t>
            </w:r>
          </w:p>
        </w:tc>
        <w:tc>
          <w:tcPr>
            <w:tcW w:w="770" w:type="dxa"/>
            <w:vAlign w:val="center"/>
          </w:tcPr>
          <w:p w14:paraId="0E3C71F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FECB81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uZzwvQXV0aG9yPjxZZWFyPjIwMTM8L1llYXI+PFJl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uZzwvQXV0aG9yPjxZZWFyPjIwMTM8L1llYXI+PFJl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4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D5382F9" w14:textId="77777777">
        <w:tc>
          <w:tcPr>
            <w:tcW w:w="2641" w:type="dxa"/>
            <w:vAlign w:val="center"/>
          </w:tcPr>
          <w:p w14:paraId="7791B93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27" w:name="_Hlk16934479"/>
            <w:r w:rsidRPr="00C6566A">
              <w:rPr>
                <w:color w:val="000000"/>
                <w:sz w:val="14"/>
                <w:szCs w:val="14"/>
              </w:rPr>
              <w:t>Sulindac sulfide amide</w:t>
            </w:r>
            <w:r w:rsidRPr="00C6566A">
              <w:rPr>
                <w:rFonts w:eastAsiaTheme="minorEastAsia"/>
                <w:sz w:val="14"/>
                <w:szCs w:val="14"/>
              </w:rPr>
              <w:t>/inducer</w:t>
            </w:r>
          </w:p>
        </w:tc>
        <w:tc>
          <w:tcPr>
            <w:tcW w:w="1750" w:type="dxa"/>
            <w:vAlign w:val="center"/>
          </w:tcPr>
          <w:p w14:paraId="2C7AB7D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mRFP/GFP-LC3↑</w:t>
            </w:r>
          </w:p>
        </w:tc>
        <w:tc>
          <w:tcPr>
            <w:tcW w:w="1490" w:type="dxa"/>
            <w:vAlign w:val="center"/>
          </w:tcPr>
          <w:p w14:paraId="7AEC672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, mRFP-GFP-LC3</w:t>
            </w:r>
          </w:p>
        </w:tc>
        <w:tc>
          <w:tcPr>
            <w:tcW w:w="1280" w:type="dxa"/>
            <w:vAlign w:val="center"/>
          </w:tcPr>
          <w:p w14:paraId="5A3D78F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035762A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4A701A8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-ID</w:t>
            </w:r>
          </w:p>
        </w:tc>
        <w:tc>
          <w:tcPr>
            <w:tcW w:w="1470" w:type="dxa"/>
            <w:vAlign w:val="center"/>
          </w:tcPr>
          <w:p w14:paraId="49B6649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753CD90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nti-cancer </w:t>
            </w:r>
            <w:r w:rsidRPr="00C6566A">
              <w:rPr>
                <w:sz w:val="14"/>
                <w:szCs w:val="14"/>
              </w:rPr>
              <w:t>(</w:t>
            </w:r>
            <w:r w:rsidRPr="00C6566A">
              <w:rPr>
                <w:i/>
                <w:iCs/>
                <w:sz w:val="14"/>
                <w:szCs w:val="14"/>
              </w:rPr>
              <w:t>ATG7</w:t>
            </w:r>
            <w:r w:rsidRPr="00C6566A">
              <w:rPr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3A5DDC6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549, H1299</w:t>
            </w:r>
          </w:p>
        </w:tc>
        <w:tc>
          <w:tcPr>
            <w:tcW w:w="770" w:type="dxa"/>
            <w:vAlign w:val="center"/>
          </w:tcPr>
          <w:p w14:paraId="3DDCF13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601EEC1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HdXJwaW5hcjwvQXV0aG9yPjxZZWFyPjIwMTM8L1llYXI+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HdXJwaW5hcjwvQXV0aG9yPjxZZWFyPjIwMTM8L1llYXI+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41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bookmarkEnd w:id="27"/>
      <w:tr w:rsidR="008B6C8E" w:rsidRPr="00C6566A" w14:paraId="257B6DB3" w14:textId="77777777">
        <w:tc>
          <w:tcPr>
            <w:tcW w:w="2641" w:type="dxa"/>
            <w:vAlign w:val="center"/>
          </w:tcPr>
          <w:p w14:paraId="27D45DC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DHEA, EPEA/inducers</w:t>
            </w:r>
          </w:p>
        </w:tc>
        <w:tc>
          <w:tcPr>
            <w:tcW w:w="1750" w:type="dxa"/>
            <w:vAlign w:val="center"/>
          </w:tcPr>
          <w:p w14:paraId="191E748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40696C0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BECN1-Bcl2 interaction↓</w:t>
            </w:r>
          </w:p>
        </w:tc>
        <w:tc>
          <w:tcPr>
            <w:tcW w:w="1280" w:type="dxa"/>
            <w:vAlign w:val="center"/>
          </w:tcPr>
          <w:p w14:paraId="27634F7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27EB93A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138BE28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787D463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78FC175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7A17DFE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F-7</w:t>
            </w:r>
          </w:p>
        </w:tc>
        <w:tc>
          <w:tcPr>
            <w:tcW w:w="770" w:type="dxa"/>
            <w:vAlign w:val="center"/>
          </w:tcPr>
          <w:p w14:paraId="00F4D06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AEA9C4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Sb3ZpdG88L0F1dGhvcj48WWVhcj4yMDEzPC9ZZWFyPjxS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Sb3ZpdG88L0F1dGhvcj48WWVhcj4yMDEzPC9ZZWFyPjxS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4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63F8E55" w14:textId="77777777">
        <w:tc>
          <w:tcPr>
            <w:tcW w:w="2641" w:type="dxa"/>
            <w:vAlign w:val="center"/>
          </w:tcPr>
          <w:p w14:paraId="0B2C39A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28" w:name="_Hlk16934556"/>
            <w:r w:rsidRPr="00C6566A">
              <w:rPr>
                <w:sz w:val="14"/>
                <w:szCs w:val="14"/>
              </w:rPr>
              <w:t>Nilotinib/inducer</w:t>
            </w:r>
          </w:p>
        </w:tc>
        <w:tc>
          <w:tcPr>
            <w:tcW w:w="1750" w:type="dxa"/>
            <w:vAlign w:val="center"/>
          </w:tcPr>
          <w:p w14:paraId="3AAC9C6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0AF8E20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902F7E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</w:t>
            </w:r>
          </w:p>
        </w:tc>
        <w:tc>
          <w:tcPr>
            <w:tcW w:w="1280" w:type="dxa"/>
            <w:vAlign w:val="center"/>
          </w:tcPr>
          <w:p w14:paraId="51EC89C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</w:t>
            </w:r>
          </w:p>
        </w:tc>
        <w:tc>
          <w:tcPr>
            <w:tcW w:w="1570" w:type="dxa"/>
            <w:vAlign w:val="center"/>
          </w:tcPr>
          <w:p w14:paraId="7A6F11C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209E1C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MPK activation</w:t>
            </w:r>
          </w:p>
        </w:tc>
        <w:tc>
          <w:tcPr>
            <w:tcW w:w="1337" w:type="dxa"/>
            <w:vAlign w:val="center"/>
          </w:tcPr>
          <w:p w14:paraId="2026504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3-MA and HCQ)</w:t>
            </w:r>
          </w:p>
        </w:tc>
        <w:tc>
          <w:tcPr>
            <w:tcW w:w="1383" w:type="dxa"/>
            <w:vAlign w:val="center"/>
          </w:tcPr>
          <w:p w14:paraId="78E373B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uh-7, Hep3B, PLC5</w:t>
            </w:r>
          </w:p>
        </w:tc>
        <w:tc>
          <w:tcPr>
            <w:tcW w:w="770" w:type="dxa"/>
            <w:vAlign w:val="center"/>
          </w:tcPr>
          <w:p w14:paraId="48DBE45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36D4A15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ZdTwvQXV0aG9yPjxZZWFyPjIwMTM8L1llYXI+PFJlY051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ZdTwvQXV0aG9yPjxZZWFyPjIwMTM8L1llYXI+PFJlY051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4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bookmarkEnd w:id="28"/>
      <w:tr w:rsidR="008B6C8E" w:rsidRPr="00C6566A" w14:paraId="1F282FC3" w14:textId="77777777">
        <w:tc>
          <w:tcPr>
            <w:tcW w:w="2641" w:type="dxa"/>
            <w:vAlign w:val="center"/>
          </w:tcPr>
          <w:p w14:paraId="1F441E0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aikosaponin-d</w:t>
            </w:r>
            <w:r w:rsidRPr="00C6566A">
              <w:rPr>
                <w:sz w:val="14"/>
                <w:szCs w:val="14"/>
              </w:rPr>
              <w:t>/inducer</w:t>
            </w:r>
          </w:p>
        </w:tc>
        <w:tc>
          <w:tcPr>
            <w:tcW w:w="1750" w:type="dxa"/>
            <w:vAlign w:val="center"/>
          </w:tcPr>
          <w:p w14:paraId="1340F9D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, LC3 staining↑</w:t>
            </w:r>
          </w:p>
        </w:tc>
        <w:tc>
          <w:tcPr>
            <w:tcW w:w="1490" w:type="dxa"/>
            <w:vAlign w:val="center"/>
          </w:tcPr>
          <w:p w14:paraId="3EBE6EC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AAC737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34D5F49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</w:t>
            </w:r>
          </w:p>
        </w:tc>
        <w:tc>
          <w:tcPr>
            <w:tcW w:w="1570" w:type="dxa"/>
            <w:vAlign w:val="center"/>
          </w:tcPr>
          <w:p w14:paraId="0F1541B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D85C7F1" w14:textId="4EA53654" w:rsidR="008B6C8E" w:rsidRPr="00C6566A" w:rsidRDefault="001D5645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29" w:name="OLE_LINK28"/>
            <w:r w:rsidRPr="00C6566A">
              <w:rPr>
                <w:color w:val="000000"/>
                <w:sz w:val="14"/>
                <w:szCs w:val="14"/>
              </w:rPr>
              <w:t>CAMK2/</w:t>
            </w:r>
            <w:r w:rsidR="00A42A4F" w:rsidRPr="00C6566A">
              <w:rPr>
                <w:color w:val="000000"/>
                <w:sz w:val="14"/>
                <w:szCs w:val="14"/>
              </w:rPr>
              <w:t>CaMKK</w:t>
            </w:r>
            <w:bookmarkEnd w:id="29"/>
            <w:r w:rsidR="00A42A4F" w:rsidRPr="00C6566A">
              <w:rPr>
                <w:color w:val="000000"/>
                <w:sz w:val="14"/>
                <w:szCs w:val="14"/>
              </w:rPr>
              <w:t xml:space="preserve"> (</w:t>
            </w:r>
            <w:r w:rsidRPr="00C6566A">
              <w:rPr>
                <w:color w:val="000000"/>
                <w:sz w:val="14"/>
                <w:szCs w:val="14"/>
              </w:rPr>
              <w:t>calcium/</w:t>
            </w:r>
            <w:r w:rsidR="00A42A4F" w:rsidRPr="00C6566A">
              <w:rPr>
                <w:color w:val="000000"/>
                <w:sz w:val="14"/>
                <w:szCs w:val="14"/>
              </w:rPr>
              <w:t>calmodulin</w:t>
            </w:r>
            <w:r w:rsidRPr="00C6566A">
              <w:rPr>
                <w:color w:val="000000"/>
                <w:sz w:val="14"/>
                <w:szCs w:val="14"/>
              </w:rPr>
              <w:t xml:space="preserve"> </w:t>
            </w:r>
            <w:r w:rsidR="00A42A4F" w:rsidRPr="00C6566A">
              <w:rPr>
                <w:color w:val="000000"/>
                <w:sz w:val="14"/>
                <w:szCs w:val="14"/>
              </w:rPr>
              <w:t xml:space="preserve">dependent protein kinase </w:t>
            </w:r>
            <w:r w:rsidRPr="00C6566A">
              <w:rPr>
                <w:color w:val="000000"/>
                <w:sz w:val="14"/>
                <w:szCs w:val="14"/>
              </w:rPr>
              <w:t>II</w:t>
            </w:r>
            <w:r w:rsidR="00A42A4F" w:rsidRPr="00C6566A">
              <w:rPr>
                <w:color w:val="000000"/>
                <w:sz w:val="14"/>
                <w:szCs w:val="14"/>
              </w:rPr>
              <w:t>)-AMPK-MTOR activation</w:t>
            </w:r>
          </w:p>
        </w:tc>
        <w:tc>
          <w:tcPr>
            <w:tcW w:w="1337" w:type="dxa"/>
            <w:vAlign w:val="center"/>
          </w:tcPr>
          <w:p w14:paraId="50543B9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30" w:name="OLE_LINK33"/>
            <w:r w:rsidRPr="00C6566A">
              <w:rPr>
                <w:color w:val="000000"/>
                <w:sz w:val="14"/>
                <w:szCs w:val="14"/>
              </w:rPr>
              <w:t xml:space="preserve">Anti-cancer (use 3-MA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7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  <w:bookmarkEnd w:id="30"/>
          </w:p>
        </w:tc>
        <w:tc>
          <w:tcPr>
            <w:tcW w:w="1383" w:type="dxa"/>
            <w:vAlign w:val="center"/>
          </w:tcPr>
          <w:p w14:paraId="4A7E33C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La, MCF-7</w:t>
            </w:r>
          </w:p>
        </w:tc>
        <w:tc>
          <w:tcPr>
            <w:tcW w:w="770" w:type="dxa"/>
            <w:vAlign w:val="center"/>
          </w:tcPr>
          <w:p w14:paraId="6694DD5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7FC251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b25nPC9BdXRob3I+PFllYXI+MjAxMzwvWWVhcj48UmVj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b25nPC9BdXRob3I+PFllYXI+MjAxMzwvWWVhcj48UmVj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4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319988D1" w14:textId="77777777">
        <w:tc>
          <w:tcPr>
            <w:tcW w:w="2641" w:type="dxa"/>
            <w:vAlign w:val="center"/>
          </w:tcPr>
          <w:p w14:paraId="63BD131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admium</w:t>
            </w:r>
            <w:r w:rsidRPr="00C6566A">
              <w:rPr>
                <w:sz w:val="14"/>
                <w:szCs w:val="14"/>
              </w:rPr>
              <w:t>/inducer</w:t>
            </w:r>
          </w:p>
        </w:tc>
        <w:tc>
          <w:tcPr>
            <w:tcW w:w="1750" w:type="dxa"/>
            <w:vAlign w:val="center"/>
          </w:tcPr>
          <w:p w14:paraId="679275F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78C4039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2CB35B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18D8703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4256CE4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734EFE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64E571B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rotective autophagy (use CQ and rapamycin)</w:t>
            </w:r>
          </w:p>
        </w:tc>
        <w:tc>
          <w:tcPr>
            <w:tcW w:w="1383" w:type="dxa"/>
            <w:vAlign w:val="center"/>
          </w:tcPr>
          <w:p w14:paraId="5149A8F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C12</w:t>
            </w:r>
          </w:p>
        </w:tc>
        <w:tc>
          <w:tcPr>
            <w:tcW w:w="770" w:type="dxa"/>
            <w:vAlign w:val="center"/>
          </w:tcPr>
          <w:p w14:paraId="11E4F4B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78DAFA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MzwvWWVhcj48UmVj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MzwvWWVhcj48UmVj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4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6995AD6" w14:textId="77777777">
        <w:tc>
          <w:tcPr>
            <w:tcW w:w="2641" w:type="dxa"/>
            <w:vAlign w:val="center"/>
          </w:tcPr>
          <w:p w14:paraId="6A22954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89</w:t>
            </w:r>
            <w:r w:rsidRPr="00C6566A">
              <w:rPr>
                <w:sz w:val="14"/>
                <w:szCs w:val="14"/>
              </w:rPr>
              <w:t>/inducer</w:t>
            </w:r>
          </w:p>
        </w:tc>
        <w:tc>
          <w:tcPr>
            <w:tcW w:w="1750" w:type="dxa"/>
            <w:vAlign w:val="center"/>
          </w:tcPr>
          <w:p w14:paraId="4BC5154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62CE8B9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8CD827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6F13A11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5F17EB9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3B5B9A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on-canonical autophagic pathway</w:t>
            </w:r>
          </w:p>
        </w:tc>
        <w:tc>
          <w:tcPr>
            <w:tcW w:w="1337" w:type="dxa"/>
            <w:vAlign w:val="center"/>
          </w:tcPr>
          <w:p w14:paraId="5D9F0AB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3969DA6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G108-15</w:t>
            </w:r>
          </w:p>
        </w:tc>
        <w:tc>
          <w:tcPr>
            <w:tcW w:w="770" w:type="dxa"/>
            <w:vAlign w:val="center"/>
          </w:tcPr>
          <w:p w14:paraId="2CED754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2CB9951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Jbm91ZTwvQXV0aG9yPjxZZWFyPjIwMTM8L1llYXI+PFJl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Jbm91ZTwvQXV0aG9yPjxZZWFyPjIwMTM8L1llYXI+PFJl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4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E573935" w14:textId="77777777">
        <w:tc>
          <w:tcPr>
            <w:tcW w:w="2641" w:type="dxa"/>
            <w:vAlign w:val="center"/>
          </w:tcPr>
          <w:p w14:paraId="243EA88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Salinomycin/inducer</w:t>
            </w:r>
          </w:p>
        </w:tc>
        <w:tc>
          <w:tcPr>
            <w:tcW w:w="1750" w:type="dxa"/>
            <w:vAlign w:val="center"/>
          </w:tcPr>
          <w:p w14:paraId="12D3DBE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64A8ABE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5D7751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25B4BC3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21A56C4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Tracker</w:t>
            </w:r>
          </w:p>
        </w:tc>
        <w:tc>
          <w:tcPr>
            <w:tcW w:w="1470" w:type="dxa"/>
            <w:vAlign w:val="center"/>
          </w:tcPr>
          <w:p w14:paraId="6238125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1C24B46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31" w:name="OLE_LINK34"/>
            <w:r w:rsidRPr="00C6566A">
              <w:rPr>
                <w:color w:val="000000"/>
                <w:sz w:val="14"/>
                <w:szCs w:val="14"/>
              </w:rPr>
              <w:t xml:space="preserve">Anti-cancer (use CQ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  <w:bookmarkEnd w:id="31"/>
          </w:p>
        </w:tc>
        <w:tc>
          <w:tcPr>
            <w:tcW w:w="1383" w:type="dxa"/>
            <w:vAlign w:val="center"/>
          </w:tcPr>
          <w:p w14:paraId="4729A59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C3, SKBR-3, MDA-MB-468</w:t>
            </w:r>
          </w:p>
        </w:tc>
        <w:tc>
          <w:tcPr>
            <w:tcW w:w="770" w:type="dxa"/>
            <w:vAlign w:val="center"/>
          </w:tcPr>
          <w:p w14:paraId="23C35BD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8A71ED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KYW5nYW1yZWRkeTwvQXV0aG9yPjxZZWFyPjIwMTM8L1ll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KYW5nYW1yZWRkeTwvQXV0aG9yPjxZZWFyPjIwMTM8L1ll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4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2405538E" w14:textId="77777777">
        <w:tc>
          <w:tcPr>
            <w:tcW w:w="2641" w:type="dxa"/>
            <w:vAlign w:val="center"/>
          </w:tcPr>
          <w:p w14:paraId="533A7FF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Erlotinib/inducer</w:t>
            </w:r>
          </w:p>
        </w:tc>
        <w:tc>
          <w:tcPr>
            <w:tcW w:w="1750" w:type="dxa"/>
            <w:vAlign w:val="center"/>
          </w:tcPr>
          <w:p w14:paraId="064B2AA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0CB003F1" w14:textId="33220FC8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LC3 lipidation↑, </w:t>
            </w:r>
            <w:r w:rsidRPr="00C6566A">
              <w:rPr>
                <w:sz w:val="14"/>
                <w:szCs w:val="14"/>
              </w:rPr>
              <w:t>ATG12</w:t>
            </w:r>
            <w:r w:rsidR="00C6566A" w:rsidRPr="00C6566A">
              <w:rPr>
                <w:sz w:val="14"/>
                <w:szCs w:val="14"/>
              </w:rPr>
              <w:t>–</w:t>
            </w:r>
            <w:r w:rsidRPr="00C6566A">
              <w:rPr>
                <w:sz w:val="14"/>
                <w:szCs w:val="14"/>
              </w:rPr>
              <w:t>ATG5 conjugation↑</w:t>
            </w:r>
          </w:p>
        </w:tc>
        <w:tc>
          <w:tcPr>
            <w:tcW w:w="1280" w:type="dxa"/>
            <w:vAlign w:val="center"/>
          </w:tcPr>
          <w:p w14:paraId="5793DBA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5E5EDB8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7819A56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AEB8A4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TOR inhibition</w:t>
            </w:r>
          </w:p>
        </w:tc>
        <w:tc>
          <w:tcPr>
            <w:tcW w:w="1337" w:type="dxa"/>
            <w:vAlign w:val="center"/>
          </w:tcPr>
          <w:p w14:paraId="0924BD9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BECN1</w:t>
            </w:r>
            <w:r w:rsidRPr="00C6566A">
              <w:rPr>
                <w:color w:val="000000"/>
                <w:sz w:val="14"/>
                <w:szCs w:val="14"/>
              </w:rPr>
              <w:t xml:space="preserve">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618AA7C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CC827, HCC4006, H358, H1975</w:t>
            </w:r>
          </w:p>
        </w:tc>
        <w:tc>
          <w:tcPr>
            <w:tcW w:w="770" w:type="dxa"/>
            <w:vAlign w:val="center"/>
          </w:tcPr>
          <w:p w14:paraId="1F53F15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25E3AD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aTwvQXV0aG9yPjxZZWFyPjIwMTM8L1llYXI+PFJlY051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aTwvQXV0aG9yPjxZZWFyPjIwMTM8L1llYXI+PFJlY051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4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CC4C277" w14:textId="77777777">
        <w:tc>
          <w:tcPr>
            <w:tcW w:w="2641" w:type="dxa"/>
            <w:vAlign w:val="center"/>
          </w:tcPr>
          <w:p w14:paraId="7B6340A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hymoquinone/inhibitor</w:t>
            </w:r>
          </w:p>
        </w:tc>
        <w:tc>
          <w:tcPr>
            <w:tcW w:w="1750" w:type="dxa"/>
            <w:vAlign w:val="center"/>
          </w:tcPr>
          <w:p w14:paraId="29B35CB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60F8DEF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68EF86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75DBA01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0599800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CD2499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5A5D072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z-VAD-FMK)</w:t>
            </w:r>
          </w:p>
        </w:tc>
        <w:tc>
          <w:tcPr>
            <w:tcW w:w="1383" w:type="dxa"/>
            <w:vAlign w:val="center"/>
          </w:tcPr>
          <w:p w14:paraId="3DE86E7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U87MG, Gli36(EGFR)</w:t>
            </w:r>
          </w:p>
        </w:tc>
        <w:tc>
          <w:tcPr>
            <w:tcW w:w="770" w:type="dxa"/>
            <w:vAlign w:val="center"/>
          </w:tcPr>
          <w:p w14:paraId="18E2720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23DED4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SYWNvbWE8L0F1dGhvcj48WWVhcj4yMDEzPC9ZZWFyPjxS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SYWNvbWE8L0F1dGhvcj48WWVhcj4yMDEzPC9ZZWFyPjxS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4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6F358B9" w14:textId="77777777">
        <w:tc>
          <w:tcPr>
            <w:tcW w:w="2641" w:type="dxa"/>
            <w:vAlign w:val="center"/>
          </w:tcPr>
          <w:p w14:paraId="03652AD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anzamine A/inhibitor</w:t>
            </w:r>
          </w:p>
        </w:tc>
        <w:tc>
          <w:tcPr>
            <w:tcW w:w="1750" w:type="dxa"/>
            <w:vAlign w:val="center"/>
          </w:tcPr>
          <w:p w14:paraId="5B2A661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049C036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03A9DD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13C5454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11FE788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Sensor, V-ATPase staining</w:t>
            </w:r>
          </w:p>
        </w:tc>
        <w:tc>
          <w:tcPr>
            <w:tcW w:w="1470" w:type="dxa"/>
            <w:vAlign w:val="center"/>
          </w:tcPr>
          <w:p w14:paraId="6A618E9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V-ATPase uncoupling</w:t>
            </w:r>
          </w:p>
        </w:tc>
        <w:tc>
          <w:tcPr>
            <w:tcW w:w="1337" w:type="dxa"/>
            <w:vAlign w:val="center"/>
          </w:tcPr>
          <w:p w14:paraId="3BA7B9E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2C94A41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sPC-1, PANC-1, BxPC-3, MIA PaCa-2</w:t>
            </w:r>
          </w:p>
        </w:tc>
        <w:tc>
          <w:tcPr>
            <w:tcW w:w="770" w:type="dxa"/>
            <w:vAlign w:val="center"/>
          </w:tcPr>
          <w:p w14:paraId="5D68153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D03D44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YWxsaWZhdGlkaXM8L0F1dGhvcj48WWVhcj4yMDEzPC9Z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YWxsaWZhdGlkaXM8L0F1dGhvcj48WWVhcj4yMDEzPC9Z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5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33C4B4A" w14:textId="77777777">
        <w:tc>
          <w:tcPr>
            <w:tcW w:w="2641" w:type="dxa"/>
            <w:vAlign w:val="center"/>
          </w:tcPr>
          <w:p w14:paraId="109F7C3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iperlongumine/inducer</w:t>
            </w:r>
          </w:p>
        </w:tc>
        <w:tc>
          <w:tcPr>
            <w:tcW w:w="1750" w:type="dxa"/>
            <w:vAlign w:val="center"/>
          </w:tcPr>
          <w:p w14:paraId="516CF6A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/mCherry-LC3↑</w:t>
            </w:r>
          </w:p>
        </w:tc>
        <w:tc>
          <w:tcPr>
            <w:tcW w:w="1490" w:type="dxa"/>
            <w:vAlign w:val="center"/>
          </w:tcPr>
          <w:p w14:paraId="5C3EAEF1" w14:textId="3CC42846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LC3 lipidation↑, </w:t>
            </w:r>
            <w:r w:rsidRPr="00C6566A">
              <w:rPr>
                <w:sz w:val="14"/>
                <w:szCs w:val="14"/>
              </w:rPr>
              <w:t>ATG12</w:t>
            </w:r>
            <w:r w:rsidR="00C6566A" w:rsidRPr="00C6566A">
              <w:rPr>
                <w:sz w:val="14"/>
                <w:szCs w:val="14"/>
              </w:rPr>
              <w:t>–</w:t>
            </w:r>
            <w:r w:rsidRPr="00C6566A">
              <w:rPr>
                <w:sz w:val="14"/>
                <w:szCs w:val="14"/>
              </w:rPr>
              <w:t>ATG5 conjugation</w:t>
            </w:r>
          </w:p>
        </w:tc>
        <w:tc>
          <w:tcPr>
            <w:tcW w:w="1280" w:type="dxa"/>
            <w:vAlign w:val="center"/>
          </w:tcPr>
          <w:p w14:paraId="6BCA4AA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AA0146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7A3CBFB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7939DB6" w14:textId="77777777" w:rsidR="008B6C8E" w:rsidRPr="00C6566A" w:rsidRDefault="001D5645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APK/</w:t>
            </w:r>
            <w:r w:rsidR="00A42A4F" w:rsidRPr="00C6566A">
              <w:rPr>
                <w:color w:val="000000"/>
                <w:sz w:val="14"/>
                <w:szCs w:val="14"/>
              </w:rPr>
              <w:t>p38 signaling</w:t>
            </w:r>
          </w:p>
        </w:tc>
        <w:tc>
          <w:tcPr>
            <w:tcW w:w="1337" w:type="dxa"/>
            <w:vAlign w:val="center"/>
          </w:tcPr>
          <w:p w14:paraId="4515F48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color w:val="000000"/>
                <w:sz w:val="14"/>
                <w:szCs w:val="14"/>
              </w:rPr>
              <w:t xml:space="preserve"> KO)</w:t>
            </w:r>
          </w:p>
        </w:tc>
        <w:tc>
          <w:tcPr>
            <w:tcW w:w="1383" w:type="dxa"/>
            <w:vAlign w:val="center"/>
          </w:tcPr>
          <w:p w14:paraId="7651EB3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U-2 OS, HeLa, MEFs</w:t>
            </w:r>
          </w:p>
        </w:tc>
        <w:tc>
          <w:tcPr>
            <w:tcW w:w="770" w:type="dxa"/>
            <w:vAlign w:val="center"/>
          </w:tcPr>
          <w:p w14:paraId="3FB90AC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8DF228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MzwvWWVhcj48UmVj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MzwvWWVhcj48UmVj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51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23B688DD" w14:textId="77777777">
        <w:tc>
          <w:tcPr>
            <w:tcW w:w="2641" w:type="dxa"/>
            <w:vAlign w:val="center"/>
          </w:tcPr>
          <w:p w14:paraId="1B21433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Onjisaponin B/inducer</w:t>
            </w:r>
          </w:p>
        </w:tc>
        <w:tc>
          <w:tcPr>
            <w:tcW w:w="1750" w:type="dxa"/>
            <w:vAlign w:val="center"/>
          </w:tcPr>
          <w:p w14:paraId="661BFC4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5AA925B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61826E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ggregation-prone protein degradation↑</w:t>
            </w:r>
          </w:p>
        </w:tc>
        <w:tc>
          <w:tcPr>
            <w:tcW w:w="1280" w:type="dxa"/>
            <w:vAlign w:val="center"/>
          </w:tcPr>
          <w:p w14:paraId="079A6FA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, autophagic cargo flux assay</w:t>
            </w:r>
          </w:p>
        </w:tc>
        <w:tc>
          <w:tcPr>
            <w:tcW w:w="1570" w:type="dxa"/>
            <w:vAlign w:val="center"/>
          </w:tcPr>
          <w:p w14:paraId="4ABAF2F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107297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TOR inhibition</w:t>
            </w:r>
          </w:p>
        </w:tc>
        <w:tc>
          <w:tcPr>
            <w:tcW w:w="1337" w:type="dxa"/>
            <w:vAlign w:val="center"/>
          </w:tcPr>
          <w:p w14:paraId="0ACECE98" w14:textId="4C49DD3F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Neuroprotection, mutant </w:t>
            </w:r>
            <w:r w:rsidR="00D27E7C" w:rsidRPr="00C6566A">
              <w:rPr>
                <w:color w:val="000000"/>
                <w:sz w:val="14"/>
                <w:szCs w:val="14"/>
              </w:rPr>
              <w:t>SNCA/</w:t>
            </w:r>
            <w:r w:rsidRPr="00C6566A">
              <w:rPr>
                <w:color w:val="000000"/>
                <w:sz w:val="14"/>
                <w:szCs w:val="14"/>
              </w:rPr>
              <w:t>α-synuclein</w:t>
            </w:r>
            <w:r w:rsidR="00D27E7C" w:rsidRPr="00C6566A">
              <w:rPr>
                <w:color w:val="000000"/>
                <w:sz w:val="14"/>
                <w:szCs w:val="14"/>
              </w:rPr>
              <w:t xml:space="preserve"> and HTT (</w:t>
            </w:r>
            <w:r w:rsidRPr="00C6566A">
              <w:rPr>
                <w:color w:val="000000"/>
                <w:sz w:val="14"/>
                <w:szCs w:val="14"/>
              </w:rPr>
              <w:t>huntingtin</w:t>
            </w:r>
            <w:r w:rsidR="00D27E7C" w:rsidRPr="00C6566A">
              <w:rPr>
                <w:color w:val="000000"/>
                <w:sz w:val="14"/>
                <w:szCs w:val="14"/>
              </w:rPr>
              <w:t>)</w:t>
            </w:r>
            <w:r w:rsidRPr="00C6566A">
              <w:rPr>
                <w:color w:val="000000"/>
                <w:sz w:val="14"/>
                <w:szCs w:val="14"/>
              </w:rPr>
              <w:t xml:space="preserve"> clearance</w:t>
            </w:r>
            <w:r w:rsidRPr="00C6566A">
              <w:rPr>
                <w:sz w:val="14"/>
                <w:szCs w:val="14"/>
              </w:rPr>
              <w:t xml:space="preserve"> </w:t>
            </w:r>
            <w:r w:rsidRPr="00C6566A">
              <w:rPr>
                <w:color w:val="000000"/>
                <w:sz w:val="14"/>
                <w:szCs w:val="14"/>
              </w:rPr>
              <w:t>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7</w:t>
            </w:r>
            <w:r w:rsidRPr="00C6566A">
              <w:rPr>
                <w:color w:val="000000"/>
                <w:sz w:val="14"/>
                <w:szCs w:val="14"/>
              </w:rPr>
              <w:t xml:space="preserve"> KO)</w:t>
            </w:r>
          </w:p>
        </w:tc>
        <w:tc>
          <w:tcPr>
            <w:tcW w:w="1383" w:type="dxa"/>
            <w:vAlign w:val="center"/>
          </w:tcPr>
          <w:p w14:paraId="3AD8433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C12</w:t>
            </w:r>
          </w:p>
        </w:tc>
        <w:tc>
          <w:tcPr>
            <w:tcW w:w="770" w:type="dxa"/>
            <w:vAlign w:val="center"/>
          </w:tcPr>
          <w:p w14:paraId="1597311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64441A6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dTwvQXV0aG9yPjxZZWFyPjIwMTM8L1llYXI+PFJlY051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dTwvQXV0aG9yPjxZZWFyPjIwMTM8L1llYXI+PFJlY051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5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776D2CA0" w14:textId="77777777">
        <w:tc>
          <w:tcPr>
            <w:tcW w:w="2641" w:type="dxa"/>
            <w:vAlign w:val="center"/>
          </w:tcPr>
          <w:p w14:paraId="2CAD41C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Dichloroacetate/inducer</w:t>
            </w:r>
          </w:p>
        </w:tc>
        <w:tc>
          <w:tcPr>
            <w:tcW w:w="1750" w:type="dxa"/>
            <w:vAlign w:val="center"/>
          </w:tcPr>
          <w:p w14:paraId="0DC151A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4C672048" w14:textId="48B98F3B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LC3 lipidation↑, </w:t>
            </w:r>
            <w:r w:rsidRPr="00C6566A">
              <w:rPr>
                <w:sz w:val="14"/>
                <w:szCs w:val="14"/>
              </w:rPr>
              <w:t>ATG12</w:t>
            </w:r>
            <w:r w:rsidR="00C6566A" w:rsidRPr="00C6566A">
              <w:rPr>
                <w:sz w:val="14"/>
                <w:szCs w:val="14"/>
              </w:rPr>
              <w:t>–</w:t>
            </w:r>
            <w:r w:rsidRPr="00C6566A">
              <w:rPr>
                <w:sz w:val="14"/>
                <w:szCs w:val="14"/>
              </w:rPr>
              <w:t>ATG5 conjugation↑</w:t>
            </w:r>
          </w:p>
        </w:tc>
        <w:tc>
          <w:tcPr>
            <w:tcW w:w="1280" w:type="dxa"/>
            <w:vAlign w:val="center"/>
          </w:tcPr>
          <w:p w14:paraId="2B4E3A1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7317F06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786D998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FA76CE5" w14:textId="11B8A001" w:rsidR="008B6C8E" w:rsidRPr="00C6566A" w:rsidRDefault="005078FC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TS</w:t>
            </w:r>
            <w:r w:rsidR="00A42A4F" w:rsidRPr="00C6566A">
              <w:rPr>
                <w:color w:val="000000"/>
                <w:sz w:val="14"/>
                <w:szCs w:val="14"/>
              </w:rPr>
              <w:t>D-thioredoxin-like protein 1, AKT-MTOR signaling</w:t>
            </w:r>
          </w:p>
        </w:tc>
        <w:tc>
          <w:tcPr>
            <w:tcW w:w="1337" w:type="dxa"/>
            <w:vAlign w:val="center"/>
          </w:tcPr>
          <w:p w14:paraId="75093E1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 xml:space="preserve">Protective autophagy (use 3-MA and </w:t>
            </w:r>
            <w:r w:rsidRPr="00C6566A">
              <w:rPr>
                <w:i/>
                <w:iCs/>
                <w:sz w:val="14"/>
                <w:szCs w:val="14"/>
              </w:rPr>
              <w:t>ATG7</w:t>
            </w:r>
            <w:r w:rsidRPr="00C6566A">
              <w:rPr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7EA0F63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oVo</w:t>
            </w:r>
          </w:p>
        </w:tc>
        <w:tc>
          <w:tcPr>
            <w:tcW w:w="770" w:type="dxa"/>
            <w:vAlign w:val="center"/>
          </w:tcPr>
          <w:p w14:paraId="001181D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AAF701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Hb25nPC9BdXRob3I+PFllYXI+MjAxMzwvWWVhcj48UmVj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Hb25nPC9BdXRob3I+PFllYXI+MjAxMzwvWWVhcj48UmVj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5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0A3C9389" w14:textId="77777777">
        <w:tc>
          <w:tcPr>
            <w:tcW w:w="2641" w:type="dxa"/>
            <w:vAlign w:val="center"/>
          </w:tcPr>
          <w:p w14:paraId="3255FC0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almitate/inducer</w:t>
            </w:r>
          </w:p>
        </w:tc>
        <w:tc>
          <w:tcPr>
            <w:tcW w:w="1750" w:type="dxa"/>
            <w:vAlign w:val="center"/>
          </w:tcPr>
          <w:p w14:paraId="27B23C6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7BC5486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5A76E48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1E2A759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5DEE44E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8D60EF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ER stress and </w:t>
            </w:r>
            <w:r w:rsidR="005078FC" w:rsidRPr="00C6566A">
              <w:rPr>
                <w:color w:val="000000"/>
                <w:sz w:val="14"/>
                <w:szCs w:val="14"/>
              </w:rPr>
              <w:lastRenderedPageBreak/>
              <w:t>MAPK/</w:t>
            </w:r>
            <w:r w:rsidRPr="00C6566A">
              <w:rPr>
                <w:color w:val="000000"/>
                <w:sz w:val="14"/>
                <w:szCs w:val="14"/>
              </w:rPr>
              <w:t>JNK activation</w:t>
            </w:r>
          </w:p>
        </w:tc>
        <w:tc>
          <w:tcPr>
            <w:tcW w:w="1337" w:type="dxa"/>
            <w:vAlign w:val="center"/>
          </w:tcPr>
          <w:p w14:paraId="6709B4C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lastRenderedPageBreak/>
              <w:t xml:space="preserve">Anti-cancer </w:t>
            </w:r>
            <w:r w:rsidRPr="00C6566A">
              <w:rPr>
                <w:sz w:val="14"/>
                <w:szCs w:val="14"/>
              </w:rPr>
              <w:t>(use 3-</w:t>
            </w:r>
            <w:r w:rsidRPr="00C6566A">
              <w:rPr>
                <w:sz w:val="14"/>
                <w:szCs w:val="14"/>
              </w:rPr>
              <w:lastRenderedPageBreak/>
              <w:t>MA)</w:t>
            </w:r>
          </w:p>
        </w:tc>
        <w:tc>
          <w:tcPr>
            <w:tcW w:w="1383" w:type="dxa"/>
            <w:vAlign w:val="center"/>
          </w:tcPr>
          <w:p w14:paraId="7A6A4C2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lastRenderedPageBreak/>
              <w:t>MIN6</w:t>
            </w:r>
          </w:p>
        </w:tc>
        <w:tc>
          <w:tcPr>
            <w:tcW w:w="770" w:type="dxa"/>
            <w:vAlign w:val="center"/>
          </w:tcPr>
          <w:p w14:paraId="5AF9588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2AC6086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Chen&lt;/Author&gt;&lt;Year&gt;2013&lt;/Year&gt;&lt;RecNum&gt;503&lt;/RecNum&gt;&lt;DisplayText&gt;[154]&lt;/DisplayText&gt;&lt;record&gt;&lt;rec-number&gt;503&lt;/rec-number&gt;&lt;foreign-keys&gt;&lt;key app="EN" db-id="waeerr2xixw097e0tzkxdspa9fttp5p02s2w" timestamp="1565973569"&gt;503&lt;/key&gt;&lt;key app="ENWeb" db-id=""&gt;0&lt;/key&gt;&lt;/foreign-keys&gt;&lt;ref-type name="Journal Article"&gt;17&lt;/ref-type&gt;&lt;contributors&gt;&lt;authors&gt;&lt;author&gt;Chen, Y. Y.&lt;/author&gt;&lt;author&gt;Sun, L. Q.&lt;/author&gt;&lt;author&gt;Wang, B. A.&lt;/author&gt;&lt;author&gt;Zou, X. M.&lt;/author&gt;&lt;author&gt;Mu, Y. M.&lt;/author&gt;&lt;author&gt;Lu, J. M.&lt;/author&gt;&lt;/authors&gt;&lt;/contributors&gt;&lt;auth-address&gt;Department of Endocrinology, Chinese PLA General Hospital, Beijing 100853, P.R. China.&lt;/auth-address&gt;&lt;titles&gt;&lt;title&gt;Palmitate induces autophagy in pancreatic beta-cells via endoplasmic reticulum stress and its downstream JNK pathway&lt;/title&gt;&lt;secondary-title&gt;Int J Mol Med&lt;/secondary-title&gt;&lt;/titles&gt;&lt;periodical&gt;&lt;full-title&gt;Int J Mol Med&lt;/full-title&gt;&lt;/periodical&gt;&lt;pages&gt;1401-6&lt;/pages&gt;&lt;volume&gt;32&lt;/volume&gt;&lt;number&gt;6&lt;/number&gt;&lt;edition&gt;2013/10/22&lt;/edition&gt;&lt;keywords&gt;&lt;keyword&gt;Animals&lt;/keyword&gt;&lt;keyword&gt;Autophagy/*drug effects&lt;/keyword&gt;&lt;keyword&gt;Cell Line, Tumor&lt;/keyword&gt;&lt;keyword&gt;Endoplasmic Reticulum Stress/*drug effects&lt;/keyword&gt;&lt;keyword&gt;Insulin-Secreting Cells/drug effects/*enzymology/*pathology&lt;/keyword&gt;&lt;keyword&gt;MAP Kinase Signaling System/*drug effects&lt;/keyword&gt;&lt;keyword&gt;Mice&lt;/keyword&gt;&lt;keyword&gt;Models, Biological&lt;/keyword&gt;&lt;keyword&gt;Palmitates/*pharmacology&lt;/keyword&gt;&lt;keyword&gt;Phosphorylation/drug effects&lt;/keyword&gt;&lt;keyword&gt;Proto-Oncogene Proteins c-akt/metabolism&lt;/keyword&gt;&lt;keyword&gt;Up-Regulation/drug effects&lt;/keyword&gt;&lt;/keywords&gt;&lt;dates&gt;&lt;year&gt;2013&lt;/year&gt;&lt;pub-dates&gt;&lt;date&gt;Dec&lt;/date&gt;&lt;/pub-dates&gt;&lt;/dates&gt;&lt;isbn&gt;1791-244X (Electronic)&amp;#xD;1107-3756 (Linking)&lt;/isbn&gt;&lt;accession-num&gt;24142192&lt;/accession-num&gt;&lt;urls&gt;&lt;related-urls&gt;&lt;url&gt;https://www.ncbi.nlm.nih.gov/pubmed/24142192&lt;/url&gt;&lt;/related-urls&gt;&lt;/urls&gt;&lt;electronic-resource-num&gt;10.3892/ijmm.2013.1530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5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02AF07E5" w14:textId="77777777">
        <w:tc>
          <w:tcPr>
            <w:tcW w:w="2641" w:type="dxa"/>
            <w:vAlign w:val="center"/>
          </w:tcPr>
          <w:p w14:paraId="50F4B2E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BIX-01294/inducer</w:t>
            </w:r>
          </w:p>
        </w:tc>
        <w:tc>
          <w:tcPr>
            <w:tcW w:w="1750" w:type="dxa"/>
            <w:vAlign w:val="center"/>
          </w:tcPr>
          <w:p w14:paraId="567F3FD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6AC14710" w14:textId="72DF0A78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LC3 lipidation↑, </w:t>
            </w:r>
            <w:r w:rsidRPr="00C6566A">
              <w:rPr>
                <w:sz w:val="14"/>
                <w:szCs w:val="14"/>
              </w:rPr>
              <w:t>ATG12</w:t>
            </w:r>
            <w:r w:rsidR="00C6566A" w:rsidRPr="00C6566A">
              <w:rPr>
                <w:sz w:val="14"/>
                <w:szCs w:val="14"/>
              </w:rPr>
              <w:t>–</w:t>
            </w:r>
            <w:r w:rsidRPr="00C6566A">
              <w:rPr>
                <w:sz w:val="14"/>
                <w:szCs w:val="14"/>
              </w:rPr>
              <w:t>ATG5 conjugation↑</w:t>
            </w:r>
          </w:p>
        </w:tc>
        <w:tc>
          <w:tcPr>
            <w:tcW w:w="1280" w:type="dxa"/>
            <w:vAlign w:val="center"/>
          </w:tcPr>
          <w:p w14:paraId="13D02BD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342EE10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, GFP</w:t>
            </w:r>
            <w:r w:rsidRPr="00C6566A">
              <w:rPr>
                <w:sz w:val="14"/>
                <w:szCs w:val="14"/>
              </w:rPr>
              <w:t>-LC3 lysosomal delivery and proteolysis</w:t>
            </w:r>
          </w:p>
        </w:tc>
        <w:tc>
          <w:tcPr>
            <w:tcW w:w="1570" w:type="dxa"/>
            <w:vAlign w:val="center"/>
          </w:tcPr>
          <w:p w14:paraId="057C729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243B2B1" w14:textId="2D694772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EHMT2</w:t>
            </w:r>
            <w:r w:rsidR="005078FC" w:rsidRPr="00C6566A">
              <w:rPr>
                <w:color w:val="000000"/>
                <w:sz w:val="14"/>
                <w:szCs w:val="14"/>
              </w:rPr>
              <w:t>/G9a</w:t>
            </w:r>
            <w:r w:rsidRPr="00C6566A">
              <w:rPr>
                <w:color w:val="000000"/>
                <w:sz w:val="14"/>
                <w:szCs w:val="14"/>
              </w:rPr>
              <w:t xml:space="preserve"> (euchromatic histone</w:t>
            </w:r>
            <w:r w:rsidR="001D5645" w:rsidRPr="00C6566A">
              <w:rPr>
                <w:color w:val="000000"/>
                <w:sz w:val="14"/>
                <w:szCs w:val="14"/>
              </w:rPr>
              <w:t xml:space="preserve"> </w:t>
            </w:r>
            <w:r w:rsidRPr="00C6566A">
              <w:rPr>
                <w:color w:val="000000"/>
                <w:sz w:val="14"/>
                <w:szCs w:val="14"/>
              </w:rPr>
              <w:t>lysine methyltransferase 2)</w:t>
            </w:r>
            <w:r w:rsidR="005078FC" w:rsidRPr="00C6566A" w:rsidDel="005078FC">
              <w:rPr>
                <w:color w:val="000000"/>
                <w:sz w:val="14"/>
                <w:szCs w:val="14"/>
              </w:rPr>
              <w:t xml:space="preserve"> </w:t>
            </w:r>
            <w:r w:rsidRPr="00C6566A">
              <w:rPr>
                <w:color w:val="000000"/>
                <w:sz w:val="14"/>
                <w:szCs w:val="14"/>
              </w:rPr>
              <w:t>dysfunction and ROS production</w:t>
            </w:r>
          </w:p>
        </w:tc>
        <w:tc>
          <w:tcPr>
            <w:tcW w:w="1337" w:type="dxa"/>
            <w:vAlign w:val="center"/>
          </w:tcPr>
          <w:p w14:paraId="4A2AE28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</w:t>
            </w:r>
            <w:r w:rsidRPr="00C6566A">
              <w:rPr>
                <w:sz w:val="14"/>
                <w:szCs w:val="14"/>
              </w:rPr>
              <w:t xml:space="preserve">use 3-MA and </w:t>
            </w:r>
            <w:r w:rsidRPr="00C6566A">
              <w:rPr>
                <w:i/>
                <w:iCs/>
                <w:sz w:val="14"/>
                <w:szCs w:val="14"/>
              </w:rPr>
              <w:t>BECN1</w:t>
            </w:r>
            <w:r w:rsidRPr="00C6566A">
              <w:rPr>
                <w:sz w:val="14"/>
                <w:szCs w:val="14"/>
              </w:rPr>
              <w:t xml:space="preserve">,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iCs/>
                <w:color w:val="000000"/>
                <w:sz w:val="14"/>
                <w:szCs w:val="14"/>
              </w:rPr>
              <w:t>&amp;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7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6A403D2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F-7, SKBr3, HCT116, human primary colon and breast cancer cells</w:t>
            </w:r>
          </w:p>
        </w:tc>
        <w:tc>
          <w:tcPr>
            <w:tcW w:w="770" w:type="dxa"/>
            <w:vAlign w:val="center"/>
          </w:tcPr>
          <w:p w14:paraId="3D7746F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23EAD30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aW08L0F1dGhvcj48WWVhcj4yMDEzPC9ZZWFyPjxSZWNO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aW08L0F1dGhvcj48WWVhcj4yMDEzPC9ZZWFyPjxSZWNO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5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E3E9604" w14:textId="77777777">
        <w:tc>
          <w:tcPr>
            <w:tcW w:w="2641" w:type="dxa"/>
            <w:vAlign w:val="center"/>
          </w:tcPr>
          <w:p w14:paraId="0FCE86D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Ursolic acid</w:t>
            </w:r>
            <w:r w:rsidRPr="00C6566A">
              <w:rPr>
                <w:color w:val="000000"/>
                <w:sz w:val="14"/>
                <w:szCs w:val="14"/>
              </w:rPr>
              <w:t>/inducer</w:t>
            </w:r>
          </w:p>
        </w:tc>
        <w:tc>
          <w:tcPr>
            <w:tcW w:w="1750" w:type="dxa"/>
            <w:vAlign w:val="center"/>
          </w:tcPr>
          <w:p w14:paraId="0117340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7234E10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1AA224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26F328D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</w:t>
            </w:r>
          </w:p>
        </w:tc>
        <w:tc>
          <w:tcPr>
            <w:tcW w:w="1570" w:type="dxa"/>
            <w:vAlign w:val="center"/>
          </w:tcPr>
          <w:p w14:paraId="59716DA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F87B0E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439B3C1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</w:t>
            </w:r>
            <w:r w:rsidRPr="00C6566A">
              <w:rPr>
                <w:sz w:val="14"/>
                <w:szCs w:val="14"/>
              </w:rPr>
              <w:t xml:space="preserve">use 3-MA and </w:t>
            </w:r>
            <w:r w:rsidRPr="00C6566A">
              <w:rPr>
                <w:i/>
                <w:iCs/>
                <w:sz w:val="14"/>
                <w:szCs w:val="14"/>
              </w:rPr>
              <w:t>A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TG5</w:t>
            </w:r>
            <w:r w:rsidRPr="00C6566A">
              <w:rPr>
                <w:color w:val="000000"/>
                <w:sz w:val="14"/>
                <w:szCs w:val="14"/>
              </w:rPr>
              <w:t xml:space="preserve"> KO)</w:t>
            </w:r>
          </w:p>
        </w:tc>
        <w:tc>
          <w:tcPr>
            <w:tcW w:w="1383" w:type="dxa"/>
            <w:vAlign w:val="center"/>
          </w:tcPr>
          <w:p w14:paraId="355DA0B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C-1</w:t>
            </w:r>
          </w:p>
        </w:tc>
        <w:tc>
          <w:tcPr>
            <w:tcW w:w="770" w:type="dxa"/>
            <w:vAlign w:val="center"/>
          </w:tcPr>
          <w:p w14:paraId="63EB5C3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73D1AE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ZW5nPC9BdXRob3I+PFllYXI+MjAxMzwvWWVhcj48UmVj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ZW5nPC9BdXRob3I+PFllYXI+MjAxMzwvWWVhcj48UmVj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5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33800D96" w14:textId="77777777">
        <w:tc>
          <w:tcPr>
            <w:tcW w:w="2641" w:type="dxa"/>
            <w:vAlign w:val="center"/>
          </w:tcPr>
          <w:p w14:paraId="220DFFD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ottlerin/inducer</w:t>
            </w:r>
          </w:p>
        </w:tc>
        <w:tc>
          <w:tcPr>
            <w:tcW w:w="1750" w:type="dxa"/>
            <w:vAlign w:val="center"/>
          </w:tcPr>
          <w:p w14:paraId="0E1C42D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6D3C9E8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99B516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668EAFA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</w:t>
            </w:r>
          </w:p>
        </w:tc>
        <w:tc>
          <w:tcPr>
            <w:tcW w:w="1570" w:type="dxa"/>
            <w:vAlign w:val="center"/>
          </w:tcPr>
          <w:p w14:paraId="0AF5DF0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579FA5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0384C90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nti-cancer </w:t>
            </w:r>
            <w:r w:rsidRPr="00C6566A">
              <w:rPr>
                <w:sz w:val="14"/>
                <w:szCs w:val="14"/>
              </w:rPr>
              <w:t>(use 3-MA and BAF)</w:t>
            </w:r>
          </w:p>
        </w:tc>
        <w:tc>
          <w:tcPr>
            <w:tcW w:w="1383" w:type="dxa"/>
            <w:vAlign w:val="center"/>
          </w:tcPr>
          <w:p w14:paraId="1821A01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uman breast CSCs</w:t>
            </w:r>
          </w:p>
        </w:tc>
        <w:tc>
          <w:tcPr>
            <w:tcW w:w="770" w:type="dxa"/>
            <w:vAlign w:val="center"/>
          </w:tcPr>
          <w:p w14:paraId="5D08285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D00671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Kumar&lt;/Author&gt;&lt;Year&gt;2013&lt;/Year&gt;&lt;RecNum&gt;2&lt;/RecNum&gt;&lt;DisplayText&gt;[157]&lt;/DisplayText&gt;&lt;record&gt;&lt;rec-number&gt;2&lt;/rec-number&gt;&lt;foreign-keys&gt;&lt;key app="EN" db-id="rxt2e0zflaape2ed5wyvwrs6dtvtd0dfzw2e" timestamp="1566097843"&gt;2&lt;/key&gt;&lt;/foreign-keys&gt;&lt;ref-type name="Journal Article"&gt;17&lt;/ref-type&gt;&lt;contributors&gt;&lt;authors&gt;&lt;author&gt;Kumar, D.&lt;/author&gt;&lt;author&gt;Shankar, S.&lt;/author&gt;&lt;author&gt;Srivastava, R. K.&lt;/author&gt;&lt;/authors&gt;&lt;/contributors&gt;&lt;auth-address&gt;Univ Kansas, Med Ctr, Dept Pharmacol Toxicol &amp;amp; Therapeut &amp;amp; Internal Med, Kansas City, KS 66160 USA&amp;#xD;Univ Kansas, Med Ctr, Dept Pathol &amp;amp; Lab Med, Kansas City, KS 66160 USA&lt;/auth-address&gt;&lt;titles&gt;&lt;title&gt;Rottlerin-induced autophagy leads to the apoptosis in breast cancer stem cells: molecular mechanisms&lt;/title&gt;&lt;secondary-title&gt;Molecular Cancer&lt;/secondary-title&gt;&lt;alt-title&gt;Mol Cancer&lt;/alt-title&gt;&lt;/titles&gt;&lt;pages&gt;171&lt;/pages&gt;&lt;volume&gt;12&lt;/volume&gt;&lt;keywords&gt;&lt;keyword&gt;3-methyladenine (3-ma)&lt;/keyword&gt;&lt;keyword&gt;autophagy&lt;/keyword&gt;&lt;keyword&gt;bafilomycin (baf)&lt;/keyword&gt;&lt;keyword&gt;beclin-1&lt;/keyword&gt;&lt;keyword&gt;cycloheximide (chx)&lt;/keyword&gt;&lt;keyword&gt;lc3&lt;/keyword&gt;&lt;keyword&gt;ampk&lt;/keyword&gt;&lt;keyword&gt;atg12&lt;/keyword&gt;&lt;keyword&gt;endoplasmic-reticulum stress&lt;/keyword&gt;&lt;keyword&gt;malignant glioma-cells&lt;/keyword&gt;&lt;keyword&gt;kinase c-delta&lt;/keyword&gt;&lt;keyword&gt;tumor-suppressor&lt;/keyword&gt;&lt;keyword&gt;prostate-cancer&lt;/keyword&gt;&lt;keyword&gt;leukemia-cells&lt;/keyword&gt;&lt;keyword&gt;death&lt;/keyword&gt;&lt;keyword&gt;inhibition&lt;/keyword&gt;&lt;keyword&gt;protein&lt;/keyword&gt;&lt;keyword&gt;macroautophagy&lt;/keyword&gt;&lt;/keywords&gt;&lt;dates&gt;&lt;year&gt;2013&lt;/year&gt;&lt;pub-dates&gt;&lt;date&gt;Dec 23&lt;/date&gt;&lt;/pub-dates&gt;&lt;/dates&gt;&lt;isbn&gt;1476-4598&lt;/isbn&gt;&lt;accession-num&gt;WOS:000331562600001&lt;/accession-num&gt;&lt;urls&gt;&lt;related-urls&gt;&lt;url&gt;&lt;style face="underline" font="default" size="100%"&gt;&amp;lt;Go to ISI&amp;gt;://WOS:000331562600001&lt;/style&gt;&lt;/url&gt;&lt;/related-urls&gt;&lt;/urls&gt;&lt;electronic-resource-num&gt;Artn 171&amp;#xD;10.1186/1476-4598-12-171&lt;/electronic-resource-num&gt;&lt;language&gt;English&lt;/language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5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755C532B" w14:textId="77777777">
        <w:tc>
          <w:tcPr>
            <w:tcW w:w="2641" w:type="dxa"/>
            <w:vAlign w:val="center"/>
          </w:tcPr>
          <w:p w14:paraId="529615B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imvastatin/inducer</w:t>
            </w:r>
          </w:p>
        </w:tc>
        <w:tc>
          <w:tcPr>
            <w:tcW w:w="1750" w:type="dxa"/>
            <w:vAlign w:val="center"/>
          </w:tcPr>
          <w:p w14:paraId="62CC391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4FB6195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7F7FCF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1FB09D6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5593FE3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Tracker</w:t>
            </w:r>
          </w:p>
        </w:tc>
        <w:tc>
          <w:tcPr>
            <w:tcW w:w="1470" w:type="dxa"/>
            <w:vAlign w:val="center"/>
          </w:tcPr>
          <w:p w14:paraId="298C76D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0CB827C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 xml:space="preserve">Cell death (use 3-MA and </w:t>
            </w:r>
            <w:r w:rsidRPr="00C6566A">
              <w:rPr>
                <w:i/>
                <w:iCs/>
                <w:sz w:val="14"/>
                <w:szCs w:val="14"/>
              </w:rPr>
              <w:t>ATG7</w:t>
            </w:r>
            <w:r w:rsidRPr="00C6566A">
              <w:rPr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0FDA683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oronary arterial myocytes</w:t>
            </w:r>
          </w:p>
        </w:tc>
        <w:tc>
          <w:tcPr>
            <w:tcW w:w="770" w:type="dxa"/>
            <w:vAlign w:val="center"/>
          </w:tcPr>
          <w:p w14:paraId="48DDC46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7EC5626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ZWk8L0F1dGhvcj48WWVhcj4yMDEzPC9ZZWFyPjxSZWNO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ZWk8L0F1dGhvcj48WWVhcj4yMDEzPC9ZZWFyPjxSZWNO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5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4A3F1D7" w14:textId="77777777">
        <w:tc>
          <w:tcPr>
            <w:tcW w:w="2641" w:type="dxa"/>
            <w:vAlign w:val="center"/>
          </w:tcPr>
          <w:p w14:paraId="71EF855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32" w:name="_Hlk16934639"/>
            <w:r w:rsidRPr="00C6566A">
              <w:rPr>
                <w:color w:val="000000"/>
                <w:sz w:val="14"/>
                <w:szCs w:val="14"/>
              </w:rPr>
              <w:t>Trehalose/inducer</w:t>
            </w:r>
          </w:p>
        </w:tc>
        <w:tc>
          <w:tcPr>
            <w:tcW w:w="1750" w:type="dxa"/>
            <w:vAlign w:val="center"/>
          </w:tcPr>
          <w:p w14:paraId="0CDB4A0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herry/GFP-LC3↑, LC3 staining↑</w:t>
            </w:r>
          </w:p>
        </w:tc>
        <w:tc>
          <w:tcPr>
            <w:tcW w:w="1490" w:type="dxa"/>
            <w:vAlign w:val="center"/>
          </w:tcPr>
          <w:p w14:paraId="53B3A5E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DF0E4C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0D84F61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herry-GFP-LC3</w:t>
            </w:r>
          </w:p>
        </w:tc>
        <w:tc>
          <w:tcPr>
            <w:tcW w:w="1570" w:type="dxa"/>
            <w:vAlign w:val="center"/>
          </w:tcPr>
          <w:p w14:paraId="40E2983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4FF756F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on-canonical autophagic pathway</w:t>
            </w:r>
          </w:p>
        </w:tc>
        <w:tc>
          <w:tcPr>
            <w:tcW w:w="1337" w:type="dxa"/>
            <w:vAlign w:val="center"/>
          </w:tcPr>
          <w:p w14:paraId="5ED036C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europrotection, amyotrophic lateral sclerosis treatment (use 3-MA and BAF)</w:t>
            </w:r>
          </w:p>
        </w:tc>
        <w:tc>
          <w:tcPr>
            <w:tcW w:w="1383" w:type="dxa"/>
            <w:vAlign w:val="center"/>
          </w:tcPr>
          <w:p w14:paraId="74D1F2C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SC34, mice primary astrocytes</w:t>
            </w:r>
          </w:p>
        </w:tc>
        <w:tc>
          <w:tcPr>
            <w:tcW w:w="770" w:type="dxa"/>
            <w:vAlign w:val="center"/>
          </w:tcPr>
          <w:p w14:paraId="355B22D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04538F0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YXN0aWxsbzwvQXV0aG9yPjxZZWFyPjIwMTM8L1llYXI+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YXN0aWxsbzwvQXV0aG9yPjxZZWFyPjIwMTM8L1llYXI+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5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bookmarkEnd w:id="32"/>
      <w:tr w:rsidR="008B6C8E" w:rsidRPr="00C6566A" w14:paraId="1D6947DC" w14:textId="77777777">
        <w:tc>
          <w:tcPr>
            <w:tcW w:w="2641" w:type="dxa"/>
            <w:vAlign w:val="center"/>
          </w:tcPr>
          <w:p w14:paraId="7081923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eucettine L41/inducer</w:t>
            </w:r>
          </w:p>
        </w:tc>
        <w:tc>
          <w:tcPr>
            <w:tcW w:w="1750" w:type="dxa"/>
            <w:vAlign w:val="center"/>
          </w:tcPr>
          <w:p w14:paraId="35D2D19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, mRFP/GFP-LC3↑</w:t>
            </w:r>
          </w:p>
        </w:tc>
        <w:tc>
          <w:tcPr>
            <w:tcW w:w="1490" w:type="dxa"/>
            <w:vAlign w:val="center"/>
          </w:tcPr>
          <w:p w14:paraId="73BEB17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5AB23D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18B6BB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mRFP-GFP-LC3</w:t>
            </w:r>
          </w:p>
        </w:tc>
        <w:tc>
          <w:tcPr>
            <w:tcW w:w="1570" w:type="dxa"/>
            <w:vAlign w:val="center"/>
          </w:tcPr>
          <w:p w14:paraId="1CAF24C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622474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TOR inhibition</w:t>
            </w:r>
          </w:p>
        </w:tc>
        <w:tc>
          <w:tcPr>
            <w:tcW w:w="1337" w:type="dxa"/>
            <w:vAlign w:val="center"/>
          </w:tcPr>
          <w:p w14:paraId="6C151AA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00AB4FE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U-2 OS, HT22</w:t>
            </w:r>
          </w:p>
        </w:tc>
        <w:tc>
          <w:tcPr>
            <w:tcW w:w="770" w:type="dxa"/>
            <w:vAlign w:val="center"/>
          </w:tcPr>
          <w:p w14:paraId="4726353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FD3DA4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GYW50PC9BdXRob3I+PFllYXI+MjAxNDwvWWVhcj48UmVj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GYW50PC9BdXRob3I+PFllYXI+MjAxNDwvWWVhcj48UmVj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6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3B0356BB" w14:textId="77777777">
        <w:tc>
          <w:tcPr>
            <w:tcW w:w="2641" w:type="dxa"/>
            <w:vAlign w:val="center"/>
          </w:tcPr>
          <w:p w14:paraId="6AF67EA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Tat-Beclin 1/inducer</w:t>
            </w:r>
          </w:p>
        </w:tc>
        <w:tc>
          <w:tcPr>
            <w:tcW w:w="1750" w:type="dxa"/>
            <w:vAlign w:val="center"/>
          </w:tcPr>
          <w:p w14:paraId="0D652A8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TEM for autophagic vesicles</w:t>
            </w:r>
          </w:p>
        </w:tc>
        <w:tc>
          <w:tcPr>
            <w:tcW w:w="1490" w:type="dxa"/>
            <w:vAlign w:val="center"/>
          </w:tcPr>
          <w:p w14:paraId="7D1C50E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259B1E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SQSTM1/</w:t>
            </w:r>
            <w:r w:rsidRPr="00C6566A">
              <w:rPr>
                <w:smallCaps/>
                <w:sz w:val="14"/>
                <w:szCs w:val="14"/>
              </w:rPr>
              <w:t>p62</w:t>
            </w:r>
            <w:r w:rsidRPr="00C6566A">
              <w:rPr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060A8CB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5DC4F8E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AMP1 protein level and staining</w:t>
            </w:r>
          </w:p>
        </w:tc>
        <w:tc>
          <w:tcPr>
            <w:tcW w:w="1470" w:type="dxa"/>
            <w:vAlign w:val="center"/>
          </w:tcPr>
          <w:p w14:paraId="688CDCF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BECN1</w:t>
            </w:r>
          </w:p>
        </w:tc>
        <w:tc>
          <w:tcPr>
            <w:tcW w:w="1337" w:type="dxa"/>
            <w:vAlign w:val="center"/>
          </w:tcPr>
          <w:p w14:paraId="7F064BB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 xml:space="preserve">Cell death (use 3-MA, BAF and </w:t>
            </w:r>
            <w:bookmarkStart w:id="33" w:name="OLE_LINK38"/>
            <w:r w:rsidRPr="00C6566A">
              <w:rPr>
                <w:i/>
                <w:iCs/>
                <w:sz w:val="14"/>
                <w:szCs w:val="14"/>
              </w:rPr>
              <w:t>BECN1</w:t>
            </w:r>
            <w:r w:rsidRPr="00C6566A">
              <w:rPr>
                <w:sz w:val="14"/>
                <w:szCs w:val="14"/>
              </w:rPr>
              <w:t xml:space="preserve"> KD</w:t>
            </w:r>
            <w:bookmarkEnd w:id="33"/>
            <w:r w:rsidRPr="00C6566A">
              <w:rPr>
                <w:sz w:val="14"/>
                <w:szCs w:val="14"/>
              </w:rPr>
              <w:t>)</w:t>
            </w:r>
          </w:p>
        </w:tc>
        <w:tc>
          <w:tcPr>
            <w:tcW w:w="1383" w:type="dxa"/>
            <w:vAlign w:val="center"/>
          </w:tcPr>
          <w:p w14:paraId="2F93B71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HeLa, U-2 OS</w:t>
            </w:r>
          </w:p>
        </w:tc>
        <w:tc>
          <w:tcPr>
            <w:tcW w:w="770" w:type="dxa"/>
            <w:vAlign w:val="center"/>
          </w:tcPr>
          <w:p w14:paraId="50E316A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2E94B8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MaXU8L0F1dGhvcj48WWVhcj4yMDEzPC9ZZWFyPjxSZWNO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==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MaXU8L0F1dGhvcj48WWVhcj4yMDEzPC9ZZWFyPjxSZWNO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==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161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tr w:rsidR="008B6C8E" w:rsidRPr="00C6566A" w14:paraId="7AAFFD1D" w14:textId="77777777">
        <w:tc>
          <w:tcPr>
            <w:tcW w:w="2641" w:type="dxa"/>
            <w:vAlign w:val="center"/>
          </w:tcPr>
          <w:p w14:paraId="0A2311D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novin-6/inhibitor</w:t>
            </w:r>
          </w:p>
        </w:tc>
        <w:tc>
          <w:tcPr>
            <w:tcW w:w="1750" w:type="dxa"/>
            <w:vAlign w:val="center"/>
          </w:tcPr>
          <w:p w14:paraId="7E70FB2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4F6056B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DEBB06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15DA436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715932F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605186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0C87009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322F59E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CCL cells</w:t>
            </w:r>
          </w:p>
        </w:tc>
        <w:tc>
          <w:tcPr>
            <w:tcW w:w="770" w:type="dxa"/>
            <w:vAlign w:val="center"/>
          </w:tcPr>
          <w:p w14:paraId="5D98EF1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F1884E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NYWNDYWxsdW08L0F1dGhvcj48WWVhcj4yMDEzPC9ZZWFy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NYWNDYWxsdW08L0F1dGhvcj48WWVhcj4yMDEzPC9ZZWFy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6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452E230" w14:textId="77777777">
        <w:tc>
          <w:tcPr>
            <w:tcW w:w="2641" w:type="dxa"/>
            <w:vAlign w:val="center"/>
          </w:tcPr>
          <w:p w14:paraId="4C8E484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PTH6/inhibitor</w:t>
            </w:r>
          </w:p>
        </w:tc>
        <w:tc>
          <w:tcPr>
            <w:tcW w:w="1750" w:type="dxa"/>
            <w:vAlign w:val="center"/>
          </w:tcPr>
          <w:p w14:paraId="0976D63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, mRFP/GFP-LC3↑</w:t>
            </w:r>
          </w:p>
        </w:tc>
        <w:tc>
          <w:tcPr>
            <w:tcW w:w="1490" w:type="dxa"/>
            <w:vAlign w:val="center"/>
          </w:tcPr>
          <w:p w14:paraId="2F056F8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E9341B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724CD68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, mRFP-GFP-LC3</w:t>
            </w:r>
          </w:p>
        </w:tc>
        <w:tc>
          <w:tcPr>
            <w:tcW w:w="1570" w:type="dxa"/>
            <w:vAlign w:val="center"/>
          </w:tcPr>
          <w:p w14:paraId="08CE0894" w14:textId="71A1A210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LAMP2 protein level and staining, </w:t>
            </w:r>
            <w:r w:rsidR="005078FC" w:rsidRPr="00C6566A">
              <w:rPr>
                <w:color w:val="000000"/>
                <w:sz w:val="14"/>
                <w:szCs w:val="14"/>
              </w:rPr>
              <w:t>CTS</w:t>
            </w:r>
            <w:r w:rsidRPr="00C6566A">
              <w:rPr>
                <w:color w:val="000000"/>
                <w:sz w:val="14"/>
                <w:szCs w:val="14"/>
              </w:rPr>
              <w:t>B&amp;D protein levels</w:t>
            </w:r>
          </w:p>
        </w:tc>
        <w:tc>
          <w:tcPr>
            <w:tcW w:w="1470" w:type="dxa"/>
            <w:vAlign w:val="center"/>
          </w:tcPr>
          <w:p w14:paraId="632BD70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-lysosome fusion inhibition</w:t>
            </w:r>
          </w:p>
        </w:tc>
        <w:tc>
          <w:tcPr>
            <w:tcW w:w="1337" w:type="dxa"/>
            <w:vAlign w:val="center"/>
          </w:tcPr>
          <w:p w14:paraId="23E5096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24A6707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U-937, HL-60, SKOV-3, OVCA 433, H1299, H460, M14</w:t>
            </w:r>
          </w:p>
        </w:tc>
        <w:tc>
          <w:tcPr>
            <w:tcW w:w="770" w:type="dxa"/>
            <w:vAlign w:val="center"/>
          </w:tcPr>
          <w:p w14:paraId="20343F1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0F66583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SYWdhenpvbmk8L0F1dGhvcj48WWVhcj4yMDEzPC9ZZWFy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SYWdhenpvbmk8L0F1dGhvcj48WWVhcj4yMDEzPC9ZZWFy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6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7C4B006D" w14:textId="77777777">
        <w:tc>
          <w:tcPr>
            <w:tcW w:w="2641" w:type="dxa"/>
            <w:vAlign w:val="center"/>
          </w:tcPr>
          <w:p w14:paraId="5ABC2BB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34" w:name="_Hlk16934702"/>
            <w:r w:rsidRPr="00C6566A">
              <w:rPr>
                <w:color w:val="000000"/>
                <w:sz w:val="14"/>
                <w:szCs w:val="14"/>
              </w:rPr>
              <w:t>Tat-Beclin 1/inducer</w:t>
            </w:r>
          </w:p>
        </w:tc>
        <w:tc>
          <w:tcPr>
            <w:tcW w:w="1750" w:type="dxa"/>
            <w:vAlign w:val="center"/>
          </w:tcPr>
          <w:p w14:paraId="7FE61B5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, GFP-LC3↑</w:t>
            </w:r>
          </w:p>
        </w:tc>
        <w:tc>
          <w:tcPr>
            <w:tcW w:w="1490" w:type="dxa"/>
            <w:vAlign w:val="center"/>
          </w:tcPr>
          <w:p w14:paraId="39B3CF3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2215F8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, long-lived protein degradation↑, Aggregation-prone protein degradation↑</w:t>
            </w:r>
          </w:p>
        </w:tc>
        <w:tc>
          <w:tcPr>
            <w:tcW w:w="1280" w:type="dxa"/>
            <w:vAlign w:val="center"/>
          </w:tcPr>
          <w:p w14:paraId="1559884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, autophagic cargo flux assay</w:t>
            </w:r>
          </w:p>
        </w:tc>
        <w:tc>
          <w:tcPr>
            <w:tcW w:w="1570" w:type="dxa"/>
            <w:vAlign w:val="center"/>
          </w:tcPr>
          <w:p w14:paraId="26CD7F9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4A439AB" w14:textId="149E1C46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BECN1, </w:t>
            </w:r>
            <w:r w:rsidR="00EA039C" w:rsidRPr="00C6566A">
              <w:rPr>
                <w:color w:val="000000"/>
                <w:sz w:val="14"/>
                <w:szCs w:val="14"/>
              </w:rPr>
              <w:t>GLIPR2/</w:t>
            </w:r>
            <w:r w:rsidRPr="00C6566A">
              <w:rPr>
                <w:color w:val="000000"/>
                <w:sz w:val="14"/>
                <w:szCs w:val="14"/>
              </w:rPr>
              <w:t>GAPR-1 (</w:t>
            </w:r>
            <w:r w:rsidR="00EA039C" w:rsidRPr="00C6566A">
              <w:rPr>
                <w:color w:val="000000"/>
                <w:sz w:val="14"/>
                <w:szCs w:val="14"/>
              </w:rPr>
              <w:t>GLI</w:t>
            </w:r>
            <w:r w:rsidRPr="00C6566A">
              <w:rPr>
                <w:color w:val="000000"/>
                <w:sz w:val="14"/>
                <w:szCs w:val="14"/>
              </w:rPr>
              <w:t xml:space="preserve"> pathogenesis</w:t>
            </w:r>
            <w:r w:rsidR="00EA039C" w:rsidRPr="00C6566A">
              <w:rPr>
                <w:color w:val="000000"/>
                <w:sz w:val="14"/>
                <w:szCs w:val="14"/>
              </w:rPr>
              <w:t xml:space="preserve"> </w:t>
            </w:r>
            <w:r w:rsidRPr="00C6566A">
              <w:rPr>
                <w:color w:val="000000"/>
                <w:sz w:val="14"/>
                <w:szCs w:val="14"/>
              </w:rPr>
              <w:t>related</w:t>
            </w:r>
          </w:p>
          <w:p w14:paraId="1B4513FD" w14:textId="10AF6321" w:rsidR="008B6C8E" w:rsidRPr="00C6566A" w:rsidRDefault="00EA039C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2</w:t>
            </w:r>
            <w:r w:rsidR="00A42A4F" w:rsidRPr="00C6566A">
              <w:rPr>
                <w:color w:val="000000"/>
                <w:sz w:val="14"/>
                <w:szCs w:val="14"/>
              </w:rPr>
              <w:t>)</w:t>
            </w:r>
          </w:p>
        </w:tc>
        <w:tc>
          <w:tcPr>
            <w:tcW w:w="1337" w:type="dxa"/>
            <w:vAlign w:val="center"/>
          </w:tcPr>
          <w:p w14:paraId="441C939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Cytoprotective function, mutant </w:t>
            </w:r>
            <w:r w:rsidR="00367CDD" w:rsidRPr="00C6566A">
              <w:rPr>
                <w:color w:val="000000"/>
                <w:sz w:val="14"/>
                <w:szCs w:val="14"/>
              </w:rPr>
              <w:t>HTT (</w:t>
            </w:r>
            <w:r w:rsidRPr="00C6566A">
              <w:rPr>
                <w:color w:val="000000"/>
                <w:sz w:val="14"/>
                <w:szCs w:val="14"/>
              </w:rPr>
              <w:t>huntingtin</w:t>
            </w:r>
            <w:r w:rsidR="00367CDD" w:rsidRPr="00C6566A">
              <w:rPr>
                <w:color w:val="000000"/>
                <w:sz w:val="14"/>
                <w:szCs w:val="14"/>
              </w:rPr>
              <w:t>)</w:t>
            </w:r>
            <w:r w:rsidRPr="00C6566A">
              <w:rPr>
                <w:color w:val="000000"/>
                <w:sz w:val="14"/>
                <w:szCs w:val="14"/>
              </w:rPr>
              <w:t xml:space="preserve"> clearance, HIV-1 replication inhibition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1757216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F-7, MEFs, HeLa, COS-7</w:t>
            </w:r>
          </w:p>
        </w:tc>
        <w:tc>
          <w:tcPr>
            <w:tcW w:w="770" w:type="dxa"/>
            <w:vAlign w:val="center"/>
          </w:tcPr>
          <w:p w14:paraId="04A88D6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5145C2B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aG9qaS1LYXdhdGE8L0F1dGhvcj48WWVhcj4yMDEzPC9Z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aG9qaS1LYXdhdGE8L0F1dGhvcj48WWVhcj4yMDEzPC9Z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6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bookmarkEnd w:id="34"/>
      <w:tr w:rsidR="008B6C8E" w:rsidRPr="00C6566A" w14:paraId="4CBD4FE6" w14:textId="77777777">
        <w:tc>
          <w:tcPr>
            <w:tcW w:w="2641" w:type="dxa"/>
            <w:vAlign w:val="center"/>
          </w:tcPr>
          <w:p w14:paraId="645C46A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Hydrazinobenzoylcurcumin/inducer</w:t>
            </w:r>
          </w:p>
        </w:tc>
        <w:tc>
          <w:tcPr>
            <w:tcW w:w="1750" w:type="dxa"/>
            <w:vAlign w:val="center"/>
          </w:tcPr>
          <w:p w14:paraId="430FC55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4F1295C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709318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56BE35B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5A1FFC0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ysoTracker</w:t>
            </w:r>
          </w:p>
        </w:tc>
        <w:tc>
          <w:tcPr>
            <w:tcW w:w="1470" w:type="dxa"/>
            <w:vAlign w:val="center"/>
          </w:tcPr>
          <w:p w14:paraId="18159CF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1033C7E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2D890C1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549</w:t>
            </w:r>
          </w:p>
        </w:tc>
        <w:tc>
          <w:tcPr>
            <w:tcW w:w="770" w:type="dxa"/>
            <w:vAlign w:val="center"/>
          </w:tcPr>
          <w:p w14:paraId="7DA27F8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E03A42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aaG91PC9BdXRob3I+PFllYXI+MjAxNDwvWWVhcj48UmVj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aaG91PC9BdXRob3I+PFllYXI+MjAxNDwvWWVhcj48UmVj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165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tr w:rsidR="008B6C8E" w:rsidRPr="00C6566A" w14:paraId="1656D56F" w14:textId="77777777">
        <w:tc>
          <w:tcPr>
            <w:tcW w:w="2641" w:type="dxa"/>
            <w:vAlign w:val="center"/>
          </w:tcPr>
          <w:p w14:paraId="15AEFB5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iperlongumine/inducer</w:t>
            </w:r>
          </w:p>
        </w:tc>
        <w:tc>
          <w:tcPr>
            <w:tcW w:w="1750" w:type="dxa"/>
            <w:vAlign w:val="center"/>
          </w:tcPr>
          <w:p w14:paraId="74EC980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3390846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A34510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5415BC8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60ED92D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526B36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08BDF90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CQ)</w:t>
            </w:r>
          </w:p>
        </w:tc>
        <w:tc>
          <w:tcPr>
            <w:tcW w:w="1383" w:type="dxa"/>
            <w:vAlign w:val="center"/>
          </w:tcPr>
          <w:p w14:paraId="7B06226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786, PC-3, MCF-7</w:t>
            </w:r>
          </w:p>
        </w:tc>
        <w:tc>
          <w:tcPr>
            <w:tcW w:w="770" w:type="dxa"/>
            <w:vAlign w:val="center"/>
          </w:tcPr>
          <w:p w14:paraId="3562CC7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2A4AE59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NYWtob3Y8L0F1dGhvcj48WWVhcj4yMDE0PC9ZZWFyPjxS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NYWtob3Y8L0F1dGhvcj48WWVhcj4yMDE0PC9ZZWFyPjxS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6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71124BA2" w14:textId="77777777">
        <w:tc>
          <w:tcPr>
            <w:tcW w:w="2641" w:type="dxa"/>
            <w:vAlign w:val="center"/>
          </w:tcPr>
          <w:p w14:paraId="1C46B54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35" w:name="OLE_LINK4"/>
            <w:r w:rsidRPr="00C6566A">
              <w:rPr>
                <w:color w:val="000000"/>
                <w:sz w:val="14"/>
                <w:szCs w:val="14"/>
              </w:rPr>
              <w:t>Tanshinone IIA</w:t>
            </w:r>
            <w:bookmarkEnd w:id="35"/>
            <w:r w:rsidRPr="00C6566A">
              <w:rPr>
                <w:color w:val="000000"/>
                <w:sz w:val="14"/>
                <w:szCs w:val="14"/>
              </w:rPr>
              <w:t>/inducer</w:t>
            </w:r>
          </w:p>
        </w:tc>
        <w:tc>
          <w:tcPr>
            <w:tcW w:w="1750" w:type="dxa"/>
            <w:vAlign w:val="center"/>
          </w:tcPr>
          <w:p w14:paraId="5FA62AB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04C2270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</w:t>
            </w:r>
          </w:p>
        </w:tc>
        <w:tc>
          <w:tcPr>
            <w:tcW w:w="1280" w:type="dxa"/>
            <w:vAlign w:val="center"/>
          </w:tcPr>
          <w:p w14:paraId="275FB18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1D2B33A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1D6A82A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A236F2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5C6CECC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3-MA)</w:t>
            </w:r>
          </w:p>
        </w:tc>
        <w:tc>
          <w:tcPr>
            <w:tcW w:w="1383" w:type="dxa"/>
            <w:vAlign w:val="center"/>
          </w:tcPr>
          <w:p w14:paraId="59C3BF6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KBM-5, PC-3, U266, H460, MDA-MB-231</w:t>
            </w:r>
          </w:p>
        </w:tc>
        <w:tc>
          <w:tcPr>
            <w:tcW w:w="770" w:type="dxa"/>
            <w:vAlign w:val="center"/>
          </w:tcPr>
          <w:p w14:paraId="4592554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9DDE7C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ZdW48L0F1dGhvcj48WWVhcj4yMDE0PC9ZZWFyPjxSZWNO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ZdW48L0F1dGhvcj48WWVhcj4yMDE0PC9ZZWFyPjxSZWNO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6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3B6DF365" w14:textId="77777777">
        <w:tc>
          <w:tcPr>
            <w:tcW w:w="2641" w:type="dxa"/>
            <w:vAlign w:val="center"/>
          </w:tcPr>
          <w:p w14:paraId="65EC6D7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3-BrPA/inducer</w:t>
            </w:r>
          </w:p>
        </w:tc>
        <w:tc>
          <w:tcPr>
            <w:tcW w:w="1750" w:type="dxa"/>
            <w:vAlign w:val="center"/>
          </w:tcPr>
          <w:p w14:paraId="3A30C34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7BBF579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690714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1E55C16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5AE855F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E36D99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39476A0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nti-cancer (use 3-MA, CQ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7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03BB4A0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DA-MB-231&amp;435</w:t>
            </w:r>
          </w:p>
        </w:tc>
        <w:tc>
          <w:tcPr>
            <w:tcW w:w="770" w:type="dxa"/>
            <w:vAlign w:val="center"/>
          </w:tcPr>
          <w:p w14:paraId="43141DA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5C2561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Zhang&lt;/Author&gt;&lt;Year&gt;2014&lt;/Year&gt;&lt;RecNum&gt;281&lt;/RecNum&gt;&lt;DisplayText&gt;[168]&lt;/DisplayText&gt;&lt;record&gt;&lt;rec-number&gt;281&lt;/rec-number&gt;&lt;foreign-keys&gt;&lt;key app="EN" db-id="waeerr2xixw097e0tzkxdspa9fttp5p02s2w" timestamp="1565926783"&gt;281&lt;/key&gt;&lt;key app="ENWeb" db-id=""&gt;0&lt;/key&gt;&lt;/foreign-keys&gt;&lt;ref-type name="Journal Article"&gt;17&lt;/ref-type&gt;&lt;contributors&gt;&lt;authors&gt;&lt;author&gt;Zhang, Q.&lt;/author&gt;&lt;author&gt;Zhang, Y.&lt;/author&gt;&lt;author&gt;Zhang, P.&lt;/author&gt;&lt;author&gt;Chao, Z.&lt;/author&gt;&lt;author&gt;Xia, F.&lt;/author&gt;&lt;author&gt;Jiang, C.&lt;/author&gt;&lt;author&gt;Zhang, X.&lt;/author&gt;&lt;author&gt;Jiang, Z.&lt;/author&gt;&lt;author&gt;Liu, H.&lt;/author&gt;&lt;/authors&gt;&lt;/contributors&gt;&lt;auth-address&gt;Faculty of pharmacy, Bengbu Medical College, Bengbu, Anhui, P. R. China.&amp;#xD;School of Medicine and Public Health, Faculty of Health, University of Newcastle, NSW, Australia.&lt;/auth-address&gt;&lt;titles&gt;&lt;title&gt;Hexokinase II inhibitor, 3-BrPA induced autophagy by stimulating ROS formation in human breast cancer cells&lt;/title&gt;&lt;secondary-title&gt;Genes Cancer&lt;/secondary-title&gt;&lt;/titles&gt;&lt;periodical&gt;&lt;full-title&gt;Genes Cancer&lt;/full-title&gt;&lt;/periodical&gt;&lt;pages&gt;100-12&lt;/pages&gt;&lt;volume&gt;5&lt;/volume&gt;&lt;number&gt;3-4&lt;/number&gt;&lt;edition&gt;2014/07/24&lt;/edition&gt;&lt;keywords&gt;&lt;keyword&gt;3-BrPA&lt;/keyword&gt;&lt;keyword&gt;Apoptosis&lt;/keyword&gt;&lt;keyword&gt;Autophagy&lt;/keyword&gt;&lt;keyword&gt;Cq&lt;/keyword&gt;&lt;keyword&gt;Necroptosis&lt;/keyword&gt;&lt;keyword&gt;Ros&lt;/keyword&gt;&lt;/keywords&gt;&lt;dates&gt;&lt;year&gt;2014&lt;/year&gt;&lt;pub-dates&gt;&lt;date&gt;Mar&lt;/date&gt;&lt;/pub-dates&gt;&lt;/dates&gt;&lt;isbn&gt;1947-6019 (Print)&amp;#xD;1947-6019 (Linking)&lt;/isbn&gt;&lt;accession-num&gt;25053988&lt;/accession-num&gt;&lt;urls&gt;&lt;related-urls&gt;&lt;url&gt;https://www.ncbi.nlm.nih.gov/pubmed/25053988&lt;/url&gt;&lt;/related-urls&gt;&lt;/urls&gt;&lt;custom2&gt;PMC4091531&lt;/custom2&gt;&lt;electronic-resource-num&gt;10.18632/genesandcancer.9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6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4DE486EB" w14:textId="77777777">
        <w:tc>
          <w:tcPr>
            <w:tcW w:w="2641" w:type="dxa"/>
            <w:vAlign w:val="center"/>
          </w:tcPr>
          <w:p w14:paraId="041F3C5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rehalose/inducer</w:t>
            </w:r>
          </w:p>
        </w:tc>
        <w:tc>
          <w:tcPr>
            <w:tcW w:w="1750" w:type="dxa"/>
            <w:vAlign w:val="center"/>
          </w:tcPr>
          <w:p w14:paraId="3D5A967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574C4526" w14:textId="1359942C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, ATG12</w:t>
            </w:r>
            <w:r w:rsidR="00C6566A" w:rsidRPr="00C6566A">
              <w:rPr>
                <w:color w:val="000000"/>
                <w:sz w:val="14"/>
                <w:szCs w:val="14"/>
              </w:rPr>
              <w:t>–</w:t>
            </w:r>
            <w:r w:rsidRPr="00C6566A">
              <w:rPr>
                <w:color w:val="000000"/>
                <w:sz w:val="14"/>
                <w:szCs w:val="14"/>
              </w:rPr>
              <w:t>ATG5 conjugation</w:t>
            </w:r>
          </w:p>
        </w:tc>
        <w:tc>
          <w:tcPr>
            <w:tcW w:w="1280" w:type="dxa"/>
            <w:vAlign w:val="center"/>
          </w:tcPr>
          <w:p w14:paraId="2405B9C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0AB5654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6BFC42E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479F11B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on-canonical autophagic pathway</w:t>
            </w:r>
          </w:p>
        </w:tc>
        <w:tc>
          <w:tcPr>
            <w:tcW w:w="1337" w:type="dxa"/>
            <w:vAlign w:val="center"/>
          </w:tcPr>
          <w:p w14:paraId="3C76D70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Cytoprotective function</w:t>
            </w:r>
          </w:p>
        </w:tc>
        <w:tc>
          <w:tcPr>
            <w:tcW w:w="1383" w:type="dxa"/>
            <w:vAlign w:val="center"/>
          </w:tcPr>
          <w:p w14:paraId="3623B03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770" w:type="dxa"/>
            <w:vAlign w:val="center"/>
          </w:tcPr>
          <w:p w14:paraId="122CCA5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5B5B053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uZzwvQXV0aG9yPjxZZWFyPjIwMTQ8L1llYXI+PFJl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uZzwvQXV0aG9yPjxZZWFyPjIwMTQ8L1llYXI+PFJl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6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2C1E876" w14:textId="77777777">
        <w:tc>
          <w:tcPr>
            <w:tcW w:w="2641" w:type="dxa"/>
            <w:vAlign w:val="center"/>
          </w:tcPr>
          <w:p w14:paraId="5318C11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efitinib/inducer</w:t>
            </w:r>
          </w:p>
        </w:tc>
        <w:tc>
          <w:tcPr>
            <w:tcW w:w="1750" w:type="dxa"/>
            <w:vAlign w:val="center"/>
          </w:tcPr>
          <w:p w14:paraId="77B4290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5597E38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F00FCE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23F1EBC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12EDFE7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4F46F8C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MPK</w:t>
            </w:r>
          </w:p>
        </w:tc>
        <w:tc>
          <w:tcPr>
            <w:tcW w:w="1337" w:type="dxa"/>
            <w:vAlign w:val="center"/>
          </w:tcPr>
          <w:p w14:paraId="70C318A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nti-cancer (use 3-MA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07958C2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460, Calu6</w:t>
            </w:r>
          </w:p>
        </w:tc>
        <w:tc>
          <w:tcPr>
            <w:tcW w:w="770" w:type="dxa"/>
            <w:vAlign w:val="center"/>
          </w:tcPr>
          <w:p w14:paraId="0F2E3A6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B82C4B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Xu&lt;/Author&gt;&lt;Year&gt;2014&lt;/Year&gt;&lt;RecNum&gt;274&lt;/RecNum&gt;&lt;DisplayText&gt;[170]&lt;/DisplayText&gt;&lt;record&gt;&lt;rec-number&gt;274&lt;/rec-number&gt;&lt;foreign-keys&gt;&lt;key app="EN" db-id="waeerr2xixw097e0tzkxdspa9fttp5p02s2w" timestamp="1565926755"&gt;274&lt;/key&gt;&lt;key app="ENWeb" db-id=""&gt;0&lt;/key&gt;&lt;/foreign-keys&gt;&lt;ref-type name="Journal Article"&gt;17&lt;/ref-type&gt;&lt;contributors&gt;&lt;authors&gt;&lt;author&gt;Xu, Z. H.&lt;/author&gt;&lt;author&gt;Hang, J. B.&lt;/author&gt;&lt;author&gt;Hu, J. A.&lt;/author&gt;&lt;author&gt;Gao, B. L.&lt;/author&gt;&lt;/authors&gt;&lt;/contributors&gt;&lt;auth-address&gt;Shanghai Jiao Tong Univ, Ruijin Hosp, Dept Geriatr, Shanghai 200025, Peoples R China&amp;#xD;Shanghai Jiao Tong Univ, Ruijin Hosp, Dept Thorac Surg, Shanghai 200025, Peoples R China&amp;#xD;Shanghai Jiao Tong Univ, Ruijin Hosp, Dept Respirat, Shanghai 200025, Peoples R China&lt;/auth-address&gt;&lt;titles&gt;&lt;title&gt;Gefitinib, an EGFR tyrosine kinase inhibitor, activates autophagy through AMPK in human lung cancer cells&lt;/title&gt;&lt;secondary-title&gt;Journal of Buon&lt;/secondary-title&gt;&lt;alt-title&gt;J Buon&lt;/alt-title&gt;&lt;/titles&gt;&lt;periodical&gt;&lt;full-title&gt;Journal of Buon&lt;/full-title&gt;&lt;abbr-1&gt;J Buon&lt;/abbr-1&gt;&lt;/periodical&gt;&lt;alt-periodical&gt;&lt;full-title&gt;Journal of Buon&lt;/full-title&gt;&lt;abbr-1&gt;J Buon&lt;/abbr-1&gt;&lt;/alt-periodical&gt;&lt;pages&gt;466-473&lt;/pages&gt;&lt;volume&gt;19&lt;/volume&gt;&lt;number&gt;2&lt;/number&gt;&lt;keywords&gt;&lt;keyword&gt;ampk&lt;/keyword&gt;&lt;keyword&gt;autophagy&lt;/keyword&gt;&lt;keyword&gt;gefitinib&lt;/keyword&gt;&lt;keyword&gt;non small cell lung cancer&lt;/keyword&gt;&lt;keyword&gt;erlotinib&lt;/keyword&gt;&lt;/keywords&gt;&lt;dates&gt;&lt;year&gt;2014&lt;/year&gt;&lt;pub-dates&gt;&lt;date&gt;Apr-Jun&lt;/date&gt;&lt;/pub-dates&gt;&lt;/dates&gt;&lt;isbn&gt;1107-0625&lt;/isbn&gt;&lt;accession-num&gt;WOS:000338407700021&lt;/accession-num&gt;&lt;urls&gt;&lt;related-urls&gt;&lt;url&gt;&lt;style face="underline" font="default" size="100%"&gt;&amp;lt;Go to ISI&amp;gt;://WOS:000338407700021&lt;/style&gt;&lt;/url&gt;&lt;/related-urls&gt;&lt;/urls&gt;&lt;language&gt;English&lt;/language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7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65B09F4" w14:textId="77777777">
        <w:tc>
          <w:tcPr>
            <w:tcW w:w="2641" w:type="dxa"/>
            <w:vAlign w:val="center"/>
          </w:tcPr>
          <w:p w14:paraId="43FFEF6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36" w:name="_Hlk16934785"/>
            <w:r w:rsidRPr="00C6566A">
              <w:rPr>
                <w:color w:val="000000"/>
                <w:sz w:val="14"/>
                <w:szCs w:val="14"/>
              </w:rPr>
              <w:t>Cucurbitacin I/inducer</w:t>
            </w:r>
          </w:p>
        </w:tc>
        <w:tc>
          <w:tcPr>
            <w:tcW w:w="1750" w:type="dxa"/>
            <w:vAlign w:val="center"/>
          </w:tcPr>
          <w:p w14:paraId="4C910C6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7395A32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EA12A4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17DF72E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7247FFF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4F330D0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TOR inhibition</w:t>
            </w:r>
          </w:p>
        </w:tc>
        <w:tc>
          <w:tcPr>
            <w:tcW w:w="1337" w:type="dxa"/>
            <w:vAlign w:val="center"/>
          </w:tcPr>
          <w:p w14:paraId="7487BA3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rotective autophagy (use CQ)</w:t>
            </w:r>
          </w:p>
        </w:tc>
        <w:tc>
          <w:tcPr>
            <w:tcW w:w="1383" w:type="dxa"/>
            <w:vAlign w:val="center"/>
          </w:tcPr>
          <w:p w14:paraId="15FF55F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U251, T98G</w:t>
            </w:r>
          </w:p>
        </w:tc>
        <w:tc>
          <w:tcPr>
            <w:tcW w:w="770" w:type="dxa"/>
            <w:vAlign w:val="center"/>
          </w:tcPr>
          <w:p w14:paraId="7F921FA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23D6111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ZdWFuPC9BdXRob3I+PFllYXI+MjAxNDwvWWVhcj48UmVj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ZdWFuPC9BdXRob3I+PFllYXI+MjAxNDwvWWVhcj48UmVj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71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bookmarkEnd w:id="36"/>
      <w:tr w:rsidR="008B6C8E" w:rsidRPr="00C6566A" w14:paraId="2AE8F491" w14:textId="77777777">
        <w:tc>
          <w:tcPr>
            <w:tcW w:w="2641" w:type="dxa"/>
            <w:vAlign w:val="center"/>
          </w:tcPr>
          <w:p w14:paraId="4D99CAF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2’-hydroxychalcones/inducer </w:t>
            </w:r>
          </w:p>
        </w:tc>
        <w:tc>
          <w:tcPr>
            <w:tcW w:w="1750" w:type="dxa"/>
            <w:vAlign w:val="center"/>
          </w:tcPr>
          <w:p w14:paraId="200CC3E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24C3F15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C0DBB6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05DBCF8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5CB5A88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400F93F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30AB6E4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3BB2589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549</w:t>
            </w:r>
          </w:p>
        </w:tc>
        <w:tc>
          <w:tcPr>
            <w:tcW w:w="770" w:type="dxa"/>
            <w:vAlign w:val="center"/>
          </w:tcPr>
          <w:p w14:paraId="43FD2E3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62E29E8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Wang&lt;/Author&gt;&lt;Year&gt;2014&lt;/Year&gt;&lt;RecNum&gt;273&lt;/RecNum&gt;&lt;DisplayText&gt;[172]&lt;/DisplayText&gt;&lt;record&gt;&lt;rec-number&gt;273&lt;/rec-number&gt;&lt;foreign-keys&gt;&lt;key app="EN" db-id="waeerr2xixw097e0tzkxdspa9fttp5p02s2w" timestamp="1565926755"&gt;273&lt;/key&gt;&lt;key app="ENWeb" db-id=""&gt;0&lt;/key&gt;&lt;/foreign-keys&gt;&lt;ref-type name="Journal Article"&gt;17&lt;/ref-type&gt;&lt;contributors&gt;&lt;authors&gt;&lt;author&gt;Wang, F. W.&lt;/author&gt;&lt;author&gt;Wang, S. Q.&lt;/author&gt;&lt;author&gt;Zhao, B. X.&lt;/author&gt;&lt;author&gt;Miao, J. Y.&lt;/author&gt;&lt;/authors&gt;&lt;/contributors&gt;&lt;auth-address&gt;Institute of Developmental Biology, School of Life Science, Shandong University, Jinan 250100, P.R. China. bxzhao@sdu.edu.cn miaojy@sdu.edu.cn.&lt;/auth-address&gt;&lt;titles&gt;&lt;title&gt;Discovery of 2&amp;apos;-hydroxychalcones as autophagy inducer in A549 lung cancer cells&lt;/title&gt;&lt;secondary-title&gt;Org Biomol Chem&lt;/secondary-title&gt;&lt;/titles&gt;&lt;periodical&gt;&lt;full-title&gt;Org Biomol Chem&lt;/full-title&gt;&lt;/periodical&gt;&lt;pages&gt;3062-70&lt;/pages&gt;&lt;volume&gt;12&lt;/volume&gt;&lt;number&gt;19&lt;/number&gt;&lt;edition&gt;2014/04/04&lt;/edition&gt;&lt;keywords&gt;&lt;keyword&gt;Apoptosis/drug effects&lt;/keyword&gt;&lt;keyword&gt;Autophagy/*drug effects&lt;/keyword&gt;&lt;keyword&gt;Blotting, Western&lt;/keyword&gt;&lt;keyword&gt;Cell Line, Tumor&lt;/keyword&gt;&lt;keyword&gt;Cell Proliferation/drug effects&lt;/keyword&gt;&lt;keyword&gt;Cell Shape/drug effects&lt;/keyword&gt;&lt;keyword&gt;Chalcones/chemical synthesis/chemistry/*pharmacology&lt;/keyword&gt;&lt;keyword&gt;*Drug Discovery&lt;/keyword&gt;&lt;keyword&gt;Humans&lt;/keyword&gt;&lt;keyword&gt;Inhibitory Concentration 50&lt;/keyword&gt;&lt;keyword&gt;L-Lactate Dehydrogenase/metabolism&lt;/keyword&gt;&lt;keyword&gt;Lung Neoplasms/*pathology&lt;/keyword&gt;&lt;keyword&gt;Microtubule-Associated Proteins/metabolism&lt;/keyword&gt;&lt;keyword&gt;Necrosis&lt;/keyword&gt;&lt;/keywords&gt;&lt;dates&gt;&lt;year&gt;2014&lt;/year&gt;&lt;pub-dates&gt;&lt;date&gt;May 21&lt;/date&gt;&lt;/pub-dates&gt;&lt;/dates&gt;&lt;isbn&gt;1477-0539 (Electronic)&amp;#xD;1477-0520 (Linking)&lt;/isbn&gt;&lt;accession-num&gt;24695783&lt;/accession-num&gt;&lt;urls&gt;&lt;related-urls&gt;&lt;url&gt;https://www.ncbi.nlm.nih.gov/pubmed/24695783&lt;/url&gt;&lt;/related-urls&gt;&lt;/urls&gt;&lt;electronic-resource-num&gt;10.1039/c3ob42429d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7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0105FF57" w14:textId="77777777">
        <w:tc>
          <w:tcPr>
            <w:tcW w:w="2641" w:type="dxa"/>
            <w:vAlign w:val="center"/>
          </w:tcPr>
          <w:p w14:paraId="45FB2FC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lastRenderedPageBreak/>
              <w:t>Spautin-1/inhibitor</w:t>
            </w:r>
          </w:p>
        </w:tc>
        <w:tc>
          <w:tcPr>
            <w:tcW w:w="1750" w:type="dxa"/>
            <w:vAlign w:val="center"/>
          </w:tcPr>
          <w:p w14:paraId="5063A0C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191AFB4F" w14:textId="6E9610BB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, ATG12</w:t>
            </w:r>
            <w:r w:rsidR="00C6566A" w:rsidRPr="00C6566A">
              <w:rPr>
                <w:color w:val="000000"/>
                <w:sz w:val="14"/>
                <w:szCs w:val="14"/>
              </w:rPr>
              <w:t>–</w:t>
            </w:r>
            <w:r w:rsidRPr="00C6566A">
              <w:rPr>
                <w:color w:val="000000"/>
                <w:sz w:val="14"/>
                <w:szCs w:val="14"/>
              </w:rPr>
              <w:t>ATG5 conjugation</w:t>
            </w:r>
          </w:p>
        </w:tc>
        <w:tc>
          <w:tcPr>
            <w:tcW w:w="1280" w:type="dxa"/>
            <w:vAlign w:val="center"/>
          </w:tcPr>
          <w:p w14:paraId="3B27CE7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0128204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7B6BA32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B5EFB10" w14:textId="0E0CD158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GSK3B (glycogen synthase kinase</w:t>
            </w:r>
            <w:r w:rsidR="00DD1AA6" w:rsidRPr="00C6566A">
              <w:rPr>
                <w:color w:val="000000"/>
                <w:sz w:val="14"/>
                <w:szCs w:val="14"/>
              </w:rPr>
              <w:t xml:space="preserve"> </w:t>
            </w:r>
            <w:r w:rsidRPr="00C6566A">
              <w:rPr>
                <w:color w:val="000000"/>
                <w:sz w:val="14"/>
                <w:szCs w:val="14"/>
              </w:rPr>
              <w:t>3 beta)</w:t>
            </w:r>
          </w:p>
        </w:tc>
        <w:tc>
          <w:tcPr>
            <w:tcW w:w="1337" w:type="dxa"/>
            <w:vAlign w:val="center"/>
          </w:tcPr>
          <w:p w14:paraId="35D28FC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69E2554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K562</w:t>
            </w:r>
          </w:p>
        </w:tc>
        <w:tc>
          <w:tcPr>
            <w:tcW w:w="770" w:type="dxa"/>
            <w:vAlign w:val="center"/>
          </w:tcPr>
          <w:p w14:paraId="2AED6C8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169C05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aGFvPC9BdXRob3I+PFllYXI+MjAxNDwvWWVhcj48UmVj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aGFvPC9BdXRob3I+PFllYXI+MjAxNDwvWWVhcj48UmVj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7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2B2C4E3D" w14:textId="77777777">
        <w:tc>
          <w:tcPr>
            <w:tcW w:w="2641" w:type="dxa"/>
            <w:vAlign w:val="center"/>
          </w:tcPr>
          <w:p w14:paraId="5E2165C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erfluorooctane sulfonate/inhibitor</w:t>
            </w:r>
          </w:p>
        </w:tc>
        <w:tc>
          <w:tcPr>
            <w:tcW w:w="1750" w:type="dxa"/>
            <w:vAlign w:val="center"/>
          </w:tcPr>
          <w:p w14:paraId="424A4D7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378AF98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9931FA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4C316C2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1F0F205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AMP1 staining</w:t>
            </w:r>
          </w:p>
        </w:tc>
        <w:tc>
          <w:tcPr>
            <w:tcW w:w="1470" w:type="dxa"/>
            <w:vAlign w:val="center"/>
          </w:tcPr>
          <w:p w14:paraId="22593D7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5498DCF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3-MA)</w:t>
            </w:r>
          </w:p>
        </w:tc>
        <w:tc>
          <w:tcPr>
            <w:tcW w:w="1383" w:type="dxa"/>
            <w:vAlign w:val="center"/>
          </w:tcPr>
          <w:p w14:paraId="0761F9E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pG2</w:t>
            </w:r>
          </w:p>
        </w:tc>
        <w:tc>
          <w:tcPr>
            <w:tcW w:w="770" w:type="dxa"/>
            <w:vAlign w:val="center"/>
          </w:tcPr>
          <w:p w14:paraId="54BCC44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68C365F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ZYW88L0F1dGhvcj48WWVhcj4yMDE0PC9ZZWFyPjxSZWNO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ZYW88L0F1dGhvcj48WWVhcj4yMDE0PC9ZZWFyPjxSZWNO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7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F1DCEA9" w14:textId="77777777">
        <w:tc>
          <w:tcPr>
            <w:tcW w:w="2641" w:type="dxa"/>
            <w:vAlign w:val="center"/>
          </w:tcPr>
          <w:p w14:paraId="5DC23DE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Oblongifolin C/inhibitor</w:t>
            </w:r>
          </w:p>
        </w:tc>
        <w:tc>
          <w:tcPr>
            <w:tcW w:w="1750" w:type="dxa"/>
            <w:vAlign w:val="center"/>
          </w:tcPr>
          <w:p w14:paraId="7FCD5BD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04487B2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BA873E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, DQ-BSA</w:t>
            </w:r>
          </w:p>
        </w:tc>
        <w:tc>
          <w:tcPr>
            <w:tcW w:w="1280" w:type="dxa"/>
            <w:vAlign w:val="center"/>
          </w:tcPr>
          <w:p w14:paraId="3874749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66A97389" w14:textId="1CC7D6BE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LysoTracker, LAMP1 staining, </w:t>
            </w:r>
            <w:r w:rsidR="005078FC" w:rsidRPr="00C6566A">
              <w:rPr>
                <w:color w:val="000000"/>
                <w:sz w:val="14"/>
                <w:szCs w:val="14"/>
              </w:rPr>
              <w:t>CTS</w:t>
            </w:r>
            <w:r w:rsidRPr="00C6566A">
              <w:rPr>
                <w:color w:val="000000"/>
                <w:sz w:val="14"/>
                <w:szCs w:val="14"/>
              </w:rPr>
              <w:t>B&amp;D protein levels</w:t>
            </w:r>
          </w:p>
        </w:tc>
        <w:tc>
          <w:tcPr>
            <w:tcW w:w="1470" w:type="dxa"/>
            <w:vAlign w:val="center"/>
          </w:tcPr>
          <w:p w14:paraId="0DC22ED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-lysosome fusion inhibition, lysosome deacidification</w:t>
            </w:r>
          </w:p>
        </w:tc>
        <w:tc>
          <w:tcPr>
            <w:tcW w:w="1337" w:type="dxa"/>
            <w:vAlign w:val="center"/>
          </w:tcPr>
          <w:p w14:paraId="6D8B4F9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iCs/>
                <w:color w:val="000000"/>
                <w:sz w:val="14"/>
                <w:szCs w:val="14"/>
              </w:rPr>
              <w:t>&amp;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7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1479F04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La, MEFs, HepG2, CNE, HCT116, MCF-7, MDA-MB-231</w:t>
            </w:r>
          </w:p>
        </w:tc>
        <w:tc>
          <w:tcPr>
            <w:tcW w:w="770" w:type="dxa"/>
            <w:vAlign w:val="center"/>
          </w:tcPr>
          <w:p w14:paraId="2503E77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21D40DB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YW88L0F1dGhvcj48WWVhcj4yMDE0PC9ZZWFyPjxSZWNO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YW88L0F1dGhvcj48WWVhcj4yMDE0PC9ZZWFyPjxSZWNO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7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37CAE69" w14:textId="77777777">
        <w:tc>
          <w:tcPr>
            <w:tcW w:w="2641" w:type="dxa"/>
            <w:vAlign w:val="center"/>
          </w:tcPr>
          <w:p w14:paraId="158E0C4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orynoxine/inducer</w:t>
            </w:r>
          </w:p>
        </w:tc>
        <w:tc>
          <w:tcPr>
            <w:tcW w:w="1750" w:type="dxa"/>
            <w:vAlign w:val="center"/>
          </w:tcPr>
          <w:p w14:paraId="057AB6D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4FC46FC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E00144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ggregation-prone protein degradation↑</w:t>
            </w:r>
          </w:p>
        </w:tc>
        <w:tc>
          <w:tcPr>
            <w:tcW w:w="1280" w:type="dxa"/>
            <w:vAlign w:val="center"/>
          </w:tcPr>
          <w:p w14:paraId="2417E25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, autophagic cargo flux assay</w:t>
            </w:r>
          </w:p>
        </w:tc>
        <w:tc>
          <w:tcPr>
            <w:tcW w:w="1570" w:type="dxa"/>
            <w:vAlign w:val="center"/>
          </w:tcPr>
          <w:p w14:paraId="4352A33B" w14:textId="3985EC39" w:rsidR="008B6C8E" w:rsidRPr="00C6566A" w:rsidRDefault="005078FC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TS</w:t>
            </w:r>
            <w:r w:rsidR="00A42A4F" w:rsidRPr="00C6566A">
              <w:rPr>
                <w:color w:val="000000"/>
                <w:sz w:val="14"/>
                <w:szCs w:val="14"/>
              </w:rPr>
              <w:t>D protein level</w:t>
            </w:r>
          </w:p>
        </w:tc>
        <w:tc>
          <w:tcPr>
            <w:tcW w:w="1470" w:type="dxa"/>
            <w:vAlign w:val="center"/>
          </w:tcPr>
          <w:p w14:paraId="544CEBC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25FEB106" w14:textId="77777777" w:rsidR="008B6C8E" w:rsidRPr="00C6566A" w:rsidRDefault="00A42A4F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Neuroprotection, mutant </w:t>
            </w:r>
            <w:r w:rsidR="00D27E7C" w:rsidRPr="00C6566A">
              <w:rPr>
                <w:color w:val="000000"/>
                <w:sz w:val="14"/>
                <w:szCs w:val="14"/>
              </w:rPr>
              <w:t>SNCA/</w:t>
            </w:r>
            <w:r w:rsidRPr="00C6566A">
              <w:rPr>
                <w:color w:val="000000"/>
                <w:sz w:val="14"/>
                <w:szCs w:val="14"/>
              </w:rPr>
              <w:t>α-synuclein clearance (use 3-MA and CQ)</w:t>
            </w:r>
          </w:p>
        </w:tc>
        <w:tc>
          <w:tcPr>
            <w:tcW w:w="1383" w:type="dxa"/>
            <w:vAlign w:val="center"/>
          </w:tcPr>
          <w:p w14:paraId="36DA0AB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2a, SH-SY5Y</w:t>
            </w:r>
          </w:p>
        </w:tc>
        <w:tc>
          <w:tcPr>
            <w:tcW w:w="770" w:type="dxa"/>
            <w:vAlign w:val="center"/>
          </w:tcPr>
          <w:p w14:paraId="65D92E7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i/>
                <w:color w:val="000000"/>
                <w:sz w:val="14"/>
                <w:szCs w:val="14"/>
              </w:rPr>
              <w:t>Drosophila</w:t>
            </w:r>
          </w:p>
        </w:tc>
        <w:tc>
          <w:tcPr>
            <w:tcW w:w="591" w:type="dxa"/>
            <w:vAlign w:val="center"/>
          </w:tcPr>
          <w:p w14:paraId="57D9A43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Chen&lt;/Author&gt;&lt;Year&gt;2014&lt;/Year&gt;&lt;RecNum&gt;243&lt;/RecNum&gt;&lt;DisplayText&gt;[176]&lt;/DisplayText&gt;&lt;record&gt;&lt;rec-number&gt;243&lt;/rec-number&gt;&lt;foreign-keys&gt;&lt;key app="EN" db-id="waeerr2xixw097e0tzkxdspa9fttp5p02s2w" timestamp="1565926606"&gt;243&lt;/key&gt;&lt;key app="ENWeb" db-id=""&gt;0&lt;/key&gt;&lt;/foreign-keys&gt;&lt;ref-type name="Journal Article"&gt;17&lt;/ref-type&gt;&lt;contributors&gt;&lt;authors&gt;&lt;author&gt;Chen, L. L.&lt;/author&gt;&lt;author&gt;Song, J. X.&lt;/author&gt;&lt;author&gt;Lu, J. H.&lt;/author&gt;&lt;author&gt;Yuan, Z. W.&lt;/author&gt;&lt;author&gt;Liu, L. F.&lt;/author&gt;&lt;author&gt;Durairajan, S. S.&lt;/author&gt;&lt;author&gt;Li, M.&lt;/author&gt;&lt;/authors&gt;&lt;/contributors&gt;&lt;auth-address&gt;School of Chinese Medicine, Hong Kong Baptist University, Kowloon, Hong Kong.&lt;/auth-address&gt;&lt;titles&gt;&lt;title&gt;Corynoxine, a natural autophagy enhancer, promotes the clearance of alpha-synuclein via Akt/mTOR pathway&lt;/title&gt;&lt;secondary-title&gt;J Neuroimmune Pharmacol&lt;/secondary-title&gt;&lt;/titles&gt;&lt;periodical&gt;&lt;full-title&gt;J Neuroimmune Pharmacol&lt;/full-title&gt;&lt;/periodical&gt;&lt;pages&gt;380-7&lt;/pages&gt;&lt;volume&gt;9&lt;/volume&gt;&lt;number&gt;3&lt;/number&gt;&lt;edition&gt;2014/02/14&lt;/edition&gt;&lt;keywords&gt;&lt;keyword&gt;Alkaloids/*pharmacology&lt;/keyword&gt;&lt;keyword&gt;Animals&lt;/keyword&gt;&lt;keyword&gt;Animals, Genetically Modified&lt;/keyword&gt;&lt;keyword&gt;Autophagy/*drug effects/physiology&lt;/keyword&gt;&lt;keyword&gt;Cell Line, Tumor&lt;/keyword&gt;&lt;keyword&gt;Drosophila&lt;/keyword&gt;&lt;keyword&gt;Humans&lt;/keyword&gt;&lt;keyword&gt;Indole Alkaloids&lt;/keyword&gt;&lt;keyword&gt;Protein Transport/drug effects/physiology&lt;/keyword&gt;&lt;keyword&gt;Proto-Oncogene Proteins c-akt/*metabolism&lt;/keyword&gt;&lt;keyword&gt;TOR Serine-Threonine Kinases/*metabolism&lt;/keyword&gt;&lt;keyword&gt;alpha-Synuclein/*metabolism&lt;/keyword&gt;&lt;/keywords&gt;&lt;dates&gt;&lt;year&gt;2014&lt;/year&gt;&lt;pub-dates&gt;&lt;date&gt;Jun&lt;/date&gt;&lt;/pub-dates&gt;&lt;/dates&gt;&lt;isbn&gt;1557-1904 (Electronic)&amp;#xD;1557-1890 (Linking)&lt;/isbn&gt;&lt;accession-num&gt;24522518&lt;/accession-num&gt;&lt;urls&gt;&lt;related-urls&gt;&lt;url&gt;https://www.ncbi.nlm.nih.gov/pubmed/24522518&lt;/url&gt;&lt;/related-urls&gt;&lt;/urls&gt;&lt;electronic-resource-num&gt;10.1007/s11481-014-9528-2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7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83BC275" w14:textId="77777777">
        <w:tc>
          <w:tcPr>
            <w:tcW w:w="2641" w:type="dxa"/>
            <w:vAlign w:val="center"/>
          </w:tcPr>
          <w:p w14:paraId="713BDE5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Endorepellin/inducer</w:t>
            </w:r>
          </w:p>
        </w:tc>
        <w:tc>
          <w:tcPr>
            <w:tcW w:w="1750" w:type="dxa"/>
            <w:vAlign w:val="center"/>
          </w:tcPr>
          <w:p w14:paraId="20CD948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09C8190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5C74B91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04ECC2B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09F7359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BCF7110" w14:textId="61C41F32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37" w:name="OLE_LINK29"/>
            <w:r w:rsidRPr="00C6566A">
              <w:rPr>
                <w:color w:val="000000"/>
                <w:sz w:val="14"/>
                <w:szCs w:val="14"/>
              </w:rPr>
              <w:t>PEG3</w:t>
            </w:r>
            <w:bookmarkEnd w:id="37"/>
            <w:r w:rsidRPr="00C6566A">
              <w:rPr>
                <w:color w:val="000000"/>
                <w:sz w:val="14"/>
                <w:szCs w:val="14"/>
              </w:rPr>
              <w:t xml:space="preserve"> (paternally expressed 3), </w:t>
            </w:r>
            <w:r w:rsidR="00DD1AA6" w:rsidRPr="00C6566A">
              <w:rPr>
                <w:color w:val="000000"/>
                <w:sz w:val="14"/>
                <w:szCs w:val="14"/>
              </w:rPr>
              <w:t>KDR/</w:t>
            </w:r>
            <w:r w:rsidRPr="00C6566A">
              <w:rPr>
                <w:color w:val="000000"/>
                <w:sz w:val="14"/>
                <w:szCs w:val="14"/>
              </w:rPr>
              <w:t>VEGFR2 (</w:t>
            </w:r>
            <w:r w:rsidR="00DD1AA6" w:rsidRPr="00C6566A">
              <w:rPr>
                <w:color w:val="000000"/>
                <w:sz w:val="14"/>
                <w:szCs w:val="14"/>
              </w:rPr>
              <w:t>kinase insert domain receptor</w:t>
            </w:r>
            <w:r w:rsidRPr="00C6566A">
              <w:rPr>
                <w:color w:val="000000"/>
                <w:sz w:val="14"/>
                <w:szCs w:val="14"/>
              </w:rPr>
              <w:t>)</w:t>
            </w:r>
          </w:p>
        </w:tc>
        <w:tc>
          <w:tcPr>
            <w:tcW w:w="1337" w:type="dxa"/>
            <w:vAlign w:val="center"/>
          </w:tcPr>
          <w:p w14:paraId="10316E2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535B5AAE" w14:textId="740CECF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UVECs, PAE-</w:t>
            </w:r>
            <w:r w:rsidR="00DD1AA6" w:rsidRPr="00C6566A">
              <w:rPr>
                <w:color w:val="000000"/>
                <w:sz w:val="14"/>
                <w:szCs w:val="14"/>
              </w:rPr>
              <w:t>KDR/</w:t>
            </w:r>
            <w:r w:rsidRPr="00C6566A">
              <w:rPr>
                <w:color w:val="000000"/>
                <w:sz w:val="14"/>
                <w:szCs w:val="14"/>
              </w:rPr>
              <w:t>VEGFR2</w:t>
            </w:r>
          </w:p>
        </w:tc>
        <w:tc>
          <w:tcPr>
            <w:tcW w:w="770" w:type="dxa"/>
            <w:vAlign w:val="center"/>
          </w:tcPr>
          <w:p w14:paraId="72B2ABD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B78114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Qb2x1enppPC9BdXRob3I+PFllYXI+MjAxNDwvWWVhcj48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Qb2x1enppPC9BdXRob3I+PFllYXI+MjAxNDwvWWVhcj48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7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7B670A6F" w14:textId="77777777">
        <w:tc>
          <w:tcPr>
            <w:tcW w:w="2641" w:type="dxa"/>
            <w:vAlign w:val="center"/>
          </w:tcPr>
          <w:p w14:paraId="079FF16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20 (S)-Ginsenoside Rg3/inhibitor</w:t>
            </w:r>
          </w:p>
        </w:tc>
        <w:tc>
          <w:tcPr>
            <w:tcW w:w="1750" w:type="dxa"/>
            <w:vAlign w:val="center"/>
          </w:tcPr>
          <w:p w14:paraId="1DFCA94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mRFP/GFP-LC3↑</w:t>
            </w:r>
          </w:p>
        </w:tc>
        <w:tc>
          <w:tcPr>
            <w:tcW w:w="1490" w:type="dxa"/>
            <w:vAlign w:val="center"/>
          </w:tcPr>
          <w:p w14:paraId="00F7C14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BBD524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SQSTM1/</w:t>
            </w:r>
            <w:r w:rsidRPr="00C6566A">
              <w:rPr>
                <w:smallCaps/>
                <w:sz w:val="14"/>
                <w:szCs w:val="14"/>
              </w:rPr>
              <w:t>p62</w:t>
            </w:r>
            <w:r w:rsidRPr="00C6566A">
              <w:rPr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690B013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C3-II turnover assay, mRFP-GFP-LC3</w:t>
            </w:r>
          </w:p>
        </w:tc>
        <w:tc>
          <w:tcPr>
            <w:tcW w:w="1570" w:type="dxa"/>
            <w:vAlign w:val="center"/>
          </w:tcPr>
          <w:p w14:paraId="663B0EA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2ADC47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5F56814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14AAC3F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SK-Hep1, HepG2, Huh-7, Hep3B</w:t>
            </w:r>
          </w:p>
        </w:tc>
        <w:tc>
          <w:tcPr>
            <w:tcW w:w="770" w:type="dxa"/>
            <w:vAlign w:val="center"/>
          </w:tcPr>
          <w:p w14:paraId="762D6BB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7895AA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/>
            </w:r>
            <w:r w:rsidRPr="00C6566A">
              <w:rPr>
                <w:sz w:val="14"/>
                <w:szCs w:val="14"/>
              </w:rPr>
              <w:instrText xml:space="preserve"> ADDIN EN.CITE &lt;EndNote&gt;&lt;Cite&gt;&lt;Author&gt;Kim&lt;/Author&gt;&lt;Year&gt;2014&lt;/Year&gt;&lt;RecNum&gt;586&lt;/RecNum&gt;&lt;DisplayText&gt;[178]&lt;/DisplayText&gt;&lt;record&gt;&lt;rec-number&gt;586&lt;/rec-number&gt;&lt;foreign-keys&gt;&lt;key app="EN" db-id="waeerr2xixw097e0tzkxdspa9fttp5p02s2w" timestamp="1566099365"&gt;586&lt;/key&gt;&lt;/foreign-keys&gt;&lt;ref-type name="Journal Article"&gt;17&lt;/ref-type&gt;&lt;contributors&gt;&lt;authors&gt;&lt;author&gt;Kim, Dong-Gun&lt;/author&gt;&lt;author&gt;Jung, Kyung Hee&lt;/author&gt;&lt;author&gt;Lee, Da-Gyum&lt;/author&gt;&lt;author&gt;Yoon, Jung-Ho&lt;/author&gt;&lt;author&gt;Choi, Kyeong Sook&lt;/author&gt;&lt;author&gt;Kwon, Sung Won&lt;/author&gt;&lt;author&gt;Shen, Han-Ming&lt;/author&gt;&lt;author&gt;Morgan, Michael J&lt;/author&gt;&lt;author&gt;Hong, Soon-Sun&lt;/author&gt;&lt;author&gt;Kim, You-Sun&lt;/author&gt;&lt;/authors&gt;&lt;/contributors&gt;&lt;titles&gt;&lt;title&gt;20 (S)-Ginsenoside Rg3 is a novel inhibitor of autophagy and sensitizes hepatocellular carcinoma to doxorubicin&lt;/title&gt;&lt;secondary-title&gt;Oncotarget&lt;/secondary-title&gt;&lt;/titles&gt;&lt;periodical&gt;&lt;full-title&gt;Oncotarget&lt;/full-title&gt;&lt;/periodical&gt;&lt;pages&gt;4438&lt;/pages&gt;&lt;volume&gt;5&lt;/volume&gt;&lt;number&gt;12&lt;/number&gt;&lt;dates&gt;&lt;year&gt;2014&lt;/year&gt;&lt;/dates&gt;&lt;urls&gt;&lt;/urls&gt;&lt;/record&gt;&lt;/Cite&gt;&lt;/EndNote&gt;</w:instrText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178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tr w:rsidR="008B6C8E" w:rsidRPr="00C6566A" w14:paraId="72B90122" w14:textId="77777777">
        <w:tc>
          <w:tcPr>
            <w:tcW w:w="2641" w:type="dxa"/>
            <w:vAlign w:val="center"/>
          </w:tcPr>
          <w:p w14:paraId="3B0841C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ozolomide/inducer</w:t>
            </w:r>
          </w:p>
        </w:tc>
        <w:tc>
          <w:tcPr>
            <w:tcW w:w="1750" w:type="dxa"/>
            <w:vAlign w:val="center"/>
          </w:tcPr>
          <w:p w14:paraId="46CF65A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1D7B77A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4AA468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336011A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07928D3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C3F2988" w14:textId="170D4D75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TM (</w:t>
            </w:r>
            <w:r w:rsidR="00DD1AA6" w:rsidRPr="00C6566A">
              <w:rPr>
                <w:color w:val="000000"/>
                <w:sz w:val="14"/>
                <w:szCs w:val="14"/>
              </w:rPr>
              <w:t xml:space="preserve">ATM serine/threonine </w:t>
            </w:r>
            <w:r w:rsidR="00E37DD5" w:rsidRPr="00C6566A">
              <w:rPr>
                <w:color w:val="000000"/>
                <w:sz w:val="14"/>
                <w:szCs w:val="14"/>
              </w:rPr>
              <w:t xml:space="preserve">kinase) </w:t>
            </w:r>
            <w:r w:rsidR="00E37DD5" w:rsidRPr="00C6566A">
              <w:rPr>
                <w:color w:val="000000"/>
                <w:sz w:val="14"/>
                <w:szCs w:val="14"/>
              </w:rPr>
              <w:noBreakHyphen/>
            </w:r>
            <w:r w:rsidRPr="00C6566A">
              <w:rPr>
                <w:color w:val="000000"/>
                <w:sz w:val="14"/>
                <w:szCs w:val="14"/>
              </w:rPr>
              <w:t>AMPK‑ULK1</w:t>
            </w:r>
          </w:p>
        </w:tc>
        <w:tc>
          <w:tcPr>
            <w:tcW w:w="1337" w:type="dxa"/>
            <w:vAlign w:val="center"/>
          </w:tcPr>
          <w:p w14:paraId="3E28F7A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44B0E8A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U87MG, U251</w:t>
            </w:r>
          </w:p>
        </w:tc>
        <w:tc>
          <w:tcPr>
            <w:tcW w:w="770" w:type="dxa"/>
            <w:vAlign w:val="center"/>
          </w:tcPr>
          <w:p w14:paraId="51DA309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A8746E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b3U8L0F1dGhvcj48WWVhcj4yMDE0PC9ZZWFyPjxSZWNO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b3U8L0F1dGhvcj48WWVhcj4yMDE0PC9ZZWFyPjxSZWNO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7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2F2FA472" w14:textId="77777777">
        <w:tc>
          <w:tcPr>
            <w:tcW w:w="2641" w:type="dxa"/>
            <w:vAlign w:val="center"/>
          </w:tcPr>
          <w:p w14:paraId="3E6D6C0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Bortezomib/inducer</w:t>
            </w:r>
          </w:p>
        </w:tc>
        <w:tc>
          <w:tcPr>
            <w:tcW w:w="1750" w:type="dxa"/>
            <w:vAlign w:val="center"/>
          </w:tcPr>
          <w:p w14:paraId="06D68AB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6F93274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B55AD9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20F291D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</w:t>
            </w:r>
          </w:p>
        </w:tc>
        <w:tc>
          <w:tcPr>
            <w:tcW w:w="1570" w:type="dxa"/>
            <w:vAlign w:val="center"/>
          </w:tcPr>
          <w:p w14:paraId="14D1C04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4DCAD94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MPK</w:t>
            </w:r>
          </w:p>
        </w:tc>
        <w:tc>
          <w:tcPr>
            <w:tcW w:w="1337" w:type="dxa"/>
            <w:vAlign w:val="center"/>
          </w:tcPr>
          <w:p w14:paraId="79FD94E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rotective autophagy (use 3-MA)</w:t>
            </w:r>
          </w:p>
        </w:tc>
        <w:tc>
          <w:tcPr>
            <w:tcW w:w="1383" w:type="dxa"/>
            <w:vAlign w:val="center"/>
          </w:tcPr>
          <w:p w14:paraId="1046A9F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ANC-1, HT-29</w:t>
            </w:r>
          </w:p>
        </w:tc>
        <w:tc>
          <w:tcPr>
            <w:tcW w:w="770" w:type="dxa"/>
            <w:vAlign w:val="center"/>
          </w:tcPr>
          <w:p w14:paraId="01F3B51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D75E71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NaW48L0F1dGhvcj48WWVhcj4yMDE0PC9ZZWFyPjxSZWNO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NaW48L0F1dGhvcj48WWVhcj4yMDE0PC9ZZWFyPjxSZWNO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8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520E406" w14:textId="77777777">
        <w:tc>
          <w:tcPr>
            <w:tcW w:w="2641" w:type="dxa"/>
            <w:vAlign w:val="center"/>
          </w:tcPr>
          <w:p w14:paraId="51C4654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apatinib/inducer</w:t>
            </w:r>
          </w:p>
        </w:tc>
        <w:tc>
          <w:tcPr>
            <w:tcW w:w="1750" w:type="dxa"/>
            <w:vAlign w:val="center"/>
          </w:tcPr>
          <w:p w14:paraId="766E5A0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028023A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8E442D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37E4FA0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</w:t>
            </w:r>
          </w:p>
        </w:tc>
        <w:tc>
          <w:tcPr>
            <w:tcW w:w="1570" w:type="dxa"/>
            <w:vAlign w:val="center"/>
          </w:tcPr>
          <w:p w14:paraId="66592A7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5BFD84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2BD9C21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5BF8989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uh7, HepG2, HA22T</w:t>
            </w:r>
          </w:p>
        </w:tc>
        <w:tc>
          <w:tcPr>
            <w:tcW w:w="770" w:type="dxa"/>
            <w:vAlign w:val="center"/>
          </w:tcPr>
          <w:p w14:paraId="6B02D2B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6659911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aGVuPC9BdXRob3I+PFllYXI+MjAxNDwvWWVhcj48UmVj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aGVuPC9BdXRob3I+PFllYXI+MjAxNDwvWWVhcj48UmVj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81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0984F171" w14:textId="77777777">
        <w:tc>
          <w:tcPr>
            <w:tcW w:w="2641" w:type="dxa"/>
            <w:vAlign w:val="center"/>
          </w:tcPr>
          <w:p w14:paraId="29D86F8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lioquinol/inducer</w:t>
            </w:r>
          </w:p>
        </w:tc>
        <w:tc>
          <w:tcPr>
            <w:tcW w:w="1750" w:type="dxa"/>
            <w:vAlign w:val="center"/>
          </w:tcPr>
          <w:p w14:paraId="6F3B747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56F0050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50FE751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CDF34D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29FA35F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7EF5A1E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TOR inhibition</w:t>
            </w:r>
          </w:p>
        </w:tc>
        <w:tc>
          <w:tcPr>
            <w:tcW w:w="1337" w:type="dxa"/>
            <w:vAlign w:val="center"/>
          </w:tcPr>
          <w:p w14:paraId="3051960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3-MA and BAF)</w:t>
            </w:r>
          </w:p>
        </w:tc>
        <w:tc>
          <w:tcPr>
            <w:tcW w:w="1383" w:type="dxa"/>
            <w:vAlign w:val="center"/>
          </w:tcPr>
          <w:p w14:paraId="44F471E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PMI-8226, OPM2, OCI-AML2, THP-1, K562</w:t>
            </w:r>
          </w:p>
        </w:tc>
        <w:tc>
          <w:tcPr>
            <w:tcW w:w="770" w:type="dxa"/>
            <w:vAlign w:val="center"/>
          </w:tcPr>
          <w:p w14:paraId="70C2F7C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02A831A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YW88L0F1dGhvcj48WWVhcj4yMDE0PC9ZZWFyPjxSZWNO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YW88L0F1dGhvcj48WWVhcj4yMDE0PC9ZZWFyPjxSZWNO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8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7F723B1" w14:textId="77777777">
        <w:tc>
          <w:tcPr>
            <w:tcW w:w="2641" w:type="dxa"/>
            <w:vAlign w:val="center"/>
          </w:tcPr>
          <w:p w14:paraId="4C2F2A8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K-199/inducer</w:t>
            </w:r>
          </w:p>
        </w:tc>
        <w:tc>
          <w:tcPr>
            <w:tcW w:w="1750" w:type="dxa"/>
            <w:vAlign w:val="center"/>
          </w:tcPr>
          <w:p w14:paraId="487E9F6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3CB4EE7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42DBEE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6A014BB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4EC2238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8DA353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3638F8F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3-MA)</w:t>
            </w:r>
          </w:p>
        </w:tc>
        <w:tc>
          <w:tcPr>
            <w:tcW w:w="1383" w:type="dxa"/>
            <w:vAlign w:val="center"/>
          </w:tcPr>
          <w:p w14:paraId="42B30D9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AL 27, CAR</w:t>
            </w:r>
          </w:p>
        </w:tc>
        <w:tc>
          <w:tcPr>
            <w:tcW w:w="770" w:type="dxa"/>
            <w:vAlign w:val="center"/>
          </w:tcPr>
          <w:p w14:paraId="6A1D441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FCA890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Ic2llaDwvQXV0aG9yPjxZZWFyPjIwMTQ8L1llYXI+PFJl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Ic2llaDwvQXV0aG9yPjxZZWFyPjIwMTQ8L1llYXI+PFJl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8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4571DF6A" w14:textId="77777777">
        <w:tc>
          <w:tcPr>
            <w:tcW w:w="2641" w:type="dxa"/>
            <w:vAlign w:val="center"/>
          </w:tcPr>
          <w:p w14:paraId="7F20EA7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odium arsenite/inducer</w:t>
            </w:r>
          </w:p>
        </w:tc>
        <w:tc>
          <w:tcPr>
            <w:tcW w:w="1750" w:type="dxa"/>
            <w:vAlign w:val="center"/>
          </w:tcPr>
          <w:p w14:paraId="2CD05ED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50D2C57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0EDD63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7F3F1AF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32F9AD8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2F81DD7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24191F0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3-MA)</w:t>
            </w:r>
          </w:p>
        </w:tc>
        <w:tc>
          <w:tcPr>
            <w:tcW w:w="1383" w:type="dxa"/>
            <w:vAlign w:val="center"/>
          </w:tcPr>
          <w:p w14:paraId="72C732D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INS-1</w:t>
            </w:r>
          </w:p>
        </w:tc>
        <w:tc>
          <w:tcPr>
            <w:tcW w:w="770" w:type="dxa"/>
            <w:vAlign w:val="center"/>
          </w:tcPr>
          <w:p w14:paraId="5EF74FC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0BB888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HU8L0F1dGhvcj48WWVhcj4yMDE0PC9ZZWFyPjxSZWNO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HU8L0F1dGhvcj48WWVhcj4yMDE0PC9ZZWFyPjxSZWNO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8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7B953678" w14:textId="77777777">
        <w:tc>
          <w:tcPr>
            <w:tcW w:w="2641" w:type="dxa"/>
            <w:vAlign w:val="center"/>
          </w:tcPr>
          <w:p w14:paraId="3C94B1B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Idarubicin/inducer</w:t>
            </w:r>
          </w:p>
        </w:tc>
        <w:tc>
          <w:tcPr>
            <w:tcW w:w="1750" w:type="dxa"/>
            <w:vAlign w:val="center"/>
          </w:tcPr>
          <w:p w14:paraId="2F72628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523B36A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4AC7B6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2808383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5E60E56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464E6BD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498B66B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wortmannin, BAF, CQ)</w:t>
            </w:r>
          </w:p>
        </w:tc>
        <w:tc>
          <w:tcPr>
            <w:tcW w:w="1383" w:type="dxa"/>
            <w:vAlign w:val="center"/>
          </w:tcPr>
          <w:p w14:paraId="03EFD43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K562, CCL cells from humans</w:t>
            </w:r>
          </w:p>
        </w:tc>
        <w:tc>
          <w:tcPr>
            <w:tcW w:w="770" w:type="dxa"/>
            <w:vAlign w:val="center"/>
          </w:tcPr>
          <w:p w14:paraId="22AC3C9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49DFA3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SaXN0aWM8L0F1dGhvcj48WWVhcj4yMDE0PC9ZZWFyPjxS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SaXN0aWM8L0F1dGhvcj48WWVhcj4yMDE0PC9ZZWFyPjxS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8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292820C1" w14:textId="77777777">
        <w:tc>
          <w:tcPr>
            <w:tcW w:w="2641" w:type="dxa"/>
            <w:vAlign w:val="center"/>
          </w:tcPr>
          <w:p w14:paraId="26578AA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GSK2578215A/inducer</w:t>
            </w:r>
          </w:p>
        </w:tc>
        <w:tc>
          <w:tcPr>
            <w:tcW w:w="1750" w:type="dxa"/>
            <w:vAlign w:val="center"/>
          </w:tcPr>
          <w:p w14:paraId="076F52F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mRFP/GFP-LC3↑</w:t>
            </w:r>
          </w:p>
        </w:tc>
        <w:tc>
          <w:tcPr>
            <w:tcW w:w="1490" w:type="dxa"/>
            <w:vAlign w:val="center"/>
          </w:tcPr>
          <w:p w14:paraId="54CF3C0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D3DBD8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SQSTM1/</w:t>
            </w:r>
            <w:r w:rsidRPr="00C6566A">
              <w:rPr>
                <w:smallCaps/>
                <w:sz w:val="14"/>
                <w:szCs w:val="14"/>
              </w:rPr>
              <w:t>p62</w:t>
            </w:r>
            <w:r w:rsidRPr="00C6566A">
              <w:rPr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349C51E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C3-II turnover assay, mRFP-GFP-LC3</w:t>
            </w:r>
          </w:p>
        </w:tc>
        <w:tc>
          <w:tcPr>
            <w:tcW w:w="1570" w:type="dxa"/>
            <w:vAlign w:val="center"/>
          </w:tcPr>
          <w:p w14:paraId="6BFF332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85970E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5A4C0CD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Protective autophagy</w:t>
            </w:r>
          </w:p>
        </w:tc>
        <w:tc>
          <w:tcPr>
            <w:tcW w:w="1383" w:type="dxa"/>
            <w:vAlign w:val="center"/>
          </w:tcPr>
          <w:p w14:paraId="3294F77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SHSY5Y</w:t>
            </w:r>
          </w:p>
        </w:tc>
        <w:tc>
          <w:tcPr>
            <w:tcW w:w="770" w:type="dxa"/>
            <w:vAlign w:val="center"/>
          </w:tcPr>
          <w:p w14:paraId="17E71B0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80594B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YWV6LUF0aWVuemFyPC9BdXRob3I+PFllYXI+MjAxNDwv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YWV6LUF0aWVuemFyPC9BdXRob3I+PFllYXI+MjAxNDwv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8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2FBABC3A" w14:textId="77777777">
        <w:tc>
          <w:tcPr>
            <w:tcW w:w="2641" w:type="dxa"/>
            <w:vAlign w:val="center"/>
          </w:tcPr>
          <w:p w14:paraId="037D5CE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soralidin/inducer</w:t>
            </w:r>
          </w:p>
        </w:tc>
        <w:tc>
          <w:tcPr>
            <w:tcW w:w="1750" w:type="dxa"/>
            <w:vAlign w:val="center"/>
          </w:tcPr>
          <w:p w14:paraId="7B6142F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5D52B0A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850F0D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6433EB4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36D4E83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20DD6A6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69471AB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67D9255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549</w:t>
            </w:r>
          </w:p>
        </w:tc>
        <w:tc>
          <w:tcPr>
            <w:tcW w:w="770" w:type="dxa"/>
            <w:vAlign w:val="center"/>
          </w:tcPr>
          <w:p w14:paraId="107A574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073A62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Hao&lt;/Author&gt;&lt;Year&gt;2014&lt;/Year&gt;&lt;RecNum&gt;247&lt;/RecNum&gt;&lt;DisplayText&gt;[187]&lt;/DisplayText&gt;&lt;record&gt;&lt;rec-number&gt;247&lt;/rec-number&gt;&lt;foreign-keys&gt;&lt;key app="EN" db-id="waeerr2xixw097e0tzkxdspa9fttp5p02s2w" timestamp="1565926623"&gt;247&lt;/key&gt;&lt;key app="ENWeb" db-id=""&gt;0&lt;/key&gt;&lt;/foreign-keys&gt;&lt;ref-type name="Journal Article"&gt;17&lt;/ref-type&gt;&lt;contributors&gt;&lt;authors&gt;&lt;author&gt;Hao, W.&lt;/author&gt;&lt;author&gt;Zhang, X.&lt;/author&gt;&lt;author&gt;Zhao, W.&lt;/author&gt;&lt;author&gt;Chen, X.&lt;/author&gt;&lt;/authors&gt;&lt;/contributors&gt;&lt;auth-address&gt;State Key Laboratory of Quality Research in Chinese Medicine, Institute of Chinese Medical Sciences, University of Macau , Macao , China.&lt;/auth-address&gt;&lt;titles&gt;&lt;title&gt;Psoralidin induces autophagy through ROS generation which inhibits the proliferation of human lung cancer A549 cells&lt;/title&gt;&lt;secondary-title&gt;PeerJ&lt;/secondary-title&gt;&lt;/titles&gt;&lt;periodical&gt;&lt;full-title&gt;PeerJ&lt;/full-title&gt;&lt;/periodical&gt;&lt;pages&gt;e555&lt;/pages&gt;&lt;volume&gt;2&lt;/volume&gt;&lt;edition&gt;2014/09/25&lt;/edition&gt;&lt;keywords&gt;&lt;keyword&gt;Autophagy&lt;/keyword&gt;&lt;keyword&gt;Cancer&lt;/keyword&gt;&lt;keyword&gt;Psoralidin&lt;/keyword&gt;&lt;keyword&gt;Ros&lt;/keyword&gt;&lt;/keywords&gt;&lt;dates&gt;&lt;year&gt;2014&lt;/year&gt;&lt;/dates&gt;&lt;isbn&gt;2167-8359 (Print)&amp;#xD;2167-8359 (Linking)&lt;/isbn&gt;&lt;accession-num&gt;25250213&lt;/accession-num&gt;&lt;urls&gt;&lt;related-urls&gt;&lt;url&gt;https://www.ncbi.nlm.nih.gov/pubmed/25250213&lt;/url&gt;&lt;/related-urls&gt;&lt;/urls&gt;&lt;custom2&gt;PMC4168759&lt;/custom2&gt;&lt;electronic-resource-num&gt;10.7717/peerj.555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8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7CEA7C21" w14:textId="77777777">
        <w:tc>
          <w:tcPr>
            <w:tcW w:w="2641" w:type="dxa"/>
            <w:vAlign w:val="center"/>
          </w:tcPr>
          <w:p w14:paraId="29D3D98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rsenic trioxide/inducer</w:t>
            </w:r>
          </w:p>
        </w:tc>
        <w:tc>
          <w:tcPr>
            <w:tcW w:w="1750" w:type="dxa"/>
            <w:vAlign w:val="center"/>
          </w:tcPr>
          <w:p w14:paraId="3F4D15C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0B49C8F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8B06D4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135BF3D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49A62C7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7039A6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304759D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3-MA)</w:t>
            </w:r>
          </w:p>
        </w:tc>
        <w:tc>
          <w:tcPr>
            <w:tcW w:w="1383" w:type="dxa"/>
            <w:vAlign w:val="center"/>
          </w:tcPr>
          <w:p w14:paraId="3C4DEFE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aji</w:t>
            </w:r>
          </w:p>
        </w:tc>
        <w:tc>
          <w:tcPr>
            <w:tcW w:w="770" w:type="dxa"/>
            <w:vAlign w:val="center"/>
          </w:tcPr>
          <w:p w14:paraId="14F8911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EE2C69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aTwvQXV0aG9yPjxZZWFyPjIwMTQ8L1llYXI+PFJlY051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aTwvQXV0aG9yPjxZZWFyPjIwMTQ8L1llYXI+PFJlY051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8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CEBF2E9" w14:textId="77777777">
        <w:tc>
          <w:tcPr>
            <w:tcW w:w="2641" w:type="dxa"/>
            <w:vAlign w:val="center"/>
          </w:tcPr>
          <w:p w14:paraId="4AA8EAE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Baicalein/inducer</w:t>
            </w:r>
          </w:p>
        </w:tc>
        <w:tc>
          <w:tcPr>
            <w:tcW w:w="1750" w:type="dxa"/>
            <w:vAlign w:val="center"/>
          </w:tcPr>
          <w:p w14:paraId="4D49B0D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1F12C03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D63CA3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degradation</w:t>
            </w:r>
          </w:p>
        </w:tc>
        <w:tc>
          <w:tcPr>
            <w:tcW w:w="1280" w:type="dxa"/>
            <w:vAlign w:val="center"/>
          </w:tcPr>
          <w:p w14:paraId="6851F64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</w:t>
            </w:r>
          </w:p>
        </w:tc>
        <w:tc>
          <w:tcPr>
            <w:tcW w:w="1570" w:type="dxa"/>
            <w:vAlign w:val="center"/>
          </w:tcPr>
          <w:p w14:paraId="2B61C82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148492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2D2B0D8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ULK1</w:t>
            </w:r>
            <w:r w:rsidRPr="00C6566A">
              <w:rPr>
                <w:color w:val="000000"/>
                <w:sz w:val="14"/>
                <w:szCs w:val="14"/>
              </w:rPr>
              <w:t xml:space="preserve">,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BECN1</w:t>
            </w:r>
            <w:r w:rsidRPr="00C6566A">
              <w:rPr>
                <w:color w:val="000000"/>
                <w:sz w:val="14"/>
                <w:szCs w:val="14"/>
              </w:rPr>
              <w:t xml:space="preserve">,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iCs/>
                <w:color w:val="000000"/>
                <w:sz w:val="14"/>
                <w:szCs w:val="14"/>
              </w:rPr>
              <w:t>&amp;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7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67B1A10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C-3, DU145, MDA-MB-231</w:t>
            </w:r>
          </w:p>
        </w:tc>
        <w:tc>
          <w:tcPr>
            <w:tcW w:w="770" w:type="dxa"/>
            <w:vAlign w:val="center"/>
          </w:tcPr>
          <w:p w14:paraId="247C100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67F4E4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BcnlhbDwvQXV0aG9yPjxZZWFyPjIwMTQ8L1llYXI+PFJl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BcnlhbDwvQXV0aG9yPjxZZWFyPjIwMTQ8L1llYXI+PFJl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8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215A516D" w14:textId="77777777">
        <w:tc>
          <w:tcPr>
            <w:tcW w:w="2641" w:type="dxa"/>
            <w:vAlign w:val="center"/>
          </w:tcPr>
          <w:p w14:paraId="22D28FB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affeine/inducer</w:t>
            </w:r>
          </w:p>
        </w:tc>
        <w:tc>
          <w:tcPr>
            <w:tcW w:w="1750" w:type="dxa"/>
            <w:vAlign w:val="center"/>
          </w:tcPr>
          <w:p w14:paraId="02DF31E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4789172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14AC0A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5BCEF84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2E179BA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5ABA2F2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MPK</w:t>
            </w:r>
          </w:p>
        </w:tc>
        <w:tc>
          <w:tcPr>
            <w:tcW w:w="1337" w:type="dxa"/>
            <w:vAlign w:val="center"/>
          </w:tcPr>
          <w:p w14:paraId="33B0BA5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1DE8C7F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2C12</w:t>
            </w:r>
          </w:p>
        </w:tc>
        <w:tc>
          <w:tcPr>
            <w:tcW w:w="770" w:type="dxa"/>
            <w:vAlign w:val="center"/>
          </w:tcPr>
          <w:p w14:paraId="064CF37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1255C7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NYXRoZXc8L0F1dGhvcj48WWVhcj4yMDE0PC9ZZWFyPjxS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NYXRoZXc8L0F1dGhvcj48WWVhcj4yMDE0PC9ZZWFyPjxS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9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4398DD76" w14:textId="77777777">
        <w:tc>
          <w:tcPr>
            <w:tcW w:w="2641" w:type="dxa"/>
            <w:vAlign w:val="center"/>
          </w:tcPr>
          <w:p w14:paraId="20F27B8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sirolimus/inducer</w:t>
            </w:r>
          </w:p>
        </w:tc>
        <w:tc>
          <w:tcPr>
            <w:tcW w:w="1750" w:type="dxa"/>
            <w:vAlign w:val="center"/>
          </w:tcPr>
          <w:p w14:paraId="117A5F2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1EA07AD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D9440C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0B85C32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259C4CC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7839CB6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5C3C095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063F95B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CC-M</w:t>
            </w:r>
          </w:p>
        </w:tc>
        <w:tc>
          <w:tcPr>
            <w:tcW w:w="770" w:type="dxa"/>
            <w:vAlign w:val="center"/>
          </w:tcPr>
          <w:p w14:paraId="505E728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525C8CF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aXU8L0F1dGhvcj48WWVhcj4yMDE0PC9ZZWFyPjxSZWNO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aXU8L0F1dGhvcj48WWVhcj4yMDE0PC9ZZWFyPjxSZWNO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91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2045EDF2" w14:textId="77777777">
        <w:tc>
          <w:tcPr>
            <w:tcW w:w="2641" w:type="dxa"/>
            <w:vAlign w:val="center"/>
          </w:tcPr>
          <w:p w14:paraId="5A74C9C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lastRenderedPageBreak/>
              <w:t>PIK-III/inhibitor</w:t>
            </w:r>
          </w:p>
        </w:tc>
        <w:tc>
          <w:tcPr>
            <w:tcW w:w="1750" w:type="dxa"/>
            <w:vAlign w:val="center"/>
          </w:tcPr>
          <w:p w14:paraId="4D6D2C2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, mCherry/GFP-LC3</w:t>
            </w:r>
          </w:p>
        </w:tc>
        <w:tc>
          <w:tcPr>
            <w:tcW w:w="1490" w:type="dxa"/>
            <w:vAlign w:val="center"/>
          </w:tcPr>
          <w:p w14:paraId="7042FC9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</w:t>
            </w:r>
          </w:p>
        </w:tc>
        <w:tc>
          <w:tcPr>
            <w:tcW w:w="1280" w:type="dxa"/>
            <w:vAlign w:val="center"/>
          </w:tcPr>
          <w:p w14:paraId="54E086A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449A298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38" w:name="OLE_LINK42"/>
            <w:r w:rsidRPr="00C6566A">
              <w:rPr>
                <w:color w:val="000000"/>
                <w:sz w:val="14"/>
                <w:szCs w:val="14"/>
              </w:rPr>
              <w:t>LC3-II turnover assay</w:t>
            </w:r>
            <w:bookmarkEnd w:id="38"/>
            <w:r w:rsidRPr="00C6566A">
              <w:rPr>
                <w:color w:val="000000"/>
                <w:sz w:val="14"/>
                <w:szCs w:val="14"/>
              </w:rPr>
              <w:t>, mCherry-GFP-LC3</w:t>
            </w:r>
          </w:p>
        </w:tc>
        <w:tc>
          <w:tcPr>
            <w:tcW w:w="1570" w:type="dxa"/>
            <w:vAlign w:val="center"/>
          </w:tcPr>
          <w:p w14:paraId="6937113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AMP2 staining</w:t>
            </w:r>
          </w:p>
        </w:tc>
        <w:tc>
          <w:tcPr>
            <w:tcW w:w="1470" w:type="dxa"/>
            <w:vAlign w:val="center"/>
          </w:tcPr>
          <w:p w14:paraId="009CD65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PtdIns3K inhibition</w:t>
            </w:r>
          </w:p>
        </w:tc>
        <w:tc>
          <w:tcPr>
            <w:tcW w:w="1337" w:type="dxa"/>
            <w:vAlign w:val="center"/>
          </w:tcPr>
          <w:p w14:paraId="1BD742D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Iron homeostasis</w:t>
            </w:r>
          </w:p>
        </w:tc>
        <w:tc>
          <w:tcPr>
            <w:tcW w:w="1383" w:type="dxa"/>
            <w:vAlign w:val="center"/>
          </w:tcPr>
          <w:p w14:paraId="2C2AE76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4, PSN1</w:t>
            </w:r>
          </w:p>
        </w:tc>
        <w:tc>
          <w:tcPr>
            <w:tcW w:w="770" w:type="dxa"/>
            <w:vAlign w:val="center"/>
          </w:tcPr>
          <w:p w14:paraId="04FD18F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CB3FEE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Eb3dkbGU8L0F1dGhvcj48WWVhcj4yMDE0PC9ZZWFyPjxS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Eb3dkbGU8L0F1dGhvcj48WWVhcj4yMDE0PC9ZZWFyPjxS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9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25DBF44C" w14:textId="77777777">
        <w:tc>
          <w:tcPr>
            <w:tcW w:w="2641" w:type="dxa"/>
            <w:vAlign w:val="center"/>
          </w:tcPr>
          <w:p w14:paraId="35C623D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DMH1/inhibitor</w:t>
            </w:r>
          </w:p>
        </w:tc>
        <w:tc>
          <w:tcPr>
            <w:tcW w:w="1750" w:type="dxa"/>
            <w:vAlign w:val="center"/>
          </w:tcPr>
          <w:p w14:paraId="0D5AFC6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, GFP-LC3</w:t>
            </w:r>
          </w:p>
        </w:tc>
        <w:tc>
          <w:tcPr>
            <w:tcW w:w="1490" w:type="dxa"/>
            <w:vAlign w:val="center"/>
          </w:tcPr>
          <w:p w14:paraId="7690CAF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</w:t>
            </w:r>
          </w:p>
        </w:tc>
        <w:tc>
          <w:tcPr>
            <w:tcW w:w="1280" w:type="dxa"/>
            <w:vAlign w:val="center"/>
          </w:tcPr>
          <w:p w14:paraId="2BC7224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117AA84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2996854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E830A2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</w:t>
            </w:r>
          </w:p>
        </w:tc>
        <w:tc>
          <w:tcPr>
            <w:tcW w:w="1337" w:type="dxa"/>
            <w:vAlign w:val="center"/>
          </w:tcPr>
          <w:p w14:paraId="542A019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6A8CD6C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ardiomyocytes, HeLa, MCF-7</w:t>
            </w:r>
          </w:p>
        </w:tc>
        <w:tc>
          <w:tcPr>
            <w:tcW w:w="770" w:type="dxa"/>
            <w:vAlign w:val="center"/>
          </w:tcPr>
          <w:p w14:paraId="3817611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3F5557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aGVuZzwvQXV0aG9yPjxZZWFyPjIwMTQ8L1llYXI+PFJl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aGVuZzwvQXV0aG9yPjxZZWFyPjIwMTQ8L1llYXI+PFJl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9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DB516FD" w14:textId="77777777">
        <w:tc>
          <w:tcPr>
            <w:tcW w:w="2641" w:type="dxa"/>
            <w:vAlign w:val="center"/>
          </w:tcPr>
          <w:p w14:paraId="0237C11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C7/inducer</w:t>
            </w:r>
          </w:p>
        </w:tc>
        <w:tc>
          <w:tcPr>
            <w:tcW w:w="1750" w:type="dxa"/>
            <w:vAlign w:val="center"/>
          </w:tcPr>
          <w:p w14:paraId="2FF7025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/GFP-LC3</w:t>
            </w:r>
          </w:p>
        </w:tc>
        <w:tc>
          <w:tcPr>
            <w:tcW w:w="1490" w:type="dxa"/>
            <w:vAlign w:val="center"/>
          </w:tcPr>
          <w:p w14:paraId="3220C66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E683A4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>-GFP</w:t>
            </w:r>
          </w:p>
        </w:tc>
        <w:tc>
          <w:tcPr>
            <w:tcW w:w="1280" w:type="dxa"/>
            <w:vAlign w:val="center"/>
          </w:tcPr>
          <w:p w14:paraId="6F8FAB7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mRFP-GFP-LC3</w:t>
            </w:r>
          </w:p>
        </w:tc>
        <w:tc>
          <w:tcPr>
            <w:tcW w:w="1570" w:type="dxa"/>
            <w:vAlign w:val="center"/>
          </w:tcPr>
          <w:p w14:paraId="75B2355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50B4681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3409804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6B8B531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2fTGH</w:t>
            </w:r>
          </w:p>
        </w:tc>
        <w:tc>
          <w:tcPr>
            <w:tcW w:w="770" w:type="dxa"/>
            <w:vAlign w:val="center"/>
          </w:tcPr>
          <w:p w14:paraId="5B00CDF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8EA406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Oliverio&lt;/Author&gt;&lt;Year&gt;2014&lt;/Year&gt;&lt;RecNum&gt;264&lt;/RecNum&gt;&lt;DisplayText&gt;[194]&lt;/DisplayText&gt;&lt;record&gt;&lt;rec-number&gt;264&lt;/rec-number&gt;&lt;foreign-keys&gt;&lt;key app="EN" db-id="waeerr2xixw097e0tzkxdspa9fttp5p02s2w" timestamp="1565926710"&gt;264&lt;/key&gt;&lt;key app="ENWeb" db-id=""&gt;0&lt;/key&gt;&lt;/foreign-keys&gt;&lt;ref-type name="Journal Article"&gt;17&lt;/ref-type&gt;&lt;contributors&gt;&lt;authors&gt;&lt;author&gt;Oliverio, S.&lt;/author&gt;&lt;author&gt;Corazzari, M.&lt;/author&gt;&lt;author&gt;Sestito, C.&lt;/author&gt;&lt;author&gt;Piredda, L.&lt;/author&gt;&lt;author&gt;Ippolito, G.&lt;/author&gt;&lt;author&gt;Piacentini, M.&lt;/author&gt;&lt;/authors&gt;&lt;/contributors&gt;&lt;auth-address&gt;Department of Biology, University of Rome &amp;apos;Tor Vergata&amp;apos;, Via Della Ricerca Scientifica, 00133, Rome, Italy.&lt;/auth-address&gt;&lt;titles&gt;&lt;title&gt;The spermidine analogue GC7 (N1-guanyl-1,7-diamineoheptane) induces autophagy through a mechanism not involving the hypusination of eIF5A&lt;/title&gt;&lt;secondary-title&gt;Amino Acids&lt;/secondary-title&gt;&lt;/titles&gt;&lt;periodical&gt;&lt;full-title&gt;Amino Acids&lt;/full-title&gt;&lt;/periodical&gt;&lt;pages&gt;2767-76&lt;/pages&gt;&lt;volume&gt;46&lt;/volume&gt;&lt;number&gt;12&lt;/number&gt;&lt;edition&gt;2014/09/15&lt;/edition&gt;&lt;keywords&gt;&lt;keyword&gt;*Autophagy&lt;/keyword&gt;&lt;keyword&gt;Cell Line, Tumor&lt;/keyword&gt;&lt;keyword&gt;Fibrosarcoma/enzymology/genetics/*physiopathology&lt;/keyword&gt;&lt;keyword&gt;Humans&lt;/keyword&gt;&lt;keyword&gt;Lysine/analogs &amp;amp; derivatives/metabolism&lt;/keyword&gt;&lt;keyword&gt;Oxidoreductases Acting on CH-NH Group Donors/genetics/metabolism&lt;/keyword&gt;&lt;keyword&gt;Peptide Initiation Factors/genetics/*metabolism&lt;/keyword&gt;&lt;keyword&gt;Protein Processing, Post-Translational&lt;/keyword&gt;&lt;keyword&gt;RNA-Binding Proteins/genetics/*metabolism&lt;/keyword&gt;&lt;keyword&gt;Spermidine/analogs &amp;amp; derivatives/*metabolism&lt;/keyword&gt;&lt;/keywords&gt;&lt;dates&gt;&lt;year&gt;2014&lt;/year&gt;&lt;pub-dates&gt;&lt;date&gt;Dec&lt;/date&gt;&lt;/pub-dates&gt;&lt;/dates&gt;&lt;isbn&gt;1438-2199 (Electronic)&amp;#xD;0939-4451 (Linking)&lt;/isbn&gt;&lt;accession-num&gt;25218134&lt;/accession-num&gt;&lt;urls&gt;&lt;related-urls&gt;&lt;url&gt;https://www.ncbi.nlm.nih.gov/pubmed/25218134&lt;/url&gt;&lt;/related-urls&gt;&lt;/urls&gt;&lt;electronic-resource-num&gt;10.1007/s00726-014-1821-0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9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66545A4" w14:textId="77777777">
        <w:tc>
          <w:tcPr>
            <w:tcW w:w="2641" w:type="dxa"/>
            <w:vAlign w:val="center"/>
          </w:tcPr>
          <w:p w14:paraId="073FDFE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Cyclovirobuxine D/inducer</w:t>
            </w:r>
          </w:p>
        </w:tc>
        <w:tc>
          <w:tcPr>
            <w:tcW w:w="1750" w:type="dxa"/>
            <w:vAlign w:val="center"/>
          </w:tcPr>
          <w:p w14:paraId="387C406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TEM for autophagic vesicles↑, GFP-LC3↑, LC3 staining↑</w:t>
            </w:r>
          </w:p>
        </w:tc>
        <w:tc>
          <w:tcPr>
            <w:tcW w:w="1490" w:type="dxa"/>
            <w:vAlign w:val="center"/>
          </w:tcPr>
          <w:p w14:paraId="11C0B4A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8DFF5D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32E7EEC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06C0642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DCEB21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KT</w:t>
            </w:r>
            <w:r w:rsidRPr="00C6566A">
              <w:rPr>
                <w:color w:val="000000"/>
                <w:sz w:val="14"/>
                <w:szCs w:val="14"/>
              </w:rPr>
              <w:t>-</w:t>
            </w:r>
            <w:r w:rsidRPr="00C6566A">
              <w:rPr>
                <w:sz w:val="14"/>
                <w:szCs w:val="14"/>
              </w:rPr>
              <w:t>MTOR inhibition</w:t>
            </w:r>
          </w:p>
        </w:tc>
        <w:tc>
          <w:tcPr>
            <w:tcW w:w="1337" w:type="dxa"/>
            <w:vAlign w:val="center"/>
          </w:tcPr>
          <w:p w14:paraId="1D92DD3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 (use 3-MA)</w:t>
            </w:r>
          </w:p>
        </w:tc>
        <w:tc>
          <w:tcPr>
            <w:tcW w:w="1383" w:type="dxa"/>
            <w:vAlign w:val="center"/>
          </w:tcPr>
          <w:p w14:paraId="263E78E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MCF-7</w:t>
            </w:r>
          </w:p>
        </w:tc>
        <w:tc>
          <w:tcPr>
            <w:tcW w:w="770" w:type="dxa"/>
            <w:vAlign w:val="center"/>
          </w:tcPr>
          <w:p w14:paraId="45B1068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354C70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MdTwvQXV0aG9yPjxZZWFyPjIwMTQ8L1llYXI+PFJlY051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MdTwvQXV0aG9yPjxZZWFyPjIwMTQ8L1llYXI+PFJlY051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195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tr w:rsidR="008B6C8E" w:rsidRPr="00C6566A" w14:paraId="13DA488F" w14:textId="77777777">
        <w:tc>
          <w:tcPr>
            <w:tcW w:w="2641" w:type="dxa"/>
            <w:vAlign w:val="center"/>
          </w:tcPr>
          <w:p w14:paraId="062D917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esveratrol/inducer</w:t>
            </w:r>
          </w:p>
        </w:tc>
        <w:tc>
          <w:tcPr>
            <w:tcW w:w="1750" w:type="dxa"/>
            <w:vAlign w:val="center"/>
          </w:tcPr>
          <w:p w14:paraId="1D31BFB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1893DE1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BBCDF3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17CB40C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6B80F45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4D2BD7C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26028D8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Protective autophagy (use 3-MA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 xml:space="preserve">BECN1 </w:t>
            </w:r>
            <w:r w:rsidRPr="00C6566A">
              <w:rPr>
                <w:color w:val="000000"/>
                <w:sz w:val="14"/>
                <w:szCs w:val="14"/>
              </w:rPr>
              <w:t>KD)</w:t>
            </w:r>
          </w:p>
        </w:tc>
        <w:tc>
          <w:tcPr>
            <w:tcW w:w="1383" w:type="dxa"/>
            <w:vAlign w:val="center"/>
          </w:tcPr>
          <w:p w14:paraId="4AFCDE9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B16</w:t>
            </w:r>
          </w:p>
        </w:tc>
        <w:tc>
          <w:tcPr>
            <w:tcW w:w="770" w:type="dxa"/>
            <w:vAlign w:val="center"/>
          </w:tcPr>
          <w:p w14:paraId="61F34F0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E2C483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NDwvWWVhcj48UmVj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NDwvWWVhcj48UmVj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9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75273984" w14:textId="77777777">
        <w:tc>
          <w:tcPr>
            <w:tcW w:w="2641" w:type="dxa"/>
            <w:vAlign w:val="center"/>
          </w:tcPr>
          <w:p w14:paraId="381E57B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39" w:name="_Hlk16934830"/>
            <w:r w:rsidRPr="00C6566A">
              <w:rPr>
                <w:color w:val="000000"/>
                <w:sz w:val="14"/>
                <w:szCs w:val="14"/>
              </w:rPr>
              <w:t>NSC185058&amp;377071/inhibitors</w:t>
            </w:r>
          </w:p>
        </w:tc>
        <w:tc>
          <w:tcPr>
            <w:tcW w:w="1750" w:type="dxa"/>
            <w:vAlign w:val="center"/>
          </w:tcPr>
          <w:p w14:paraId="7F18B39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↓, GFP-LC3↓</w:t>
            </w:r>
          </w:p>
        </w:tc>
        <w:tc>
          <w:tcPr>
            <w:tcW w:w="1490" w:type="dxa"/>
            <w:vAlign w:val="center"/>
          </w:tcPr>
          <w:p w14:paraId="71ADAD9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↓, FYVE-RFP</w:t>
            </w:r>
          </w:p>
        </w:tc>
        <w:tc>
          <w:tcPr>
            <w:tcW w:w="1280" w:type="dxa"/>
            <w:vAlign w:val="center"/>
          </w:tcPr>
          <w:p w14:paraId="2EE8A97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[</w:t>
            </w:r>
            <w:r w:rsidRPr="00C6566A">
              <w:rPr>
                <w:sz w:val="14"/>
                <w:szCs w:val="14"/>
                <w:vertAlign w:val="superscript"/>
              </w:rPr>
              <w:t>14</w:t>
            </w:r>
            <w:r w:rsidRPr="00C6566A">
              <w:rPr>
                <w:sz w:val="14"/>
                <w:szCs w:val="14"/>
              </w:rPr>
              <w:t>C]-valine labeled amino acids degradation↓</w:t>
            </w:r>
          </w:p>
        </w:tc>
        <w:tc>
          <w:tcPr>
            <w:tcW w:w="1280" w:type="dxa"/>
            <w:vAlign w:val="center"/>
          </w:tcPr>
          <w:p w14:paraId="2EB9CB3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28B6C5E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6D38B4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TG4B</w:t>
            </w:r>
          </w:p>
        </w:tc>
        <w:tc>
          <w:tcPr>
            <w:tcW w:w="1337" w:type="dxa"/>
            <w:vAlign w:val="center"/>
          </w:tcPr>
          <w:p w14:paraId="7C932AD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 xml:space="preserve">ATG4B </w:t>
            </w:r>
            <w:r w:rsidRPr="00C6566A">
              <w:rPr>
                <w:color w:val="000000"/>
                <w:sz w:val="14"/>
                <w:szCs w:val="14"/>
              </w:rPr>
              <w:t>KD)</w:t>
            </w:r>
          </w:p>
        </w:tc>
        <w:tc>
          <w:tcPr>
            <w:tcW w:w="1383" w:type="dxa"/>
            <w:vAlign w:val="center"/>
          </w:tcPr>
          <w:p w14:paraId="34E034B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aos-2, 293T, HuH7, MDA-MB468</w:t>
            </w:r>
          </w:p>
        </w:tc>
        <w:tc>
          <w:tcPr>
            <w:tcW w:w="770" w:type="dxa"/>
            <w:vAlign w:val="center"/>
          </w:tcPr>
          <w:p w14:paraId="1853B8B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5EE0E7B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Ba2luPC9BdXRob3I+PFllYXI+MjAxNDwvWWVhcj48UmVj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Ba2luPC9BdXRob3I+PFllYXI+MjAxNDwvWWVhcj48UmVj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9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bookmarkEnd w:id="39"/>
      <w:tr w:rsidR="008B6C8E" w:rsidRPr="00C6566A" w14:paraId="3682D674" w14:textId="77777777">
        <w:tc>
          <w:tcPr>
            <w:tcW w:w="2641" w:type="dxa"/>
            <w:vAlign w:val="center"/>
          </w:tcPr>
          <w:p w14:paraId="7CD6607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PO866/inducer</w:t>
            </w:r>
          </w:p>
        </w:tc>
        <w:tc>
          <w:tcPr>
            <w:tcW w:w="1750" w:type="dxa"/>
            <w:vAlign w:val="center"/>
          </w:tcPr>
          <w:p w14:paraId="473F4AB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6222ED3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</w:t>
            </w:r>
          </w:p>
        </w:tc>
        <w:tc>
          <w:tcPr>
            <w:tcW w:w="1280" w:type="dxa"/>
            <w:vAlign w:val="center"/>
          </w:tcPr>
          <w:p w14:paraId="70F3CF9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546FC7E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5F556A2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AD5FD3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2E60C0F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color w:val="000000"/>
                <w:sz w:val="14"/>
                <w:szCs w:val="14"/>
              </w:rPr>
              <w:t>&amp;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7</w:t>
            </w:r>
            <w:r w:rsidRPr="00C6566A">
              <w:rPr>
                <w:color w:val="000000"/>
                <w:sz w:val="14"/>
                <w:szCs w:val="14"/>
              </w:rPr>
              <w:t xml:space="preserve">,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BECN1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50D67E7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Jurkat, Ramos</w:t>
            </w:r>
          </w:p>
        </w:tc>
        <w:tc>
          <w:tcPr>
            <w:tcW w:w="770" w:type="dxa"/>
            <w:vAlign w:val="center"/>
          </w:tcPr>
          <w:p w14:paraId="4FBDAB4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A61017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HaW5ldDwvQXV0aG9yPjxZZWFyPjIwMTQ8L1llYXI+PFJl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HaW5ldDwvQXV0aG9yPjxZZWFyPjIwMTQ8L1llYXI+PFJl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9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970389D" w14:textId="77777777">
        <w:tc>
          <w:tcPr>
            <w:tcW w:w="2641" w:type="dxa"/>
            <w:vAlign w:val="center"/>
          </w:tcPr>
          <w:p w14:paraId="5469E2E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VATG-027&amp;032/inhibitors</w:t>
            </w:r>
          </w:p>
        </w:tc>
        <w:tc>
          <w:tcPr>
            <w:tcW w:w="1750" w:type="dxa"/>
            <w:vAlign w:val="center"/>
          </w:tcPr>
          <w:p w14:paraId="7D328BA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/GFP-LC3↑</w:t>
            </w:r>
          </w:p>
        </w:tc>
        <w:tc>
          <w:tcPr>
            <w:tcW w:w="1490" w:type="dxa"/>
            <w:vAlign w:val="center"/>
          </w:tcPr>
          <w:p w14:paraId="1725BBA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D9BB72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79CD23D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-GFP-LC3</w:t>
            </w:r>
          </w:p>
        </w:tc>
        <w:tc>
          <w:tcPr>
            <w:tcW w:w="1570" w:type="dxa"/>
            <w:vAlign w:val="center"/>
          </w:tcPr>
          <w:p w14:paraId="4DE4A115" w14:textId="5ABC105A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LysoTracker, </w:t>
            </w:r>
            <w:r w:rsidR="005078FC" w:rsidRPr="00C6566A">
              <w:rPr>
                <w:color w:val="000000"/>
                <w:sz w:val="14"/>
                <w:szCs w:val="14"/>
              </w:rPr>
              <w:t>CTS</w:t>
            </w:r>
            <w:r w:rsidRPr="00C6566A">
              <w:rPr>
                <w:color w:val="000000"/>
                <w:sz w:val="14"/>
                <w:szCs w:val="14"/>
              </w:rPr>
              <w:t>B protein level, LAMP1 staining</w:t>
            </w:r>
          </w:p>
        </w:tc>
        <w:tc>
          <w:tcPr>
            <w:tcW w:w="1470" w:type="dxa"/>
            <w:vAlign w:val="center"/>
          </w:tcPr>
          <w:p w14:paraId="5704827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somal function impairment</w:t>
            </w:r>
          </w:p>
        </w:tc>
        <w:tc>
          <w:tcPr>
            <w:tcW w:w="1337" w:type="dxa"/>
            <w:vAlign w:val="center"/>
          </w:tcPr>
          <w:p w14:paraId="630DCEE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ULK1, ATG5</w:t>
            </w:r>
            <w:r w:rsidRPr="00C6566A">
              <w:rPr>
                <w:iCs/>
                <w:color w:val="000000"/>
                <w:sz w:val="14"/>
                <w:szCs w:val="14"/>
              </w:rPr>
              <w:t>&amp;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12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23C7F65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U-2 OS</w:t>
            </w:r>
          </w:p>
        </w:tc>
        <w:tc>
          <w:tcPr>
            <w:tcW w:w="770" w:type="dxa"/>
            <w:vAlign w:val="center"/>
          </w:tcPr>
          <w:p w14:paraId="49427A2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655823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Hb29kYWxsPC9BdXRob3I+PFllYXI+MjAxNDwvWWVhcj48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Hb29kYWxsPC9BdXRob3I+PFllYXI+MjAxNDwvWWVhcj48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19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0EE2548C" w14:textId="77777777">
        <w:tc>
          <w:tcPr>
            <w:tcW w:w="2641" w:type="dxa"/>
            <w:vAlign w:val="center"/>
          </w:tcPr>
          <w:p w14:paraId="1138BC5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pogossypolone/inducer</w:t>
            </w:r>
          </w:p>
        </w:tc>
        <w:tc>
          <w:tcPr>
            <w:tcW w:w="1750" w:type="dxa"/>
            <w:vAlign w:val="center"/>
          </w:tcPr>
          <w:p w14:paraId="489D751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5BA21BB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, BECN1-BCL2 interaction↓</w:t>
            </w:r>
          </w:p>
        </w:tc>
        <w:tc>
          <w:tcPr>
            <w:tcW w:w="1280" w:type="dxa"/>
            <w:vAlign w:val="center"/>
          </w:tcPr>
          <w:p w14:paraId="750E414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3EEC108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0143A22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AB07D1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7FBBF42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6891AFB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NE1&amp;2</w:t>
            </w:r>
          </w:p>
        </w:tc>
        <w:tc>
          <w:tcPr>
            <w:tcW w:w="770" w:type="dxa"/>
            <w:vAlign w:val="center"/>
          </w:tcPr>
          <w:p w14:paraId="380E6B7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1C3DEE0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IZTwvQXV0aG9yPjxZZWFyPjIwMTQ8L1llYXI+PFJlY051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IZTwvQXV0aG9yPjxZZWFyPjIwMTQ8L1llYXI+PFJlY051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0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446B0FA1" w14:textId="77777777">
        <w:tc>
          <w:tcPr>
            <w:tcW w:w="2641" w:type="dxa"/>
            <w:vAlign w:val="center"/>
          </w:tcPr>
          <w:p w14:paraId="1BD240F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40" w:name="OLE_LINK44" w:colFirst="7" w:colLast="7"/>
            <w:r w:rsidRPr="00C6566A">
              <w:rPr>
                <w:color w:val="000000"/>
                <w:sz w:val="14"/>
                <w:szCs w:val="14"/>
              </w:rPr>
              <w:t>Trehalose/inducer</w:t>
            </w:r>
          </w:p>
        </w:tc>
        <w:tc>
          <w:tcPr>
            <w:tcW w:w="1750" w:type="dxa"/>
            <w:vAlign w:val="center"/>
          </w:tcPr>
          <w:p w14:paraId="6C1265B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18D4391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09E7ED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7B740DD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</w:t>
            </w:r>
          </w:p>
        </w:tc>
        <w:tc>
          <w:tcPr>
            <w:tcW w:w="1570" w:type="dxa"/>
            <w:vAlign w:val="center"/>
          </w:tcPr>
          <w:p w14:paraId="2E44AD6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BBC30D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on-canonical autophagic pathway</w:t>
            </w:r>
          </w:p>
        </w:tc>
        <w:tc>
          <w:tcPr>
            <w:tcW w:w="1337" w:type="dxa"/>
            <w:vAlign w:val="center"/>
          </w:tcPr>
          <w:p w14:paraId="1DAA705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Cytoprotective function</w:t>
            </w:r>
          </w:p>
        </w:tc>
        <w:tc>
          <w:tcPr>
            <w:tcW w:w="1383" w:type="dxa"/>
            <w:vAlign w:val="center"/>
          </w:tcPr>
          <w:p w14:paraId="2EA470F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odocyte</w:t>
            </w:r>
          </w:p>
        </w:tc>
        <w:tc>
          <w:tcPr>
            <w:tcW w:w="770" w:type="dxa"/>
            <w:vAlign w:val="center"/>
          </w:tcPr>
          <w:p w14:paraId="758F099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0B6F35A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YW5nPC9BdXRob3I+PFllYXI+MjAxNDwvWWVhcj48UmVj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YW5nPC9BdXRob3I+PFllYXI+MjAxNDwvWWVhcj48UmVj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01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bookmarkEnd w:id="40"/>
      <w:tr w:rsidR="008B6C8E" w:rsidRPr="00C6566A" w14:paraId="70168827" w14:textId="77777777">
        <w:tc>
          <w:tcPr>
            <w:tcW w:w="2641" w:type="dxa"/>
            <w:vAlign w:val="center"/>
          </w:tcPr>
          <w:p w14:paraId="5A436EE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X-4945/inducer</w:t>
            </w:r>
          </w:p>
        </w:tc>
        <w:tc>
          <w:tcPr>
            <w:tcW w:w="1750" w:type="dxa"/>
            <w:vAlign w:val="center"/>
          </w:tcPr>
          <w:p w14:paraId="68025E7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3DEF178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866928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320F070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058D58C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A94B8B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567E40A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4484400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La, LNCaP</w:t>
            </w:r>
          </w:p>
        </w:tc>
        <w:tc>
          <w:tcPr>
            <w:tcW w:w="770" w:type="dxa"/>
            <w:vAlign w:val="center"/>
          </w:tcPr>
          <w:p w14:paraId="20985CA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0282B6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Kim&lt;/Author&gt;&lt;Year&gt;2014&lt;/Year&gt;&lt;RecNum&gt;251&lt;/RecNum&gt;&lt;DisplayText&gt;[202]&lt;/DisplayText&gt;&lt;record&gt;&lt;rec-number&gt;251&lt;/rec-number&gt;&lt;foreign-keys&gt;&lt;key app="EN" db-id="waeerr2xixw097e0tzkxdspa9fttp5p02s2w" timestamp="1565926646"&gt;251&lt;/key&gt;&lt;key app="ENWeb" db-id=""&gt;0&lt;/key&gt;&lt;/foreign-keys&gt;&lt;ref-type name="Journal Article"&gt;17&lt;/ref-type&gt;&lt;contributors&gt;&lt;authors&gt;&lt;author&gt;Kim, J.&lt;/author&gt;&lt;author&gt;Park, M.&lt;/author&gt;&lt;author&gt;Ryu, B. J.&lt;/author&gt;&lt;author&gt;Kim, S. H.&lt;/author&gt;&lt;/authors&gt;&lt;/contributors&gt;&lt;auth-address&gt;Korea Res Inst Chem Technol, Pharmacol Res Ctr, Lab Translat Therapeut, Taejon 305600, South Korea&amp;#xD;Eulji Univ, Sch Med, Dept Biomed Lab Sci, Taejon 301746, South Korea&amp;#xD;Yonsei Univ, Coll Life Sci &amp;amp; Biotechnol, Dept Biotechnol, Translat Res Ctr Prot Funct Control, Seoul 120749, South Korea&lt;/auth-address&gt;&lt;titles&gt;&lt;title&gt;The Protein Kinase 2 Inhibitor CX-4945 Induces Autophagy in Human Cancer Cell Lines&lt;/title&gt;&lt;secondary-title&gt;Bulletin of the Korean Chemical Society&lt;/secondary-title&gt;&lt;alt-title&gt;B Korean Chem Soc&lt;/alt-title&gt;&lt;/titles&gt;&lt;periodical&gt;&lt;full-title&gt;Bulletin of the Korean Chemical Society&lt;/full-title&gt;&lt;/periodical&gt;&lt;pages&gt;2985-2989&lt;/pages&gt;&lt;volume&gt;35&lt;/volume&gt;&lt;number&gt;10&lt;/number&gt;&lt;section&gt;2985&lt;/section&gt;&lt;keywords&gt;&lt;keyword&gt;ck2&lt;/keyword&gt;&lt;keyword&gt;ck-4945&lt;/keyword&gt;&lt;keyword&gt;autophagy&lt;/keyword&gt;&lt;keyword&gt;cancer&lt;/keyword&gt;&lt;keyword&gt;ck2&lt;/keyword&gt;&lt;keyword&gt;death&lt;/keyword&gt;&lt;keyword&gt;target&lt;/keyword&gt;&lt;keyword&gt;mtor&lt;/keyword&gt;&lt;/keywords&gt;&lt;dates&gt;&lt;year&gt;2014&lt;/year&gt;&lt;pub-dates&gt;&lt;date&gt;Oct 20&lt;/date&gt;&lt;/pub-dates&gt;&lt;/dates&gt;&lt;isbn&gt;0253-2964&lt;/isbn&gt;&lt;accession-num&gt;WOS:000342856600019&lt;/accession-num&gt;&lt;urls&gt;&lt;related-urls&gt;&lt;url&gt;&amp;lt;Go to ISI&amp;gt;://WOS:000342856600019&lt;/url&gt;&lt;/related-urls&gt;&lt;/urls&gt;&lt;electronic-resource-num&gt;10.5012/bkcs.2014.35.10.2985&lt;/electronic-resource-num&gt;&lt;language&gt;English&lt;/language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0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4F8E3F19" w14:textId="77777777">
        <w:tc>
          <w:tcPr>
            <w:tcW w:w="2641" w:type="dxa"/>
            <w:vAlign w:val="center"/>
          </w:tcPr>
          <w:p w14:paraId="2B7229A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iensinine, isoliensinine, dauricine, cepharanthine/inducers</w:t>
            </w:r>
          </w:p>
        </w:tc>
        <w:tc>
          <w:tcPr>
            <w:tcW w:w="1750" w:type="dxa"/>
            <w:vAlign w:val="center"/>
          </w:tcPr>
          <w:p w14:paraId="55B5555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/GFP-LC3↑, LC3 staining↑</w:t>
            </w:r>
          </w:p>
        </w:tc>
        <w:tc>
          <w:tcPr>
            <w:tcW w:w="1490" w:type="dxa"/>
            <w:vAlign w:val="center"/>
          </w:tcPr>
          <w:p w14:paraId="2898E59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CACC80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and mRNA levels↑</w:t>
            </w:r>
          </w:p>
        </w:tc>
        <w:tc>
          <w:tcPr>
            <w:tcW w:w="1280" w:type="dxa"/>
            <w:vAlign w:val="center"/>
          </w:tcPr>
          <w:p w14:paraId="5B822C7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, mRFP-GFP-LC3</w:t>
            </w:r>
          </w:p>
        </w:tc>
        <w:tc>
          <w:tcPr>
            <w:tcW w:w="1570" w:type="dxa"/>
            <w:vAlign w:val="center"/>
          </w:tcPr>
          <w:p w14:paraId="2BF0204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61412B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TOR inhibition</w:t>
            </w:r>
          </w:p>
        </w:tc>
        <w:tc>
          <w:tcPr>
            <w:tcW w:w="1337" w:type="dxa"/>
            <w:vAlign w:val="center"/>
          </w:tcPr>
          <w:p w14:paraId="3B1F1A8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7</w:t>
            </w:r>
            <w:r w:rsidRPr="00C6566A">
              <w:rPr>
                <w:color w:val="000000"/>
                <w:sz w:val="14"/>
                <w:szCs w:val="14"/>
              </w:rPr>
              <w:t xml:space="preserve"> KO)</w:t>
            </w:r>
          </w:p>
        </w:tc>
        <w:tc>
          <w:tcPr>
            <w:tcW w:w="1383" w:type="dxa"/>
            <w:vAlign w:val="center"/>
          </w:tcPr>
          <w:p w14:paraId="33486B6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La, MCF-7, PC-3, Hep3B, A549, H1299, LO2</w:t>
            </w:r>
          </w:p>
        </w:tc>
        <w:tc>
          <w:tcPr>
            <w:tcW w:w="770" w:type="dxa"/>
            <w:vAlign w:val="center"/>
          </w:tcPr>
          <w:p w14:paraId="7C4E270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D3B85F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Law&lt;/Author&gt;&lt;Year&gt;2014&lt;/Year&gt;&lt;RecNum&gt;254&lt;/RecNum&gt;&lt;DisplayText&gt;[203]&lt;/DisplayText&gt;&lt;record&gt;&lt;rec-number&gt;254&lt;/rec-number&gt;&lt;foreign-keys&gt;&lt;key app="EN" db-id="waeerr2xixw097e0tzkxdspa9fttp5p02s2w" timestamp="1565926660"&gt;254&lt;/key&gt;&lt;key app="ENWeb" db-id=""&gt;0&lt;/key&gt;&lt;/foreign-keys&gt;&lt;ref-type name="Journal Article"&gt;17&lt;/ref-type&gt;&lt;contributors&gt;&lt;authors&gt;&lt;author&gt;Law, B. Y.&lt;/author&gt;&lt;author&gt;Chan, W. K.&lt;/author&gt;&lt;author&gt;Xu, S. W.&lt;/author&gt;&lt;author&gt;Wang, J. R.&lt;/author&gt;&lt;author&gt;Bai, L. P.&lt;/author&gt;&lt;author&gt;Liu, L.&lt;/author&gt;&lt;author&gt;Wong, V. K.&lt;/author&gt;&lt;/authors&gt;&lt;/contributors&gt;&lt;auth-address&gt;State Key Laboratory of Quality Research in Chinese Medicine, Macau University of Science and Technology, Macau, China.&lt;/auth-address&gt;&lt;titles&gt;&lt;title&gt;Natural small-molecule enhancers of autophagy induce autophagic cell death in apoptosis-defective cells&lt;/title&gt;&lt;secondary-title&gt;Sci Rep&lt;/secondary-title&gt;&lt;/titles&gt;&lt;periodical&gt;&lt;full-title&gt;Sci Rep&lt;/full-title&gt;&lt;/periodical&gt;&lt;pages&gt;5510&lt;/pages&gt;&lt;volume&gt;4&lt;/volume&gt;&lt;edition&gt;2014/07/02&lt;/edition&gt;&lt;keywords&gt;&lt;keyword&gt;Alkaloids/*chemistry/*pharmacology&lt;/keyword&gt;&lt;keyword&gt;Apoptosis/*drug effects/*physiology&lt;/keyword&gt;&lt;keyword&gt;Autophagy/*drug effects/*physiology&lt;/keyword&gt;&lt;keyword&gt;HeLa Cells&lt;/keyword&gt;&lt;keyword&gt;Humans&lt;/keyword&gt;&lt;keyword&gt;Molecular Weight&lt;/keyword&gt;&lt;/keywords&gt;&lt;dates&gt;&lt;year&gt;2014&lt;/year&gt;&lt;pub-dates&gt;&lt;date&gt;Jul 1&lt;/date&gt;&lt;/pub-dates&gt;&lt;/dates&gt;&lt;isbn&gt;2045-2322 (Electronic)&amp;#xD;2045-2322 (Linking)&lt;/isbn&gt;&lt;accession-num&gt;24981420&lt;/accession-num&gt;&lt;urls&gt;&lt;related-urls&gt;&lt;url&gt;https://www.ncbi.nlm.nih.gov/pubmed/24981420&lt;/url&gt;&lt;/related-urls&gt;&lt;/urls&gt;&lt;custom2&gt;PMC4076737&lt;/custom2&gt;&lt;electronic-resource-num&gt;10.1038/srep05510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0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4BCFF612" w14:textId="77777777">
        <w:tc>
          <w:tcPr>
            <w:tcW w:w="2641" w:type="dxa"/>
            <w:vAlign w:val="center"/>
          </w:tcPr>
          <w:p w14:paraId="1F17860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lutaminase-2/inducer</w:t>
            </w:r>
          </w:p>
        </w:tc>
        <w:tc>
          <w:tcPr>
            <w:tcW w:w="1750" w:type="dxa"/>
            <w:vAlign w:val="center"/>
          </w:tcPr>
          <w:p w14:paraId="647DECF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4DF7EC6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B35529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07AE013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397046D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235B372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TOR inhibition</w:t>
            </w:r>
          </w:p>
        </w:tc>
        <w:tc>
          <w:tcPr>
            <w:tcW w:w="1337" w:type="dxa"/>
            <w:vAlign w:val="center"/>
          </w:tcPr>
          <w:p w14:paraId="7D5F5C6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4E68028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pG2</w:t>
            </w:r>
          </w:p>
        </w:tc>
        <w:tc>
          <w:tcPr>
            <w:tcW w:w="770" w:type="dxa"/>
            <w:vAlign w:val="center"/>
          </w:tcPr>
          <w:p w14:paraId="0736CB3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C1FD23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ZWU8L0F1dGhvcj48WWVhcj4yMDE0PC9ZZWFyPjxSZWNO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ZWU8L0F1dGhvcj48WWVhcj4yMDE0PC9ZZWFyPjxSZWNO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0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45CCB2DE" w14:textId="77777777">
        <w:tc>
          <w:tcPr>
            <w:tcW w:w="2641" w:type="dxa"/>
            <w:vAlign w:val="center"/>
          </w:tcPr>
          <w:p w14:paraId="042000E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D3 ganglioside/inducer</w:t>
            </w:r>
          </w:p>
        </w:tc>
        <w:tc>
          <w:tcPr>
            <w:tcW w:w="1750" w:type="dxa"/>
            <w:vAlign w:val="center"/>
          </w:tcPr>
          <w:p w14:paraId="5AD095F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0F16B12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, PtdIns3P generation↑</w:t>
            </w:r>
          </w:p>
        </w:tc>
        <w:tc>
          <w:tcPr>
            <w:tcW w:w="1280" w:type="dxa"/>
            <w:vAlign w:val="center"/>
          </w:tcPr>
          <w:p w14:paraId="7495E48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356CE8F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2E31D7A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AMP1 staining</w:t>
            </w:r>
          </w:p>
        </w:tc>
        <w:tc>
          <w:tcPr>
            <w:tcW w:w="1470" w:type="dxa"/>
            <w:vAlign w:val="center"/>
          </w:tcPr>
          <w:p w14:paraId="492AAA3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04D0A83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53D2349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uman primary fibroblasts, MEFs</w:t>
            </w:r>
          </w:p>
        </w:tc>
        <w:tc>
          <w:tcPr>
            <w:tcW w:w="770" w:type="dxa"/>
            <w:vAlign w:val="center"/>
          </w:tcPr>
          <w:p w14:paraId="4237C92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12C267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NYXRhcnJlc2U8L0F1dGhvcj48WWVhcj4yMDE0PC9ZZWFy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NYXRhcnJlc2U8L0F1dGhvcj48WWVhcj4yMDE0PC9ZZWFy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0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EC8476A" w14:textId="77777777">
        <w:tc>
          <w:tcPr>
            <w:tcW w:w="2641" w:type="dxa"/>
            <w:vAlign w:val="center"/>
          </w:tcPr>
          <w:p w14:paraId="58F6D06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AR405/inhibitor</w:t>
            </w:r>
          </w:p>
        </w:tc>
        <w:tc>
          <w:tcPr>
            <w:tcW w:w="1750" w:type="dxa"/>
            <w:vAlign w:val="center"/>
          </w:tcPr>
          <w:p w14:paraId="0FA6E76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↓</w:t>
            </w:r>
          </w:p>
        </w:tc>
        <w:tc>
          <w:tcPr>
            <w:tcW w:w="1490" w:type="dxa"/>
            <w:vAlign w:val="center"/>
          </w:tcPr>
          <w:p w14:paraId="1107186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↓, GFP-FYVE↓</w:t>
            </w:r>
          </w:p>
        </w:tc>
        <w:tc>
          <w:tcPr>
            <w:tcW w:w="1280" w:type="dxa"/>
            <w:vAlign w:val="center"/>
          </w:tcPr>
          <w:p w14:paraId="5841038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513174D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</w:t>
            </w:r>
          </w:p>
        </w:tc>
        <w:tc>
          <w:tcPr>
            <w:tcW w:w="1570" w:type="dxa"/>
            <w:vAlign w:val="center"/>
          </w:tcPr>
          <w:p w14:paraId="715D10CF" w14:textId="7BCC324B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LysoTracker, LAMP1 staining, </w:t>
            </w:r>
            <w:r w:rsidR="005078FC" w:rsidRPr="00C6566A">
              <w:rPr>
                <w:color w:val="000000"/>
                <w:sz w:val="14"/>
                <w:szCs w:val="14"/>
              </w:rPr>
              <w:t>CTS</w:t>
            </w:r>
            <w:r w:rsidRPr="00C6566A">
              <w:rPr>
                <w:color w:val="000000"/>
                <w:sz w:val="14"/>
                <w:szCs w:val="14"/>
              </w:rPr>
              <w:t>D protein level</w:t>
            </w:r>
          </w:p>
        </w:tc>
        <w:tc>
          <w:tcPr>
            <w:tcW w:w="1470" w:type="dxa"/>
            <w:vAlign w:val="center"/>
          </w:tcPr>
          <w:p w14:paraId="1A5ABCD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tdIns3K inhibition</w:t>
            </w:r>
          </w:p>
        </w:tc>
        <w:tc>
          <w:tcPr>
            <w:tcW w:w="1337" w:type="dxa"/>
            <w:vAlign w:val="center"/>
          </w:tcPr>
          <w:p w14:paraId="260ACC9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0757597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La, PC3, U87MG</w:t>
            </w:r>
          </w:p>
        </w:tc>
        <w:tc>
          <w:tcPr>
            <w:tcW w:w="770" w:type="dxa"/>
            <w:vAlign w:val="center"/>
          </w:tcPr>
          <w:p w14:paraId="3D1085F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DF157F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Sb25hbjwvQXV0aG9yPjxZZWFyPjIwMTQ8L1llYXI+PFJl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Sb25hbjwvQXV0aG9yPjxZZWFyPjIwMTQ8L1llYXI+PFJl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0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2C87A7F4" w14:textId="77777777">
        <w:tc>
          <w:tcPr>
            <w:tcW w:w="2641" w:type="dxa"/>
            <w:vAlign w:val="center"/>
          </w:tcPr>
          <w:p w14:paraId="14689F8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KYP-2047/inducer</w:t>
            </w:r>
          </w:p>
        </w:tc>
        <w:tc>
          <w:tcPr>
            <w:tcW w:w="1750" w:type="dxa"/>
            <w:vAlign w:val="center"/>
          </w:tcPr>
          <w:p w14:paraId="0CBDA96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6317E12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6266D9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degradation, Aggregation-prone protein degradation↑</w:t>
            </w:r>
          </w:p>
        </w:tc>
        <w:tc>
          <w:tcPr>
            <w:tcW w:w="1280" w:type="dxa"/>
            <w:vAlign w:val="center"/>
          </w:tcPr>
          <w:p w14:paraId="2B47F9F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</w:t>
            </w:r>
          </w:p>
        </w:tc>
        <w:tc>
          <w:tcPr>
            <w:tcW w:w="1570" w:type="dxa"/>
            <w:vAlign w:val="center"/>
          </w:tcPr>
          <w:p w14:paraId="034CB7E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13887A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60B86D2E" w14:textId="77777777" w:rsidR="008B6C8E" w:rsidRPr="00C6566A" w:rsidRDefault="00A42A4F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Neuroprotection, mutant </w:t>
            </w:r>
            <w:r w:rsidR="00D27E7C" w:rsidRPr="00C6566A">
              <w:rPr>
                <w:color w:val="000000"/>
                <w:sz w:val="14"/>
                <w:szCs w:val="14"/>
              </w:rPr>
              <w:t>SNCA/</w:t>
            </w:r>
            <w:r w:rsidRPr="00C6566A">
              <w:rPr>
                <w:color w:val="000000"/>
                <w:sz w:val="14"/>
                <w:szCs w:val="14"/>
              </w:rPr>
              <w:t>α-synuclein clearance</w:t>
            </w:r>
          </w:p>
        </w:tc>
        <w:tc>
          <w:tcPr>
            <w:tcW w:w="1383" w:type="dxa"/>
            <w:vAlign w:val="center"/>
          </w:tcPr>
          <w:p w14:paraId="1E415CF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770" w:type="dxa"/>
            <w:vAlign w:val="center"/>
          </w:tcPr>
          <w:p w14:paraId="4C97849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6BC62BB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YXZvbGFpbmVuPC9BdXRob3I+PFllYXI+MjAxNDwvWWVh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YXZvbGFpbmVuPC9BdXRob3I+PFllYXI+MjAxNDwvWWVh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0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82567E9" w14:textId="77777777">
        <w:tc>
          <w:tcPr>
            <w:tcW w:w="2641" w:type="dxa"/>
            <w:vAlign w:val="center"/>
          </w:tcPr>
          <w:p w14:paraId="6B43166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almitic acid/inducer</w:t>
            </w:r>
          </w:p>
        </w:tc>
        <w:tc>
          <w:tcPr>
            <w:tcW w:w="1750" w:type="dxa"/>
            <w:vAlign w:val="center"/>
          </w:tcPr>
          <w:p w14:paraId="07BE5FC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2D6E304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73F412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50B4415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2E3AEF3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25F8A1B9" w14:textId="77777777" w:rsidR="008B6C8E" w:rsidRPr="00C6566A" w:rsidRDefault="005373A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APK9/</w:t>
            </w:r>
            <w:r w:rsidR="00A42A4F" w:rsidRPr="00C6566A">
              <w:rPr>
                <w:color w:val="000000"/>
                <w:sz w:val="14"/>
                <w:szCs w:val="14"/>
              </w:rPr>
              <w:t>JNK2 activation</w:t>
            </w:r>
          </w:p>
        </w:tc>
        <w:tc>
          <w:tcPr>
            <w:tcW w:w="1337" w:type="dxa"/>
            <w:vAlign w:val="center"/>
          </w:tcPr>
          <w:p w14:paraId="4E60F04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nti-cancer (use 3-MA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BECN1</w:t>
            </w:r>
            <w:r w:rsidRPr="00C6566A">
              <w:rPr>
                <w:color w:val="000000"/>
                <w:sz w:val="14"/>
                <w:szCs w:val="14"/>
              </w:rPr>
              <w:t xml:space="preserve">,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77EEA4D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pG2, SMMC-7721</w:t>
            </w:r>
          </w:p>
        </w:tc>
        <w:tc>
          <w:tcPr>
            <w:tcW w:w="770" w:type="dxa"/>
            <w:vAlign w:val="center"/>
          </w:tcPr>
          <w:p w14:paraId="1937A0A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061B15F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UdTwvQXV0aG9yPjxZZWFyPjIwMTQ8L1llYXI+PFJlY051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UdTwvQXV0aG9yPjxZZWFyPjIwMTQ8L1llYXI+PFJlY051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0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A4D576C" w14:textId="77777777">
        <w:tc>
          <w:tcPr>
            <w:tcW w:w="2641" w:type="dxa"/>
            <w:vAlign w:val="center"/>
          </w:tcPr>
          <w:p w14:paraId="2E1039A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etformin/inducer</w:t>
            </w:r>
          </w:p>
        </w:tc>
        <w:tc>
          <w:tcPr>
            <w:tcW w:w="1750" w:type="dxa"/>
            <w:vAlign w:val="center"/>
          </w:tcPr>
          <w:p w14:paraId="3F81682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TEM for autophagic vesicles↑, </w:t>
            </w:r>
            <w:r w:rsidRPr="00C6566A">
              <w:rPr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6284A25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555A49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1198611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1DD2861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06E805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TAT3 signaling downregulation</w:t>
            </w:r>
          </w:p>
        </w:tc>
        <w:tc>
          <w:tcPr>
            <w:tcW w:w="1337" w:type="dxa"/>
            <w:vAlign w:val="center"/>
          </w:tcPr>
          <w:p w14:paraId="1A3F341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nti-cancer (use 3-MA, CQ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BECN1</w:t>
            </w:r>
            <w:r w:rsidRPr="00C6566A">
              <w:rPr>
                <w:color w:val="000000"/>
                <w:sz w:val="14"/>
                <w:szCs w:val="14"/>
              </w:rPr>
              <w:t xml:space="preserve">,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05BF55E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ESCC</w:t>
            </w:r>
          </w:p>
        </w:tc>
        <w:tc>
          <w:tcPr>
            <w:tcW w:w="770" w:type="dxa"/>
            <w:vAlign w:val="center"/>
          </w:tcPr>
          <w:p w14:paraId="184FC4E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4740C18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GZW5nPC9BdXRob3I+PFllYXI+MjAxNDwvWWVhcj48UmVj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GZW5nPC9BdXRob3I+PFllYXI+MjAxNDwvWWVhcj48UmVj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0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29135AA2" w14:textId="77777777">
        <w:tc>
          <w:tcPr>
            <w:tcW w:w="2641" w:type="dxa"/>
            <w:vAlign w:val="center"/>
          </w:tcPr>
          <w:p w14:paraId="241F9BF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otenone/inhibitor</w:t>
            </w:r>
          </w:p>
        </w:tc>
        <w:tc>
          <w:tcPr>
            <w:tcW w:w="1750" w:type="dxa"/>
            <w:vAlign w:val="center"/>
          </w:tcPr>
          <w:p w14:paraId="6BAFCC8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, LC3 staining↑</w:t>
            </w:r>
          </w:p>
        </w:tc>
        <w:tc>
          <w:tcPr>
            <w:tcW w:w="1490" w:type="dxa"/>
            <w:vAlign w:val="center"/>
          </w:tcPr>
          <w:p w14:paraId="5246BA9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E71722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6134EB3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4630FE97" w14:textId="4FF7E459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LAMP2 and </w:t>
            </w:r>
            <w:r w:rsidR="005078FC" w:rsidRPr="00C6566A">
              <w:rPr>
                <w:color w:val="000000"/>
                <w:sz w:val="14"/>
                <w:szCs w:val="14"/>
              </w:rPr>
              <w:t>CTS</w:t>
            </w:r>
            <w:r w:rsidRPr="00C6566A">
              <w:rPr>
                <w:color w:val="000000"/>
                <w:sz w:val="14"/>
                <w:szCs w:val="14"/>
              </w:rPr>
              <w:t>D staining</w:t>
            </w:r>
          </w:p>
        </w:tc>
        <w:tc>
          <w:tcPr>
            <w:tcW w:w="1470" w:type="dxa"/>
            <w:vAlign w:val="center"/>
          </w:tcPr>
          <w:p w14:paraId="60A3BD9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somal function impairment</w:t>
            </w:r>
          </w:p>
        </w:tc>
        <w:tc>
          <w:tcPr>
            <w:tcW w:w="1337" w:type="dxa"/>
            <w:vAlign w:val="center"/>
          </w:tcPr>
          <w:p w14:paraId="04AE63A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eurotoxicity</w:t>
            </w:r>
          </w:p>
        </w:tc>
        <w:tc>
          <w:tcPr>
            <w:tcW w:w="1383" w:type="dxa"/>
            <w:vAlign w:val="center"/>
          </w:tcPr>
          <w:p w14:paraId="31314D1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DA neurons, PC12</w:t>
            </w:r>
          </w:p>
        </w:tc>
        <w:tc>
          <w:tcPr>
            <w:tcW w:w="770" w:type="dxa"/>
            <w:vAlign w:val="center"/>
          </w:tcPr>
          <w:p w14:paraId="4B6836C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809BFE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dTwvQXV0aG9yPjxZZWFyPjIwMTU8L1llYXI+PFJlY051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dTwvQXV0aG9yPjxZZWFyPjIwMTU8L1llYXI+PFJlY051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1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5236D3C" w14:textId="77777777">
        <w:tc>
          <w:tcPr>
            <w:tcW w:w="2641" w:type="dxa"/>
            <w:vAlign w:val="center"/>
          </w:tcPr>
          <w:p w14:paraId="6688B35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latycodin D/inducer</w:t>
            </w:r>
          </w:p>
        </w:tc>
        <w:tc>
          <w:tcPr>
            <w:tcW w:w="1750" w:type="dxa"/>
            <w:vAlign w:val="center"/>
          </w:tcPr>
          <w:p w14:paraId="2556180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72E4C08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CBBAC4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56CDE01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331B7FB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40FF7EC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on-canonical autophagic pathway</w:t>
            </w:r>
          </w:p>
        </w:tc>
        <w:tc>
          <w:tcPr>
            <w:tcW w:w="1337" w:type="dxa"/>
            <w:vAlign w:val="center"/>
          </w:tcPr>
          <w:p w14:paraId="24AE5B7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CQ and BAF)</w:t>
            </w:r>
          </w:p>
        </w:tc>
        <w:tc>
          <w:tcPr>
            <w:tcW w:w="1383" w:type="dxa"/>
            <w:vAlign w:val="center"/>
          </w:tcPr>
          <w:p w14:paraId="4FF814F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gG2, Hep3B, MCF-7, MDA-MB-</w:t>
            </w:r>
            <w:r w:rsidRPr="00C6566A">
              <w:rPr>
                <w:color w:val="000000"/>
                <w:sz w:val="14"/>
                <w:szCs w:val="14"/>
              </w:rPr>
              <w:lastRenderedPageBreak/>
              <w:t>231, A549, 95D</w:t>
            </w:r>
          </w:p>
        </w:tc>
        <w:tc>
          <w:tcPr>
            <w:tcW w:w="770" w:type="dxa"/>
            <w:vAlign w:val="center"/>
          </w:tcPr>
          <w:p w14:paraId="7B49F43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F29E42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aTwvQXV0aG9yPjxZZWFyPjIwMTU8L1llYXI+PFJlY051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aTwvQXV0aG9yPjxZZWFyPjIwMTU8L1llYXI+PFJlY051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11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7AE42BA" w14:textId="77777777">
        <w:tc>
          <w:tcPr>
            <w:tcW w:w="2641" w:type="dxa"/>
            <w:vAlign w:val="center"/>
          </w:tcPr>
          <w:p w14:paraId="1B227D4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acardic acid, curcumin, garcinol, spermidine/inducers</w:t>
            </w:r>
          </w:p>
        </w:tc>
        <w:tc>
          <w:tcPr>
            <w:tcW w:w="1750" w:type="dxa"/>
            <w:vAlign w:val="center"/>
          </w:tcPr>
          <w:p w14:paraId="152DB90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16203B6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D92B90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SQSTM1/</w:t>
            </w:r>
            <w:r w:rsidRPr="00C6566A">
              <w:rPr>
                <w:smallCaps/>
                <w:sz w:val="14"/>
                <w:szCs w:val="14"/>
              </w:rPr>
              <w:t>p62</w:t>
            </w:r>
            <w:r w:rsidRPr="00C6566A">
              <w:rPr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30D2062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04421B1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7716524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MTOR inhibition, acetyltransferase EP300 inhibition</w:t>
            </w:r>
          </w:p>
        </w:tc>
        <w:tc>
          <w:tcPr>
            <w:tcW w:w="1337" w:type="dxa"/>
            <w:vAlign w:val="center"/>
          </w:tcPr>
          <w:p w14:paraId="2E5EDFC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08BBD6D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U-2 OS, primary mice embryonic fibroblasts</w:t>
            </w:r>
          </w:p>
        </w:tc>
        <w:tc>
          <w:tcPr>
            <w:tcW w:w="770" w:type="dxa"/>
            <w:vAlign w:val="center"/>
          </w:tcPr>
          <w:p w14:paraId="292DF87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63A2629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QaWV0cm9jb2xhPC9BdXRob3I+PFllYXI+MjAxNTwvWWVh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QaWV0cm9jb2xhPC9BdXRob3I+PFllYXI+MjAxNTwvWWVh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212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tr w:rsidR="008B6C8E" w:rsidRPr="00C6566A" w14:paraId="0FB5F1E0" w14:textId="77777777">
        <w:tc>
          <w:tcPr>
            <w:tcW w:w="2641" w:type="dxa"/>
            <w:vAlign w:val="center"/>
          </w:tcPr>
          <w:p w14:paraId="2342D90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itreoviridin/inducer</w:t>
            </w:r>
          </w:p>
        </w:tc>
        <w:tc>
          <w:tcPr>
            <w:tcW w:w="1750" w:type="dxa"/>
            <w:vAlign w:val="center"/>
          </w:tcPr>
          <w:p w14:paraId="568C93E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6A12946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5D50A7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38FE59A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10C25C4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B59AB0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0A03636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nti-cancer (use 3-MA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3F09CFF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pG2</w:t>
            </w:r>
          </w:p>
        </w:tc>
        <w:tc>
          <w:tcPr>
            <w:tcW w:w="770" w:type="dxa"/>
            <w:vAlign w:val="center"/>
          </w:tcPr>
          <w:p w14:paraId="767C3D9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75414F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aXU8L0F1dGhvcj48WWVhcj4yMDE1PC9ZZWFyPjxSZWNO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aXU8L0F1dGhvcj48WWVhcj4yMDE1PC9ZZWFyPjxSZWNO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1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41DFC8E1" w14:textId="77777777">
        <w:tc>
          <w:tcPr>
            <w:tcW w:w="2641" w:type="dxa"/>
            <w:vAlign w:val="center"/>
          </w:tcPr>
          <w:p w14:paraId="520CC82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Quinacrine analogs/inhibitors</w:t>
            </w:r>
          </w:p>
        </w:tc>
        <w:tc>
          <w:tcPr>
            <w:tcW w:w="1750" w:type="dxa"/>
            <w:vAlign w:val="center"/>
          </w:tcPr>
          <w:p w14:paraId="4F689A8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/GFP-LC3</w:t>
            </w:r>
          </w:p>
        </w:tc>
        <w:tc>
          <w:tcPr>
            <w:tcW w:w="1490" w:type="dxa"/>
            <w:vAlign w:val="center"/>
          </w:tcPr>
          <w:p w14:paraId="7AFDE72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79993AB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066DD12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-GFP-LC3</w:t>
            </w:r>
          </w:p>
        </w:tc>
        <w:tc>
          <w:tcPr>
            <w:tcW w:w="1570" w:type="dxa"/>
            <w:vAlign w:val="center"/>
          </w:tcPr>
          <w:p w14:paraId="3DFD7CD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40AB1C5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7F6C414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77120A2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U-2 OS</w:t>
            </w:r>
          </w:p>
        </w:tc>
        <w:tc>
          <w:tcPr>
            <w:tcW w:w="770" w:type="dxa"/>
            <w:vAlign w:val="center"/>
          </w:tcPr>
          <w:p w14:paraId="0A1D4D1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2122749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NTwvWWVhcj48UmVj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NTwvWWVhcj48UmVj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1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8AAA3FD" w14:textId="77777777">
        <w:tc>
          <w:tcPr>
            <w:tcW w:w="2641" w:type="dxa"/>
            <w:vAlign w:val="center"/>
          </w:tcPr>
          <w:p w14:paraId="412A3B8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richostatin A/inducer</w:t>
            </w:r>
          </w:p>
        </w:tc>
        <w:tc>
          <w:tcPr>
            <w:tcW w:w="1750" w:type="dxa"/>
            <w:vAlign w:val="center"/>
          </w:tcPr>
          <w:p w14:paraId="0C3A711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3910C73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53B820C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59CDBC1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44B6BE9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1BA6BB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FOXO1 (forkhead box O1)</w:t>
            </w:r>
          </w:p>
        </w:tc>
        <w:tc>
          <w:tcPr>
            <w:tcW w:w="1337" w:type="dxa"/>
            <w:vAlign w:val="center"/>
          </w:tcPr>
          <w:p w14:paraId="57C3228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nti-cancer (use 3-MA, CQ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7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7411313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CT116, HepG2</w:t>
            </w:r>
          </w:p>
        </w:tc>
        <w:tc>
          <w:tcPr>
            <w:tcW w:w="770" w:type="dxa"/>
            <w:vAlign w:val="center"/>
          </w:tcPr>
          <w:p w14:paraId="529B164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22B36EB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uZzwvQXV0aG9yPjxZZWFyPjIwMTU8L1llYXI+PFJl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uZzwvQXV0aG9yPjxZZWFyPjIwMTU8L1llYXI+PFJl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1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70D70A39" w14:textId="77777777">
        <w:tc>
          <w:tcPr>
            <w:tcW w:w="2641" w:type="dxa"/>
            <w:vAlign w:val="center"/>
          </w:tcPr>
          <w:p w14:paraId="25620E6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lucocorticoids/inducer</w:t>
            </w:r>
          </w:p>
        </w:tc>
        <w:tc>
          <w:tcPr>
            <w:tcW w:w="1750" w:type="dxa"/>
            <w:vAlign w:val="center"/>
          </w:tcPr>
          <w:p w14:paraId="3DCE878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37328CF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957367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11D1B02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345E923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2B1D2D7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1965F90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ell proliferation (use 3-MA)</w:t>
            </w:r>
          </w:p>
        </w:tc>
        <w:tc>
          <w:tcPr>
            <w:tcW w:w="1383" w:type="dxa"/>
            <w:vAlign w:val="center"/>
          </w:tcPr>
          <w:p w14:paraId="780EA63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at bone marrow mesenchymal stem cells</w:t>
            </w:r>
          </w:p>
        </w:tc>
        <w:tc>
          <w:tcPr>
            <w:tcW w:w="770" w:type="dxa"/>
            <w:vAlign w:val="center"/>
          </w:tcPr>
          <w:p w14:paraId="650B08F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3647B3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NTwvWWVhcj48UmVj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NTwvWWVhcj48UmVj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1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3186C7C" w14:textId="77777777">
        <w:tc>
          <w:tcPr>
            <w:tcW w:w="2641" w:type="dxa"/>
            <w:vAlign w:val="center"/>
          </w:tcPr>
          <w:p w14:paraId="04B01DA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latycodin D/inducer</w:t>
            </w:r>
          </w:p>
        </w:tc>
        <w:tc>
          <w:tcPr>
            <w:tcW w:w="1750" w:type="dxa"/>
            <w:vAlign w:val="center"/>
          </w:tcPr>
          <w:p w14:paraId="736D52C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440D52F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E35A4D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7B01289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767EFEF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1077EE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, MAPK</w:t>
            </w:r>
          </w:p>
        </w:tc>
        <w:tc>
          <w:tcPr>
            <w:tcW w:w="1337" w:type="dxa"/>
            <w:vAlign w:val="center"/>
          </w:tcPr>
          <w:p w14:paraId="179B460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3ADAF8B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549, H460</w:t>
            </w:r>
          </w:p>
        </w:tc>
        <w:tc>
          <w:tcPr>
            <w:tcW w:w="770" w:type="dxa"/>
            <w:vAlign w:val="center"/>
          </w:tcPr>
          <w:p w14:paraId="7D83D52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5957E3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vPC9BdXRob3I+PFllYXI+MjAxNTwvWWVhcj48UmVj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vPC9BdXRob3I+PFllYXI+MjAxNTwvWWVhcj48UmVj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1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031F153F" w14:textId="77777777">
        <w:tc>
          <w:tcPr>
            <w:tcW w:w="2641" w:type="dxa"/>
            <w:vAlign w:val="center"/>
          </w:tcPr>
          <w:p w14:paraId="2B069CB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Baicalein/inducer</w:t>
            </w:r>
          </w:p>
        </w:tc>
        <w:tc>
          <w:tcPr>
            <w:tcW w:w="1750" w:type="dxa"/>
            <w:vAlign w:val="center"/>
          </w:tcPr>
          <w:p w14:paraId="37B7509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0E9B22C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091B3B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20A8264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6DD177F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7F50AF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2EB2687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CQ)</w:t>
            </w:r>
          </w:p>
        </w:tc>
        <w:tc>
          <w:tcPr>
            <w:tcW w:w="1383" w:type="dxa"/>
            <w:vAlign w:val="center"/>
          </w:tcPr>
          <w:p w14:paraId="0D5F7D8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pG2</w:t>
            </w:r>
          </w:p>
        </w:tc>
        <w:tc>
          <w:tcPr>
            <w:tcW w:w="770" w:type="dxa"/>
            <w:vAlign w:val="center"/>
          </w:tcPr>
          <w:p w14:paraId="23601A2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8D94B0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NTwvWWVhcj48UmVj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NTwvWWVhcj48UmVj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1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2412542" w14:textId="77777777">
        <w:tc>
          <w:tcPr>
            <w:tcW w:w="2641" w:type="dxa"/>
            <w:vAlign w:val="center"/>
          </w:tcPr>
          <w:p w14:paraId="5A7EC7F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(+)-Epogymnolactam/inducer</w:t>
            </w:r>
          </w:p>
        </w:tc>
        <w:tc>
          <w:tcPr>
            <w:tcW w:w="1750" w:type="dxa"/>
            <w:vAlign w:val="center"/>
          </w:tcPr>
          <w:p w14:paraId="4CCAEDE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2016BD1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3602DD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3BCA48F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5A5E4C1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E996A0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KT-MTOR inhibition, PTEN </w:t>
            </w:r>
            <w:r w:rsidRPr="00C6566A">
              <w:rPr>
                <w:sz w:val="14"/>
                <w:szCs w:val="14"/>
              </w:rPr>
              <w:t>(phosphatase and tensin homolog)</w:t>
            </w:r>
          </w:p>
        </w:tc>
        <w:tc>
          <w:tcPr>
            <w:tcW w:w="1337" w:type="dxa"/>
            <w:vAlign w:val="center"/>
          </w:tcPr>
          <w:p w14:paraId="0E84F1A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1D36366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IH3T3</w:t>
            </w:r>
          </w:p>
        </w:tc>
        <w:tc>
          <w:tcPr>
            <w:tcW w:w="770" w:type="dxa"/>
            <w:vAlign w:val="center"/>
          </w:tcPr>
          <w:p w14:paraId="43D1FED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6A2B17E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NaXRzdWhhc2hpPC9BdXRob3I+PFllYXI+MjAxNTwvWWVh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NaXRzdWhhc2hpPC9BdXRob3I+PFllYXI+MjAxNTwvWWVh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1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1F28F50" w14:textId="77777777">
        <w:tc>
          <w:tcPr>
            <w:tcW w:w="2641" w:type="dxa"/>
            <w:vAlign w:val="center"/>
          </w:tcPr>
          <w:p w14:paraId="683EFFC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Bergapten/inducer</w:t>
            </w:r>
          </w:p>
        </w:tc>
        <w:tc>
          <w:tcPr>
            <w:tcW w:w="1750" w:type="dxa"/>
            <w:vAlign w:val="center"/>
          </w:tcPr>
          <w:p w14:paraId="53E6AAD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41" w:name="OLE_LINK46"/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  <w:bookmarkEnd w:id="41"/>
            <w:r w:rsidRPr="00C6566A">
              <w:rPr>
                <w:color w:val="000000"/>
                <w:sz w:val="14"/>
                <w:szCs w:val="14"/>
              </w:rPr>
              <w:t>, GFP-LC3↑</w:t>
            </w:r>
          </w:p>
        </w:tc>
        <w:tc>
          <w:tcPr>
            <w:tcW w:w="1490" w:type="dxa"/>
            <w:vAlign w:val="center"/>
          </w:tcPr>
          <w:p w14:paraId="5333D8A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70AAE5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3FCF4A9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0E6DA74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FB609A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259D4FD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3-MA)</w:t>
            </w:r>
          </w:p>
        </w:tc>
        <w:tc>
          <w:tcPr>
            <w:tcW w:w="1383" w:type="dxa"/>
            <w:vAlign w:val="center"/>
          </w:tcPr>
          <w:p w14:paraId="1F0CD4D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F-7, ZR-75</w:t>
            </w:r>
          </w:p>
        </w:tc>
        <w:tc>
          <w:tcPr>
            <w:tcW w:w="770" w:type="dxa"/>
            <w:vAlign w:val="center"/>
          </w:tcPr>
          <w:p w14:paraId="4A4DAE2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211F89B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EZSBBbWljaXM8L0F1dGhvcj48WWVhcj4yMDE1PC9ZZWFy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EZSBBbWljaXM8L0F1dGhvcj48WWVhcj4yMDE1PC9ZZWFy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2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3FEDAAA8" w14:textId="77777777">
        <w:tc>
          <w:tcPr>
            <w:tcW w:w="2641" w:type="dxa"/>
            <w:vAlign w:val="center"/>
          </w:tcPr>
          <w:p w14:paraId="6170D07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C-III3/inducer</w:t>
            </w:r>
          </w:p>
        </w:tc>
        <w:tc>
          <w:tcPr>
            <w:tcW w:w="1750" w:type="dxa"/>
            <w:vAlign w:val="center"/>
          </w:tcPr>
          <w:p w14:paraId="3FFB693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2B0004A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ABE36F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2E4F1DC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2C3583A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C077D6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6662779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6A92A4E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pG2</w:t>
            </w:r>
          </w:p>
        </w:tc>
        <w:tc>
          <w:tcPr>
            <w:tcW w:w="770" w:type="dxa"/>
            <w:vAlign w:val="center"/>
          </w:tcPr>
          <w:p w14:paraId="16CD5C4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F5AF81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vPC9BdXRob3I+PFllYXI+MjAxNTwvWWVhcj48UmVj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vPC9BdXRob3I+PFllYXI+MjAxNTwvWWVhcj48UmVj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21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77253C4E" w14:textId="77777777">
        <w:tc>
          <w:tcPr>
            <w:tcW w:w="2641" w:type="dxa"/>
            <w:vAlign w:val="center"/>
          </w:tcPr>
          <w:p w14:paraId="1BB8D05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Olaparib/inducer</w:t>
            </w:r>
          </w:p>
        </w:tc>
        <w:tc>
          <w:tcPr>
            <w:tcW w:w="1750" w:type="dxa"/>
            <w:vAlign w:val="center"/>
          </w:tcPr>
          <w:p w14:paraId="1C1E57C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5319440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B53B43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253626A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2975D21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2809E57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1EB5050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218E047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DA-MB-231</w:t>
            </w:r>
          </w:p>
        </w:tc>
        <w:tc>
          <w:tcPr>
            <w:tcW w:w="770" w:type="dxa"/>
            <w:vAlign w:val="center"/>
          </w:tcPr>
          <w:p w14:paraId="604DB11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F901FE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BcnVuPC9BdXRob3I+PFllYXI+MjAxNTwvWWVhcj48UmVj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BcnVuPC9BdXRob3I+PFllYXI+MjAxNTwvWWVhcj48UmVj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2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317240CB" w14:textId="77777777">
        <w:tc>
          <w:tcPr>
            <w:tcW w:w="2641" w:type="dxa"/>
            <w:vAlign w:val="center"/>
          </w:tcPr>
          <w:p w14:paraId="6A87768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artanin/inducer</w:t>
            </w:r>
          </w:p>
        </w:tc>
        <w:tc>
          <w:tcPr>
            <w:tcW w:w="1750" w:type="dxa"/>
            <w:vAlign w:val="center"/>
          </w:tcPr>
          <w:p w14:paraId="69DB963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281EFFD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42" w:name="OLE_LINK47"/>
            <w:r w:rsidRPr="00C6566A">
              <w:rPr>
                <w:color w:val="000000"/>
                <w:sz w:val="14"/>
                <w:szCs w:val="14"/>
              </w:rPr>
              <w:t>LC3 lipidation↑</w:t>
            </w:r>
            <w:bookmarkEnd w:id="42"/>
          </w:p>
        </w:tc>
        <w:tc>
          <w:tcPr>
            <w:tcW w:w="1280" w:type="dxa"/>
            <w:vAlign w:val="center"/>
          </w:tcPr>
          <w:p w14:paraId="4849D3F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5355840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12B7879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25DA8846" w14:textId="77777777" w:rsidR="008B6C8E" w:rsidRPr="00C6566A" w:rsidRDefault="00F854F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APK/</w:t>
            </w:r>
            <w:r w:rsidR="00A42A4F" w:rsidRPr="00C6566A">
              <w:rPr>
                <w:color w:val="000000"/>
                <w:sz w:val="14"/>
                <w:szCs w:val="14"/>
              </w:rPr>
              <w:t>JNK-BCL2</w:t>
            </w:r>
          </w:p>
        </w:tc>
        <w:tc>
          <w:tcPr>
            <w:tcW w:w="1337" w:type="dxa"/>
            <w:vAlign w:val="center"/>
          </w:tcPr>
          <w:p w14:paraId="4BAAB10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nti-cancer (use 3-MA, BAF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6E56644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p3B, HepG2, Huh7, MEFs</w:t>
            </w:r>
          </w:p>
        </w:tc>
        <w:tc>
          <w:tcPr>
            <w:tcW w:w="770" w:type="dxa"/>
            <w:vAlign w:val="center"/>
          </w:tcPr>
          <w:p w14:paraId="035313D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252C598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aW08L0F1dGhvcj48WWVhcj4yMDE1PC9ZZWFyPjxSZWNO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aW08L0F1dGhvcj48WWVhcj4yMDE1PC9ZZWFyPjxSZWNO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2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3C545B76" w14:textId="77777777">
        <w:tc>
          <w:tcPr>
            <w:tcW w:w="2641" w:type="dxa"/>
            <w:vAlign w:val="center"/>
          </w:tcPr>
          <w:p w14:paraId="072C8C8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entztrehaloses A&amp;B&amp;C/inducers</w:t>
            </w:r>
          </w:p>
        </w:tc>
        <w:tc>
          <w:tcPr>
            <w:tcW w:w="1750" w:type="dxa"/>
            <w:vAlign w:val="center"/>
          </w:tcPr>
          <w:p w14:paraId="5318F12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7EE7A57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7C42A6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5B9AF58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62CAF70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F742C2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46CE8EC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7D47AA5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ewo, OVK18</w:t>
            </w:r>
          </w:p>
        </w:tc>
        <w:tc>
          <w:tcPr>
            <w:tcW w:w="770" w:type="dxa"/>
            <w:vAlign w:val="center"/>
          </w:tcPr>
          <w:p w14:paraId="415E2A0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47F8D1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Wada&lt;/Author&gt;&lt;Year&gt;2015&lt;/Year&gt;&lt;RecNum&gt;305&lt;/RecNum&gt;&lt;DisplayText&gt;[224]&lt;/DisplayText&gt;&lt;record&gt;&lt;rec-number&gt;305&lt;/rec-number&gt;&lt;foreign-keys&gt;&lt;key app="EN" db-id="waeerr2xixw097e0tzkxdspa9fttp5p02s2w" timestamp="1565938635"&gt;305&lt;/key&gt;&lt;key app="ENWeb" db-id=""&gt;0&lt;/key&gt;&lt;/foreign-keys&gt;&lt;ref-type name="Journal Article"&gt;17&lt;/ref-type&gt;&lt;contributors&gt;&lt;authors&gt;&lt;author&gt;Wada, S.&lt;/author&gt;&lt;author&gt;Kubota, Y.&lt;/author&gt;&lt;author&gt;Sawa, R.&lt;/author&gt;&lt;author&gt;Umekita, M.&lt;/author&gt;&lt;author&gt;Hatano, M.&lt;/author&gt;&lt;author&gt;Ohba, S.&lt;/author&gt;&lt;author&gt;Hayashi, C.&lt;/author&gt;&lt;author&gt;Igarashi, M.&lt;/author&gt;&lt;author&gt;Nomoto, A.&lt;/author&gt;&lt;/authors&gt;&lt;/contributors&gt;&lt;auth-address&gt;Institute of Microbial Chemistry (BIKAKEN), Tokyo, Japan.&lt;/auth-address&gt;&lt;titles&gt;&lt;title&gt;Novel autophagy inducers lentztrehaloses A, B and C&lt;/title&gt;&lt;secondary-title&gt;J Antibiot (Tokyo)&lt;/secondary-title&gt;&lt;/titles&gt;&lt;periodical&gt;&lt;full-title&gt;J Antibiot (Tokyo)&lt;/full-title&gt;&lt;/periodical&gt;&lt;pages&gt;521-9&lt;/pages&gt;&lt;volume&gt;68&lt;/volume&gt;&lt;number&gt;8&lt;/number&gt;&lt;edition&gt;2015/03/12&lt;/edition&gt;&lt;keywords&gt;&lt;keyword&gt;Autophagy/*drug effects&lt;/keyword&gt;&lt;keyword&gt;Cell Line, Tumor&lt;/keyword&gt;&lt;keyword&gt;Cell Survival/drug effects&lt;/keyword&gt;&lt;keyword&gt;Drug Stability&lt;/keyword&gt;&lt;keyword&gt;Humans&lt;/keyword&gt;&lt;keyword&gt;Hydrolysis&lt;/keyword&gt;&lt;keyword&gt;Molecular Structure&lt;/keyword&gt;&lt;keyword&gt;Trehalase/metabolism&lt;/keyword&gt;&lt;keyword&gt;Trehalose/*analogs &amp;amp; derivatives/chemistry/isolation &amp;amp; purification/metabolism&lt;/keyword&gt;&lt;/keywords&gt;&lt;dates&gt;&lt;year&gt;2015&lt;/year&gt;&lt;pub-dates&gt;&lt;date&gt;Aug&lt;/date&gt;&lt;/pub-dates&gt;&lt;/dates&gt;&lt;isbn&gt;0021-8820 (Print)&amp;#xD;0021-8820 (Linking)&lt;/isbn&gt;&lt;accession-num&gt;25757606&lt;/accession-num&gt;&lt;urls&gt;&lt;related-urls&gt;&lt;url&gt;https://www.ncbi.nlm.nih.gov/pubmed/25757606&lt;/url&gt;&lt;/related-urls&gt;&lt;/urls&gt;&lt;custom2&gt;PMC4579591&lt;/custom2&gt;&lt;electronic-resource-num&gt;10.1038/ja.2015.23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2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55C1197" w14:textId="77777777">
        <w:tc>
          <w:tcPr>
            <w:tcW w:w="2641" w:type="dxa"/>
            <w:vAlign w:val="center"/>
          </w:tcPr>
          <w:p w14:paraId="0B4588E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ilostazol/inducer</w:t>
            </w:r>
          </w:p>
        </w:tc>
        <w:tc>
          <w:tcPr>
            <w:tcW w:w="1750" w:type="dxa"/>
            <w:vAlign w:val="center"/>
          </w:tcPr>
          <w:p w14:paraId="05A0A60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7F0E64A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63791F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7CE8698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7B2653D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86B1E4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IRT1 activation</w:t>
            </w:r>
          </w:p>
        </w:tc>
        <w:tc>
          <w:tcPr>
            <w:tcW w:w="1337" w:type="dxa"/>
            <w:vAlign w:val="center"/>
          </w:tcPr>
          <w:p w14:paraId="10751BB4" w14:textId="740013FA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europrotection, Aβ</w:t>
            </w:r>
            <w:r w:rsidR="00DD1AA6" w:rsidRPr="00C6566A">
              <w:rPr>
                <w:color w:val="000000"/>
                <w:sz w:val="14"/>
                <w:szCs w:val="14"/>
              </w:rPr>
              <w:t xml:space="preserve"> and </w:t>
            </w:r>
            <w:r w:rsidRPr="00C6566A">
              <w:rPr>
                <w:color w:val="000000"/>
                <w:sz w:val="14"/>
                <w:szCs w:val="14"/>
              </w:rPr>
              <w:t>APP-CTFβ clearance (use BAF)</w:t>
            </w:r>
          </w:p>
        </w:tc>
        <w:tc>
          <w:tcPr>
            <w:tcW w:w="1383" w:type="dxa"/>
            <w:vAlign w:val="center"/>
          </w:tcPr>
          <w:p w14:paraId="77B48BA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2a</w:t>
            </w:r>
          </w:p>
        </w:tc>
        <w:tc>
          <w:tcPr>
            <w:tcW w:w="770" w:type="dxa"/>
            <w:vAlign w:val="center"/>
          </w:tcPr>
          <w:p w14:paraId="645F4A0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6A7FB2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ZWU8L0F1dGhvcj48WWVhcj4yMDE1PC9ZZWFyPjxSZWNO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ZWU8L0F1dGhvcj48WWVhcj4yMDE1PC9ZZWFyPjxSZWNO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2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72275933" w14:textId="77777777">
        <w:tc>
          <w:tcPr>
            <w:tcW w:w="2641" w:type="dxa"/>
            <w:vAlign w:val="center"/>
          </w:tcPr>
          <w:p w14:paraId="181BADB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uttiferone K/inducer</w:t>
            </w:r>
          </w:p>
        </w:tc>
        <w:tc>
          <w:tcPr>
            <w:tcW w:w="1750" w:type="dxa"/>
            <w:vAlign w:val="center"/>
          </w:tcPr>
          <w:p w14:paraId="78E31EF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3C28B8E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149A26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00E7026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39543F3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700970A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3534E36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nti-cancer (use HCQ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7</w:t>
            </w:r>
            <w:r w:rsidRPr="00C6566A">
              <w:rPr>
                <w:color w:val="000000"/>
                <w:sz w:val="14"/>
                <w:szCs w:val="14"/>
              </w:rPr>
              <w:t xml:space="preserve"> KO)</w:t>
            </w:r>
          </w:p>
        </w:tc>
        <w:tc>
          <w:tcPr>
            <w:tcW w:w="1383" w:type="dxa"/>
            <w:vAlign w:val="center"/>
          </w:tcPr>
          <w:p w14:paraId="4904F41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La, Capan-2, CNE, MEFs</w:t>
            </w:r>
          </w:p>
        </w:tc>
        <w:tc>
          <w:tcPr>
            <w:tcW w:w="770" w:type="dxa"/>
            <w:vAlign w:val="center"/>
          </w:tcPr>
          <w:p w14:paraId="5E159C2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E14770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dTwvQXV0aG9yPjxZZWFyPjIwMTU8L1llYXI+PFJlY051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dTwvQXV0aG9yPjxZZWFyPjIwMTU8L1llYXI+PFJlY051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2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46C63F27" w14:textId="77777777">
        <w:tc>
          <w:tcPr>
            <w:tcW w:w="2641" w:type="dxa"/>
            <w:vAlign w:val="center"/>
          </w:tcPr>
          <w:p w14:paraId="6A95FDE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Flubendazole/inducer</w:t>
            </w:r>
          </w:p>
        </w:tc>
        <w:tc>
          <w:tcPr>
            <w:tcW w:w="1750" w:type="dxa"/>
            <w:vAlign w:val="center"/>
          </w:tcPr>
          <w:p w14:paraId="173B457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/GFP-LC3↑, LC3 staining↑</w:t>
            </w:r>
          </w:p>
        </w:tc>
        <w:tc>
          <w:tcPr>
            <w:tcW w:w="1490" w:type="dxa"/>
            <w:vAlign w:val="center"/>
          </w:tcPr>
          <w:p w14:paraId="57E3B97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, BECN1-BCL2 interaction</w:t>
            </w:r>
          </w:p>
        </w:tc>
        <w:tc>
          <w:tcPr>
            <w:tcW w:w="1280" w:type="dxa"/>
            <w:vAlign w:val="center"/>
          </w:tcPr>
          <w:p w14:paraId="564E297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0F9ADA3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mRFP-GFP-LC3</w:t>
            </w:r>
          </w:p>
        </w:tc>
        <w:tc>
          <w:tcPr>
            <w:tcW w:w="1570" w:type="dxa"/>
            <w:vAlign w:val="center"/>
          </w:tcPr>
          <w:p w14:paraId="42B2F54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AMP1 protein level, RFP-LAMP1, LAMP1&amp;2 staining</w:t>
            </w:r>
          </w:p>
        </w:tc>
        <w:tc>
          <w:tcPr>
            <w:tcW w:w="1470" w:type="dxa"/>
            <w:vAlign w:val="center"/>
          </w:tcPr>
          <w:p w14:paraId="6677A71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TOR, TFEB</w:t>
            </w:r>
          </w:p>
        </w:tc>
        <w:tc>
          <w:tcPr>
            <w:tcW w:w="1337" w:type="dxa"/>
            <w:vAlign w:val="center"/>
          </w:tcPr>
          <w:p w14:paraId="1750F29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17778CA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La</w:t>
            </w:r>
          </w:p>
        </w:tc>
        <w:tc>
          <w:tcPr>
            <w:tcW w:w="770" w:type="dxa"/>
            <w:vAlign w:val="center"/>
          </w:tcPr>
          <w:p w14:paraId="605AED6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B527E5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aGF1aGFuPC9BdXRob3I+PFllYXI+MjAxNTwvWWVhcj48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aGF1aGFuPC9BdXRob3I+PFllYXI+MjAxNTwvWWVhcj48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2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7EA3FBEE" w14:textId="77777777">
        <w:tc>
          <w:tcPr>
            <w:tcW w:w="2641" w:type="dxa"/>
            <w:vAlign w:val="center"/>
          </w:tcPr>
          <w:p w14:paraId="3E7189B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elastrol/inducer</w:t>
            </w:r>
          </w:p>
        </w:tc>
        <w:tc>
          <w:tcPr>
            <w:tcW w:w="1750" w:type="dxa"/>
            <w:vAlign w:val="center"/>
          </w:tcPr>
          <w:p w14:paraId="24BC32E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62FA8FF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171660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3663BA9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2AFAE8F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76C8DE1D" w14:textId="49C9966D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R-</w:t>
            </w:r>
            <w:r w:rsidR="00DD1AA6" w:rsidRPr="00C6566A">
              <w:rPr>
                <w:i/>
                <w:color w:val="000000"/>
                <w:sz w:val="14"/>
                <w:szCs w:val="14"/>
              </w:rPr>
              <w:t>MI</w:t>
            </w:r>
            <w:r w:rsidRPr="00C6566A">
              <w:rPr>
                <w:i/>
                <w:color w:val="000000"/>
                <w:sz w:val="14"/>
                <w:szCs w:val="14"/>
              </w:rPr>
              <w:t>R101</w:t>
            </w:r>
          </w:p>
        </w:tc>
        <w:tc>
          <w:tcPr>
            <w:tcW w:w="1337" w:type="dxa"/>
            <w:vAlign w:val="center"/>
          </w:tcPr>
          <w:p w14:paraId="12FE052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36199F4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NCaP</w:t>
            </w:r>
          </w:p>
        </w:tc>
        <w:tc>
          <w:tcPr>
            <w:tcW w:w="770" w:type="dxa"/>
            <w:vAlign w:val="center"/>
          </w:tcPr>
          <w:p w14:paraId="10008AB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FD7389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Guo&lt;/Author&gt;&lt;Year&gt;2015&lt;/Year&gt;&lt;RecNum&gt;290&lt;/RecNum&gt;&lt;DisplayText&gt;[228]&lt;/DisplayText&gt;&lt;record&gt;&lt;rec-number&gt;290&lt;/rec-number&gt;&lt;foreign-keys&gt;&lt;key app="EN" db-id="waeerr2xixw097e0tzkxdspa9fttp5p02s2w" timestamp="1565938558"&gt;290&lt;/key&gt;&lt;key app="ENWeb" db-id=""&gt;0&lt;/key&gt;&lt;/foreign-keys&gt;&lt;ref-type name="Journal Article"&gt;17&lt;/ref-type&gt;&lt;contributors&gt;&lt;authors&gt;&lt;author&gt;Guo, J.&lt;/author&gt;&lt;author&gt;Huang, X.&lt;/author&gt;&lt;author&gt;Wang, H.&lt;/author&gt;&lt;author&gt;Yang, H.&lt;/author&gt;&lt;/authors&gt;&lt;/contributors&gt;&lt;auth-address&gt;School of Life Science and Technology, Harbin Institute of Technology, Harbin, 150001, China.&lt;/auth-address&gt;&lt;titles&gt;&lt;title&gt;Celastrol Induces Autophagy by Targeting AR/miR-101 in Prostate Cancer Cells&lt;/title&gt;&lt;secondary-title&gt;PLoS One&lt;/secondary-title&gt;&lt;/titles&gt;&lt;periodical&gt;&lt;full-title&gt;PLoS One&lt;/full-title&gt;&lt;/periodical&gt;&lt;pages&gt;e0140745&lt;/pages&gt;&lt;volume&gt;10&lt;/volume&gt;&lt;number&gt;10&lt;/number&gt;&lt;edition&gt;2015/10/17&lt;/edition&gt;&lt;keywords&gt;&lt;keyword&gt;Autophagy/*drug effects&lt;/keyword&gt;&lt;keyword&gt;Cell Line, Tumor&lt;/keyword&gt;&lt;keyword&gt;*Drug Delivery Systems&lt;/keyword&gt;&lt;keyword&gt;Gene Expression Regulation, Neoplastic/drug effects&lt;/keyword&gt;&lt;keyword&gt;Humans&lt;/keyword&gt;&lt;keyword&gt;Male&lt;/keyword&gt;&lt;keyword&gt;MicroRNAs/*biosynthesis&lt;/keyword&gt;&lt;keyword&gt;Neoplasm Proteins/*biosynthesis&lt;/keyword&gt;&lt;keyword&gt;Prostatic Neoplasms/*drug therapy/metabolism/pathology&lt;/keyword&gt;&lt;keyword&gt;RNA, Neoplasm/*biosynthesis&lt;/keyword&gt;&lt;keyword&gt;Receptors, Androgen/*biosynthesis&lt;/keyword&gt;&lt;keyword&gt;Triterpenes/*pharmacology&lt;/keyword&gt;&lt;/keywords&gt;&lt;dates&gt;&lt;year&gt;2015&lt;/year&gt;&lt;/dates&gt;&lt;isbn&gt;1932-6203 (Electronic)&amp;#xD;1932-6203 (Linking)&lt;/isbn&gt;&lt;accession-num&gt;26473737&lt;/accession-num&gt;&lt;urls&gt;&lt;related-urls&gt;&lt;url&gt;https://www.ncbi.nlm.nih.gov/pubmed/26473737&lt;/url&gt;&lt;/related-urls&gt;&lt;/urls&gt;&lt;custom2&gt;PMC4608724&lt;/custom2&gt;&lt;electronic-resource-num&gt;10.1371/journal.pone.0140745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2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C18CEAE" w14:textId="77777777">
        <w:tc>
          <w:tcPr>
            <w:tcW w:w="2641" w:type="dxa"/>
            <w:vAlign w:val="center"/>
          </w:tcPr>
          <w:p w14:paraId="7404E77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43" w:name="_Hlk16934873"/>
            <w:r w:rsidRPr="00C6566A">
              <w:rPr>
                <w:color w:val="000000"/>
                <w:sz w:val="14"/>
                <w:szCs w:val="14"/>
              </w:rPr>
              <w:t>Dehydroandrographolide/inducer</w:t>
            </w:r>
          </w:p>
        </w:tc>
        <w:tc>
          <w:tcPr>
            <w:tcW w:w="1750" w:type="dxa"/>
            <w:vAlign w:val="center"/>
          </w:tcPr>
          <w:p w14:paraId="7B3008B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7CCAF12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0933B1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7B4DCE6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</w:t>
            </w:r>
          </w:p>
        </w:tc>
        <w:tc>
          <w:tcPr>
            <w:tcW w:w="1570" w:type="dxa"/>
            <w:vAlign w:val="center"/>
          </w:tcPr>
          <w:p w14:paraId="72F4D78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5FC5AC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TOR inhibition</w:t>
            </w:r>
          </w:p>
        </w:tc>
        <w:tc>
          <w:tcPr>
            <w:tcW w:w="1337" w:type="dxa"/>
            <w:vAlign w:val="center"/>
          </w:tcPr>
          <w:p w14:paraId="2D33B2A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nti-cancer (use 3-MA, BAF, CQ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BECN1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33597E2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AS, OECM-1</w:t>
            </w:r>
          </w:p>
        </w:tc>
        <w:tc>
          <w:tcPr>
            <w:tcW w:w="770" w:type="dxa"/>
            <w:vAlign w:val="center"/>
          </w:tcPr>
          <w:p w14:paraId="0B49243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100006F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Ic2llaDwvQXV0aG9yPjxZZWFyPjIwMTU8L1llYXI+PFJl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Ic2llaDwvQXV0aG9yPjxZZWFyPjIwMTU8L1llYXI+PFJl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2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bookmarkEnd w:id="43"/>
      <w:tr w:rsidR="008B6C8E" w:rsidRPr="00C6566A" w14:paraId="7B5D9DBC" w14:textId="77777777">
        <w:tc>
          <w:tcPr>
            <w:tcW w:w="2641" w:type="dxa"/>
            <w:vAlign w:val="center"/>
          </w:tcPr>
          <w:p w14:paraId="0EBDE0F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utlin 3a/inducer</w:t>
            </w:r>
          </w:p>
        </w:tc>
        <w:tc>
          <w:tcPr>
            <w:tcW w:w="1750" w:type="dxa"/>
            <w:vAlign w:val="center"/>
          </w:tcPr>
          <w:p w14:paraId="256B87F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mCherry/GFP-LC3↑</w:t>
            </w:r>
          </w:p>
        </w:tc>
        <w:tc>
          <w:tcPr>
            <w:tcW w:w="1490" w:type="dxa"/>
            <w:vAlign w:val="center"/>
          </w:tcPr>
          <w:p w14:paraId="294B1533" w14:textId="559CAB1D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LC3 lipidation↑, </w:t>
            </w:r>
            <w:r w:rsidRPr="00C6566A">
              <w:rPr>
                <w:sz w:val="14"/>
                <w:szCs w:val="14"/>
              </w:rPr>
              <w:t>ATG12</w:t>
            </w:r>
            <w:r w:rsidR="00C6566A" w:rsidRPr="00C6566A">
              <w:rPr>
                <w:sz w:val="14"/>
                <w:szCs w:val="14"/>
              </w:rPr>
              <w:t>–</w:t>
            </w:r>
            <w:r w:rsidRPr="00C6566A">
              <w:rPr>
                <w:sz w:val="14"/>
                <w:szCs w:val="14"/>
              </w:rPr>
              <w:t>ATG5 conjugation↑</w:t>
            </w:r>
          </w:p>
        </w:tc>
        <w:tc>
          <w:tcPr>
            <w:tcW w:w="1280" w:type="dxa"/>
            <w:vAlign w:val="center"/>
          </w:tcPr>
          <w:p w14:paraId="4079078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7E2313F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herry-GFP-LC3</w:t>
            </w:r>
          </w:p>
        </w:tc>
        <w:tc>
          <w:tcPr>
            <w:tcW w:w="1570" w:type="dxa"/>
            <w:vAlign w:val="center"/>
          </w:tcPr>
          <w:p w14:paraId="22C10A7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2BAA808" w14:textId="6B061A73" w:rsidR="008B6C8E" w:rsidRPr="00C6566A" w:rsidRDefault="00DD1AA6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P53/</w:t>
            </w:r>
            <w:r w:rsidR="00A42A4F" w:rsidRPr="00C6566A">
              <w:rPr>
                <w:color w:val="000000"/>
                <w:sz w:val="14"/>
                <w:szCs w:val="14"/>
              </w:rPr>
              <w:t>p53, AMPK</w:t>
            </w:r>
          </w:p>
        </w:tc>
        <w:tc>
          <w:tcPr>
            <w:tcW w:w="1337" w:type="dxa"/>
            <w:vAlign w:val="center"/>
          </w:tcPr>
          <w:p w14:paraId="2DCD14F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3-MA)</w:t>
            </w:r>
          </w:p>
        </w:tc>
        <w:tc>
          <w:tcPr>
            <w:tcW w:w="1383" w:type="dxa"/>
            <w:vAlign w:val="center"/>
          </w:tcPr>
          <w:p w14:paraId="2FAA54A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OCI-AML3</w:t>
            </w:r>
          </w:p>
        </w:tc>
        <w:tc>
          <w:tcPr>
            <w:tcW w:w="770" w:type="dxa"/>
            <w:vAlign w:val="center"/>
          </w:tcPr>
          <w:p w14:paraId="347F178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0AB5CBF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Cb3J0aGFrdXI8L0F1dGhvcj48WWVhcj4yMDE1PC9ZZWFy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Cb3J0aGFrdXI8L0F1dGhvcj48WWVhcj4yMDE1PC9ZZWFy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3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233DAA81" w14:textId="77777777">
        <w:tc>
          <w:tcPr>
            <w:tcW w:w="2641" w:type="dxa"/>
            <w:vAlign w:val="center"/>
          </w:tcPr>
          <w:p w14:paraId="5179368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orin-2/inducer</w:t>
            </w:r>
          </w:p>
        </w:tc>
        <w:tc>
          <w:tcPr>
            <w:tcW w:w="1750" w:type="dxa"/>
            <w:vAlign w:val="center"/>
          </w:tcPr>
          <w:p w14:paraId="322E7F7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3CDBB8B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544A13D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38E7939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2714FC9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B2A06D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TOR inhibition</w:t>
            </w:r>
          </w:p>
        </w:tc>
        <w:tc>
          <w:tcPr>
            <w:tcW w:w="1337" w:type="dxa"/>
            <w:vAlign w:val="center"/>
          </w:tcPr>
          <w:p w14:paraId="465445F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CQ)</w:t>
            </w:r>
          </w:p>
        </w:tc>
        <w:tc>
          <w:tcPr>
            <w:tcW w:w="1383" w:type="dxa"/>
            <w:vAlign w:val="center"/>
          </w:tcPr>
          <w:p w14:paraId="2A0DA81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pG2, Hep3B, SNU</w:t>
            </w:r>
          </w:p>
        </w:tc>
        <w:tc>
          <w:tcPr>
            <w:tcW w:w="770" w:type="dxa"/>
            <w:vAlign w:val="center"/>
          </w:tcPr>
          <w:p w14:paraId="68F6687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013D0C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NTwvWWVhcj48UmVj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NTwvWWVhcj48UmVj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31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3CE7BEEB" w14:textId="77777777">
        <w:tc>
          <w:tcPr>
            <w:tcW w:w="2641" w:type="dxa"/>
            <w:vAlign w:val="center"/>
          </w:tcPr>
          <w:p w14:paraId="0FC2D78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rizotinib/inducer</w:t>
            </w:r>
          </w:p>
        </w:tc>
        <w:tc>
          <w:tcPr>
            <w:tcW w:w="1750" w:type="dxa"/>
            <w:vAlign w:val="center"/>
          </w:tcPr>
          <w:p w14:paraId="40D3268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7F7972F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13B4AF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0AB891A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65B92B2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Tracker</w:t>
            </w:r>
          </w:p>
        </w:tc>
        <w:tc>
          <w:tcPr>
            <w:tcW w:w="1470" w:type="dxa"/>
            <w:vAlign w:val="center"/>
          </w:tcPr>
          <w:p w14:paraId="0BB975C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, STAT3 inhibition</w:t>
            </w:r>
          </w:p>
        </w:tc>
        <w:tc>
          <w:tcPr>
            <w:tcW w:w="1337" w:type="dxa"/>
            <w:vAlign w:val="center"/>
          </w:tcPr>
          <w:p w14:paraId="64E8EBE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nti-cancer (use 3-MA, CQ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BECN1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56AEB9C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PC-A1, HCC827, H1975, A549</w:t>
            </w:r>
          </w:p>
        </w:tc>
        <w:tc>
          <w:tcPr>
            <w:tcW w:w="770" w:type="dxa"/>
            <w:vAlign w:val="center"/>
          </w:tcPr>
          <w:p w14:paraId="0819343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49F4518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Zb3U8L0F1dGhvcj48WWVhcj4yMDE1PC9ZZWFyPjxSZWNO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Zb3U8L0F1dGhvcj48WWVhcj4yMDE1PC9ZZWFyPjxSZWNO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3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FCECADB" w14:textId="77777777">
        <w:tc>
          <w:tcPr>
            <w:tcW w:w="2641" w:type="dxa"/>
            <w:vAlign w:val="center"/>
          </w:tcPr>
          <w:p w14:paraId="21941D4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Obatoclax/inhibitor</w:t>
            </w:r>
          </w:p>
        </w:tc>
        <w:tc>
          <w:tcPr>
            <w:tcW w:w="1750" w:type="dxa"/>
            <w:vAlign w:val="center"/>
          </w:tcPr>
          <w:p w14:paraId="4A3419D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4BCF256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4DB401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4A3620A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1990456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4EC3F90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on-canonical autophagic pathway</w:t>
            </w:r>
          </w:p>
        </w:tc>
        <w:tc>
          <w:tcPr>
            <w:tcW w:w="1337" w:type="dxa"/>
            <w:vAlign w:val="center"/>
          </w:tcPr>
          <w:p w14:paraId="4F35759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 xml:space="preserve">BECN1 </w:t>
            </w:r>
            <w:r w:rsidRPr="00C6566A">
              <w:rPr>
                <w:color w:val="000000"/>
                <w:sz w:val="14"/>
                <w:szCs w:val="14"/>
              </w:rPr>
              <w:t>and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 xml:space="preserve"> ATG7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50EDA30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T29, SW480</w:t>
            </w:r>
          </w:p>
        </w:tc>
        <w:tc>
          <w:tcPr>
            <w:tcW w:w="770" w:type="dxa"/>
            <w:vAlign w:val="center"/>
          </w:tcPr>
          <w:p w14:paraId="47936C8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DB83B7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b2VobGVyPC9BdXRob3I+PFllYXI+MjAxNTwvWWVhcj48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b2VobGVyPC9BdXRob3I+PFllYXI+MjAxNTwvWWVhcj48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3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F0EEA9E" w14:textId="77777777">
        <w:tc>
          <w:tcPr>
            <w:tcW w:w="2641" w:type="dxa"/>
            <w:vAlign w:val="center"/>
          </w:tcPr>
          <w:p w14:paraId="5B49000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Quinacrine/inducer</w:t>
            </w:r>
          </w:p>
        </w:tc>
        <w:tc>
          <w:tcPr>
            <w:tcW w:w="1750" w:type="dxa"/>
            <w:vAlign w:val="center"/>
          </w:tcPr>
          <w:p w14:paraId="1A942AC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4138BF6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9146A8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5F46894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300DBF1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A689BB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3A2A847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BAF)</w:t>
            </w:r>
          </w:p>
        </w:tc>
        <w:tc>
          <w:tcPr>
            <w:tcW w:w="1383" w:type="dxa"/>
            <w:vAlign w:val="center"/>
          </w:tcPr>
          <w:p w14:paraId="0C28799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OV2008/C13, HeyA8/HeyA8MDR</w:t>
            </w:r>
          </w:p>
        </w:tc>
        <w:tc>
          <w:tcPr>
            <w:tcW w:w="770" w:type="dxa"/>
            <w:vAlign w:val="center"/>
          </w:tcPr>
          <w:p w14:paraId="07CC42D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422DB89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aHVyYW5hPC9BdXRob3I+PFllYXI+MjAxNTwvWWVhcj48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aHVyYW5hPC9BdXRob3I+PFllYXI+MjAxNTwvWWVhcj48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3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101825D" w14:textId="77777777">
        <w:tc>
          <w:tcPr>
            <w:tcW w:w="2641" w:type="dxa"/>
            <w:vAlign w:val="center"/>
          </w:tcPr>
          <w:p w14:paraId="2A4B9BF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pigenin/inducer</w:t>
            </w:r>
          </w:p>
        </w:tc>
        <w:tc>
          <w:tcPr>
            <w:tcW w:w="1750" w:type="dxa"/>
            <w:vAlign w:val="center"/>
          </w:tcPr>
          <w:p w14:paraId="31AB5A9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15BE9F4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CF24E6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06B586F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7D06FC7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00FE8B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4D5FE15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3-MA)</w:t>
            </w:r>
          </w:p>
        </w:tc>
        <w:tc>
          <w:tcPr>
            <w:tcW w:w="1383" w:type="dxa"/>
            <w:vAlign w:val="center"/>
          </w:tcPr>
          <w:p w14:paraId="7254A22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BCPAP</w:t>
            </w:r>
          </w:p>
        </w:tc>
        <w:tc>
          <w:tcPr>
            <w:tcW w:w="770" w:type="dxa"/>
            <w:vAlign w:val="center"/>
          </w:tcPr>
          <w:p w14:paraId="33DE241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6C1C33F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uZzwvQXV0aG9yPjxZZWFyPjIwMTU8L1llYXI+PFJl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uZzwvQXV0aG9yPjxZZWFyPjIwMTU8L1llYXI+PFJl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3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14AA140" w14:textId="77777777">
        <w:tc>
          <w:tcPr>
            <w:tcW w:w="2641" w:type="dxa"/>
            <w:vAlign w:val="center"/>
          </w:tcPr>
          <w:p w14:paraId="01F2ED2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44" w:name="_Hlk16934900"/>
            <w:r w:rsidRPr="00C6566A">
              <w:rPr>
                <w:color w:val="000000"/>
                <w:sz w:val="14"/>
                <w:szCs w:val="14"/>
              </w:rPr>
              <w:t>Oroxylin A/inducer</w:t>
            </w:r>
          </w:p>
        </w:tc>
        <w:tc>
          <w:tcPr>
            <w:tcW w:w="1750" w:type="dxa"/>
            <w:vAlign w:val="center"/>
          </w:tcPr>
          <w:p w14:paraId="5F80899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/GFP-LC3↑</w:t>
            </w:r>
          </w:p>
        </w:tc>
        <w:tc>
          <w:tcPr>
            <w:tcW w:w="1490" w:type="dxa"/>
            <w:vAlign w:val="center"/>
          </w:tcPr>
          <w:p w14:paraId="612B6E4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5A3367E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DQ-BSA</w:t>
            </w:r>
          </w:p>
        </w:tc>
        <w:tc>
          <w:tcPr>
            <w:tcW w:w="1280" w:type="dxa"/>
            <w:vAlign w:val="center"/>
          </w:tcPr>
          <w:p w14:paraId="0125B9E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-GFP-LC3</w:t>
            </w:r>
          </w:p>
        </w:tc>
        <w:tc>
          <w:tcPr>
            <w:tcW w:w="1570" w:type="dxa"/>
            <w:vAlign w:val="center"/>
          </w:tcPr>
          <w:p w14:paraId="1F5A64A2" w14:textId="765D575E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LysoTracker, LAMP1 and </w:t>
            </w:r>
            <w:r w:rsidR="005078FC" w:rsidRPr="00C6566A">
              <w:rPr>
                <w:color w:val="000000"/>
                <w:sz w:val="14"/>
                <w:szCs w:val="14"/>
              </w:rPr>
              <w:t>CTS</w:t>
            </w:r>
            <w:r w:rsidRPr="00C6566A">
              <w:rPr>
                <w:color w:val="000000"/>
                <w:sz w:val="14"/>
                <w:szCs w:val="14"/>
              </w:rPr>
              <w:t>D protein levels</w:t>
            </w:r>
          </w:p>
        </w:tc>
        <w:tc>
          <w:tcPr>
            <w:tcW w:w="1470" w:type="dxa"/>
            <w:vAlign w:val="center"/>
          </w:tcPr>
          <w:p w14:paraId="69D362C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TOR-STAT3-Notch</w:t>
            </w:r>
          </w:p>
        </w:tc>
        <w:tc>
          <w:tcPr>
            <w:tcW w:w="1337" w:type="dxa"/>
            <w:vAlign w:val="center"/>
          </w:tcPr>
          <w:p w14:paraId="6D81866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nti-cancer (use 3-MA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BECN1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1D0D392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U251, U118, U87</w:t>
            </w:r>
          </w:p>
        </w:tc>
        <w:tc>
          <w:tcPr>
            <w:tcW w:w="770" w:type="dxa"/>
            <w:vAlign w:val="center"/>
          </w:tcPr>
          <w:p w14:paraId="1F56D8E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61CBC4D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b3U8L0F1dGhvcj48WWVhcj4yMDE1PC9ZZWFyPjxSZWNO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b3U8L0F1dGhvcj48WWVhcj4yMDE1PC9ZZWFyPjxSZWNO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3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bookmarkEnd w:id="44"/>
      <w:tr w:rsidR="008B6C8E" w:rsidRPr="00C6566A" w14:paraId="029BBE90" w14:textId="77777777">
        <w:tc>
          <w:tcPr>
            <w:tcW w:w="2641" w:type="dxa"/>
            <w:vAlign w:val="center"/>
          </w:tcPr>
          <w:p w14:paraId="071902D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lycyrrhetinic acid/inducer</w:t>
            </w:r>
          </w:p>
        </w:tc>
        <w:tc>
          <w:tcPr>
            <w:tcW w:w="1750" w:type="dxa"/>
            <w:vAlign w:val="center"/>
          </w:tcPr>
          <w:p w14:paraId="658EF63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/GFP-LC3↑</w:t>
            </w:r>
          </w:p>
        </w:tc>
        <w:tc>
          <w:tcPr>
            <w:tcW w:w="1490" w:type="dxa"/>
            <w:vAlign w:val="center"/>
          </w:tcPr>
          <w:p w14:paraId="38880BA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5633A23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15E2F9B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LC3-II turnover </w:t>
            </w:r>
            <w:r w:rsidRPr="00C6566A">
              <w:rPr>
                <w:color w:val="000000"/>
                <w:sz w:val="14"/>
                <w:szCs w:val="14"/>
              </w:rPr>
              <w:lastRenderedPageBreak/>
              <w:t>assay, mRFP-GFP-LC3</w:t>
            </w:r>
          </w:p>
        </w:tc>
        <w:tc>
          <w:tcPr>
            <w:tcW w:w="1570" w:type="dxa"/>
            <w:vAlign w:val="center"/>
          </w:tcPr>
          <w:p w14:paraId="3F91A96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521BE347" w14:textId="77777777" w:rsidR="008B6C8E" w:rsidRPr="00C6566A" w:rsidRDefault="00F854F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APK/</w:t>
            </w:r>
            <w:r w:rsidR="00A42A4F" w:rsidRPr="00C6566A">
              <w:rPr>
                <w:color w:val="000000"/>
                <w:sz w:val="14"/>
                <w:szCs w:val="14"/>
              </w:rPr>
              <w:t>JNK</w:t>
            </w:r>
          </w:p>
        </w:tc>
        <w:tc>
          <w:tcPr>
            <w:tcW w:w="1337" w:type="dxa"/>
            <w:vAlign w:val="center"/>
          </w:tcPr>
          <w:p w14:paraId="12EAE9F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Protective autophagy </w:t>
            </w:r>
            <w:r w:rsidRPr="00C6566A">
              <w:rPr>
                <w:color w:val="000000"/>
                <w:sz w:val="14"/>
                <w:szCs w:val="14"/>
              </w:rPr>
              <w:lastRenderedPageBreak/>
              <w:t xml:space="preserve">(use CQ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7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591F8EE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lastRenderedPageBreak/>
              <w:t>A549, H1299</w:t>
            </w:r>
          </w:p>
        </w:tc>
        <w:tc>
          <w:tcPr>
            <w:tcW w:w="770" w:type="dxa"/>
            <w:vAlign w:val="center"/>
          </w:tcPr>
          <w:p w14:paraId="2AB97D9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291415F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Tang&lt;/Author&gt;&lt;Year&gt;2015&lt;/Year&gt;&lt;RecNum&gt;578&lt;/RecNum&gt;&lt;DisplayText&gt;[237]&lt;/DisplayText&gt;&lt;record&gt;&lt;rec-number&gt;578&lt;/rec-number&gt;&lt;foreign-keys&gt;&lt;key app="EN" db-id="waeerr2xixw097e0tzkxdspa9fttp5p02s2w" timestamp="1566097657"&gt;578&lt;/key&gt;&lt;/foreign-keys&gt;&lt;ref-type name="Journal Article"&gt;17&lt;/ref-type&gt;&lt;contributors&gt;&lt;authors&gt;&lt;author&gt;Tang, Zheng-Hai&lt;/author&gt;&lt;author&gt;Zhang, Le-Le&lt;/author&gt;&lt;author&gt;Li, Ting&lt;/author&gt;&lt;author&gt;Lu, Jia-Hong&lt;/author&gt;&lt;author&gt;Ma, Dik-Lung&lt;/author&gt;&lt;author&gt;Leung, Chung-Hang&lt;/author&gt;&lt;author&gt;Chen, Xiu-Ping&lt;/author&gt;&lt;author&gt;Jiang, Hu-Lin&lt;/author&gt;&lt;author&gt;Wang, Yi-Tao&lt;/author&gt;&lt;author&gt;Lu, Jin-Jian&lt;/author&gt;&lt;/authors&gt;&lt;/contributors&gt;&lt;titles&gt;&lt;title&gt;Glycyrrhetinic acid induces cytoprotective autophagy via the inositol-requiring enzyme 1α-c-Jun N-terminal kinase cascade in non-small cell lung cancer cells&lt;/title&gt;&lt;secondary-title&gt;Oncotarget&lt;/secondary-title&gt;&lt;/titles&gt;&lt;periodical&gt;&lt;full-title&gt;Oncotarget&lt;/full-title&gt;&lt;/periodical&gt;&lt;pages&gt;43911&lt;/pages&gt;&lt;volume&gt;6&lt;/volume&gt;&lt;number&gt;41&lt;/number&gt;&lt;dates&gt;&lt;year&gt;2015&lt;/year&gt;&lt;/dates&gt;&lt;urls&gt;&lt;/urls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3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D9DF796" w14:textId="77777777">
        <w:tc>
          <w:tcPr>
            <w:tcW w:w="2641" w:type="dxa"/>
            <w:vAlign w:val="center"/>
          </w:tcPr>
          <w:p w14:paraId="2BEA4A4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innamtannin D1/inducer</w:t>
            </w:r>
          </w:p>
        </w:tc>
        <w:tc>
          <w:tcPr>
            <w:tcW w:w="1750" w:type="dxa"/>
            <w:vAlign w:val="center"/>
          </w:tcPr>
          <w:p w14:paraId="562FF62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0902689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C744F5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551388B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697036A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0EDBFF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0BEB61D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3-MA)</w:t>
            </w:r>
          </w:p>
        </w:tc>
        <w:tc>
          <w:tcPr>
            <w:tcW w:w="1383" w:type="dxa"/>
            <w:vAlign w:val="center"/>
          </w:tcPr>
          <w:p w14:paraId="60165F6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549, H460</w:t>
            </w:r>
          </w:p>
        </w:tc>
        <w:tc>
          <w:tcPr>
            <w:tcW w:w="770" w:type="dxa"/>
            <w:vAlign w:val="center"/>
          </w:tcPr>
          <w:p w14:paraId="5556155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627E2D5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Xk8L0F1dGhvcj48WWVhcj4yMDE1PC9ZZWFyPjxSZWNO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Xk8L0F1dGhvcj48WWVhcj4yMDE1PC9ZZWFyPjxSZWNO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3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7DAA94AE" w14:textId="77777777">
        <w:tc>
          <w:tcPr>
            <w:tcW w:w="2641" w:type="dxa"/>
            <w:vAlign w:val="center"/>
          </w:tcPr>
          <w:p w14:paraId="503009F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edanolide/inducer</w:t>
            </w:r>
          </w:p>
        </w:tc>
        <w:tc>
          <w:tcPr>
            <w:tcW w:w="1750" w:type="dxa"/>
            <w:vAlign w:val="center"/>
          </w:tcPr>
          <w:p w14:paraId="5DFA0AD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5C7F8F7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4B061A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1D9F738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091FC17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224C8C6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6DB407E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2EA07F7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pJ5</w:t>
            </w:r>
          </w:p>
        </w:tc>
        <w:tc>
          <w:tcPr>
            <w:tcW w:w="770" w:type="dxa"/>
            <w:vAlign w:val="center"/>
          </w:tcPr>
          <w:p w14:paraId="5E45C70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5F11B2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Ic2llaDwvQXV0aG9yPjxZZWFyPjIwMTU8L1llYXI+PFJl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Ic2llaDwvQXV0aG9yPjxZZWFyPjIwMTU8L1llYXI+PFJl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3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2FEC2979" w14:textId="77777777">
        <w:tc>
          <w:tcPr>
            <w:tcW w:w="2641" w:type="dxa"/>
            <w:vAlign w:val="center"/>
          </w:tcPr>
          <w:p w14:paraId="1416D34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45" w:name="_Hlk16933834"/>
            <w:r w:rsidRPr="00C6566A">
              <w:rPr>
                <w:color w:val="000000"/>
                <w:sz w:val="14"/>
                <w:szCs w:val="14"/>
              </w:rPr>
              <w:t>Liensinine/inhibitor</w:t>
            </w:r>
          </w:p>
        </w:tc>
        <w:tc>
          <w:tcPr>
            <w:tcW w:w="1750" w:type="dxa"/>
            <w:vAlign w:val="center"/>
          </w:tcPr>
          <w:p w14:paraId="4AB4B64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mRFP/GFP-LC3↑, LC3 staining↑</w:t>
            </w:r>
          </w:p>
        </w:tc>
        <w:tc>
          <w:tcPr>
            <w:tcW w:w="1490" w:type="dxa"/>
            <w:vAlign w:val="center"/>
          </w:tcPr>
          <w:p w14:paraId="11C2311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1E3058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5D578CF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, mRFP-GFP-LC3</w:t>
            </w:r>
          </w:p>
        </w:tc>
        <w:tc>
          <w:tcPr>
            <w:tcW w:w="1570" w:type="dxa"/>
            <w:vAlign w:val="center"/>
          </w:tcPr>
          <w:p w14:paraId="02C6DA4A" w14:textId="08C2F552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LysoTracker, LysoSensor, LAMP1 staining and protein level, </w:t>
            </w:r>
            <w:r w:rsidR="00E37DD5" w:rsidRPr="00C6566A">
              <w:rPr>
                <w:color w:val="000000"/>
                <w:sz w:val="14"/>
                <w:szCs w:val="14"/>
              </w:rPr>
              <w:t>CTSB, D</w:t>
            </w:r>
            <w:r w:rsidRPr="00C6566A">
              <w:rPr>
                <w:color w:val="000000"/>
                <w:sz w:val="14"/>
                <w:szCs w:val="14"/>
              </w:rPr>
              <w:t>&amp;L protein levels</w:t>
            </w:r>
          </w:p>
        </w:tc>
        <w:tc>
          <w:tcPr>
            <w:tcW w:w="1470" w:type="dxa"/>
            <w:vAlign w:val="center"/>
          </w:tcPr>
          <w:p w14:paraId="21B0E91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AB7A recruitment inhibition/autophagosome-lysosome fusion inhibition</w:t>
            </w:r>
          </w:p>
        </w:tc>
        <w:tc>
          <w:tcPr>
            <w:tcW w:w="1337" w:type="dxa"/>
            <w:vAlign w:val="center"/>
          </w:tcPr>
          <w:p w14:paraId="1AEB685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&amp;7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540E663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DA-MB-231, MCF-7, U937, LN229, A549</w:t>
            </w:r>
          </w:p>
        </w:tc>
        <w:tc>
          <w:tcPr>
            <w:tcW w:w="770" w:type="dxa"/>
            <w:vAlign w:val="center"/>
          </w:tcPr>
          <w:p w14:paraId="4773FD9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47D4206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91PC9BdXRob3I+PFllYXI+MjAxNTwvWWVhcj48UmVj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91PC9BdXRob3I+PFllYXI+MjAxNTwvWWVhcj48UmVj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4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2010CF0" w14:textId="77777777">
        <w:tc>
          <w:tcPr>
            <w:tcW w:w="2641" w:type="dxa"/>
            <w:vAlign w:val="center"/>
          </w:tcPr>
          <w:p w14:paraId="11FFCBD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46" w:name="_Hlk16933913"/>
            <w:bookmarkEnd w:id="45"/>
            <w:r w:rsidRPr="00C6566A">
              <w:rPr>
                <w:color w:val="000000"/>
                <w:sz w:val="14"/>
                <w:szCs w:val="14"/>
              </w:rPr>
              <w:t>Elaiophylin/inhibitor</w:t>
            </w:r>
          </w:p>
          <w:p w14:paraId="1D3AE7F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750" w:type="dxa"/>
            <w:vAlign w:val="center"/>
          </w:tcPr>
          <w:p w14:paraId="77E2D7A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547846C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54159E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, DQ-BSA</w:t>
            </w:r>
          </w:p>
        </w:tc>
        <w:tc>
          <w:tcPr>
            <w:tcW w:w="1280" w:type="dxa"/>
            <w:vAlign w:val="center"/>
          </w:tcPr>
          <w:p w14:paraId="5723B40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</w:t>
            </w:r>
          </w:p>
        </w:tc>
        <w:tc>
          <w:tcPr>
            <w:tcW w:w="1570" w:type="dxa"/>
            <w:vAlign w:val="center"/>
          </w:tcPr>
          <w:p w14:paraId="0FBF90EC" w14:textId="5AF805EB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LysoTracker, LAMP1-RFP, </w:t>
            </w:r>
            <w:r w:rsidR="005078FC" w:rsidRPr="00C6566A">
              <w:rPr>
                <w:color w:val="000000"/>
                <w:sz w:val="14"/>
                <w:szCs w:val="14"/>
              </w:rPr>
              <w:t>CTS</w:t>
            </w:r>
            <w:r w:rsidRPr="00C6566A">
              <w:rPr>
                <w:color w:val="000000"/>
                <w:sz w:val="14"/>
                <w:szCs w:val="14"/>
              </w:rPr>
              <w:t>B&amp;D protein levels</w:t>
            </w:r>
          </w:p>
        </w:tc>
        <w:tc>
          <w:tcPr>
            <w:tcW w:w="1470" w:type="dxa"/>
            <w:vAlign w:val="center"/>
          </w:tcPr>
          <w:p w14:paraId="43276FA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somal function impairment</w:t>
            </w:r>
          </w:p>
        </w:tc>
        <w:tc>
          <w:tcPr>
            <w:tcW w:w="1337" w:type="dxa"/>
            <w:vAlign w:val="center"/>
          </w:tcPr>
          <w:p w14:paraId="5AF3ED5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 xml:space="preserve">BECN1 </w:t>
            </w:r>
            <w:r w:rsidRPr="00C6566A">
              <w:rPr>
                <w:color w:val="000000"/>
                <w:sz w:val="14"/>
                <w:szCs w:val="14"/>
              </w:rPr>
              <w:t>and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 xml:space="preserve"> ATG5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5AE4932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aOV-3, SKOV3, OVCAR3, A2780, SW626</w:t>
            </w:r>
          </w:p>
        </w:tc>
        <w:tc>
          <w:tcPr>
            <w:tcW w:w="770" w:type="dxa"/>
            <w:vAlign w:val="center"/>
          </w:tcPr>
          <w:p w14:paraId="0DEEC8C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1C99C40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vPC9BdXRob3I+PFllYXI+MjAxNTwvWWVhcj48UmVj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vPC9BdXRob3I+PFllYXI+MjAxNTwvWWVhcj48UmVj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41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bookmarkEnd w:id="46"/>
      <w:tr w:rsidR="008B6C8E" w:rsidRPr="00C6566A" w14:paraId="5C3D7457" w14:textId="77777777">
        <w:tc>
          <w:tcPr>
            <w:tcW w:w="2641" w:type="dxa"/>
            <w:vAlign w:val="center"/>
          </w:tcPr>
          <w:p w14:paraId="0D5A445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amotrigine/inducer</w:t>
            </w:r>
          </w:p>
        </w:tc>
        <w:tc>
          <w:tcPr>
            <w:tcW w:w="1750" w:type="dxa"/>
            <w:vAlign w:val="center"/>
          </w:tcPr>
          <w:p w14:paraId="5AFC2EF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17A3B65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E9803C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28D6862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48E6108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D154DB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7552EED8" w14:textId="77777777" w:rsidR="008B6C8E" w:rsidRPr="00C6566A" w:rsidRDefault="00A42A4F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europrotection, β-Site AβPP-cleaving enzyme 1 clearance (use 3-MA)</w:t>
            </w:r>
          </w:p>
        </w:tc>
        <w:tc>
          <w:tcPr>
            <w:tcW w:w="1383" w:type="dxa"/>
            <w:vAlign w:val="center"/>
          </w:tcPr>
          <w:p w14:paraId="09A1C95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HO, HEK293</w:t>
            </w:r>
          </w:p>
        </w:tc>
        <w:tc>
          <w:tcPr>
            <w:tcW w:w="770" w:type="dxa"/>
            <w:vAlign w:val="center"/>
          </w:tcPr>
          <w:p w14:paraId="1EB68FB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5CB30E6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dTwvQXV0aG9yPjxZZWFyPjIwMTU8L1llYXI+PFJlY051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dTwvQXV0aG9yPjxZZWFyPjIwMTU8L1llYXI+PFJlY051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4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B0E1D00" w14:textId="77777777">
        <w:tc>
          <w:tcPr>
            <w:tcW w:w="2641" w:type="dxa"/>
            <w:vAlign w:val="center"/>
          </w:tcPr>
          <w:p w14:paraId="3CA51A6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aloxifene/inducer</w:t>
            </w:r>
          </w:p>
        </w:tc>
        <w:tc>
          <w:tcPr>
            <w:tcW w:w="1750" w:type="dxa"/>
            <w:vAlign w:val="center"/>
          </w:tcPr>
          <w:p w14:paraId="24F2B15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/GFP-LC3↑</w:t>
            </w:r>
          </w:p>
        </w:tc>
        <w:tc>
          <w:tcPr>
            <w:tcW w:w="1490" w:type="dxa"/>
            <w:vAlign w:val="center"/>
          </w:tcPr>
          <w:p w14:paraId="0D8B35B9" w14:textId="2A02D3F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LC3 lipidation↑, </w:t>
            </w:r>
            <w:r w:rsidRPr="00C6566A">
              <w:rPr>
                <w:sz w:val="14"/>
                <w:szCs w:val="14"/>
              </w:rPr>
              <w:t>ATG12</w:t>
            </w:r>
            <w:r w:rsidR="00C6566A" w:rsidRPr="00C6566A">
              <w:rPr>
                <w:sz w:val="14"/>
                <w:szCs w:val="14"/>
              </w:rPr>
              <w:t>–</w:t>
            </w:r>
            <w:r w:rsidRPr="00C6566A">
              <w:rPr>
                <w:sz w:val="14"/>
                <w:szCs w:val="14"/>
              </w:rPr>
              <w:t>ATG5 conjugation↑</w:t>
            </w:r>
          </w:p>
        </w:tc>
        <w:tc>
          <w:tcPr>
            <w:tcW w:w="1280" w:type="dxa"/>
            <w:vAlign w:val="center"/>
          </w:tcPr>
          <w:p w14:paraId="3098B42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6D43191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, mRFP-GFP-LC3, GFP</w:t>
            </w:r>
            <w:r w:rsidRPr="00C6566A">
              <w:rPr>
                <w:sz w:val="14"/>
                <w:szCs w:val="14"/>
              </w:rPr>
              <w:t>-LC3 lysosomal delivery and proteolysis</w:t>
            </w:r>
          </w:p>
        </w:tc>
        <w:tc>
          <w:tcPr>
            <w:tcW w:w="1570" w:type="dxa"/>
            <w:vAlign w:val="center"/>
          </w:tcPr>
          <w:p w14:paraId="4227B0E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7B9498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MPK</w:t>
            </w:r>
          </w:p>
        </w:tc>
        <w:tc>
          <w:tcPr>
            <w:tcW w:w="1337" w:type="dxa"/>
            <w:vAlign w:val="center"/>
          </w:tcPr>
          <w:p w14:paraId="6A46BD2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 xml:space="preserve">BECN1 </w:t>
            </w:r>
            <w:r w:rsidRPr="00C6566A">
              <w:rPr>
                <w:color w:val="000000"/>
                <w:sz w:val="14"/>
                <w:szCs w:val="14"/>
              </w:rPr>
              <w:t>KD)</w:t>
            </w:r>
          </w:p>
        </w:tc>
        <w:tc>
          <w:tcPr>
            <w:tcW w:w="1383" w:type="dxa"/>
            <w:vAlign w:val="center"/>
          </w:tcPr>
          <w:p w14:paraId="36D427D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F-7, SKBr-3, HCT116</w:t>
            </w:r>
          </w:p>
        </w:tc>
        <w:tc>
          <w:tcPr>
            <w:tcW w:w="770" w:type="dxa"/>
            <w:vAlign w:val="center"/>
          </w:tcPr>
          <w:p w14:paraId="040A0BD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0745C8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aW08L0F1dGhvcj48WWVhcj4yMDE1PC9ZZWFyPjxSZWNO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aW08L0F1dGhvcj48WWVhcj4yMDE1PC9ZZWFyPjxSZWNO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4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3B04AD10" w14:textId="77777777">
        <w:tc>
          <w:tcPr>
            <w:tcW w:w="2641" w:type="dxa"/>
            <w:vAlign w:val="center"/>
          </w:tcPr>
          <w:p w14:paraId="477B7C2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17-AAG/inhibitor</w:t>
            </w:r>
          </w:p>
        </w:tc>
        <w:tc>
          <w:tcPr>
            <w:tcW w:w="1750" w:type="dxa"/>
            <w:vAlign w:val="center"/>
          </w:tcPr>
          <w:p w14:paraId="6757381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180EB1B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6C5065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F90DBF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0352B06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647137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3FC1F20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3-MA)</w:t>
            </w:r>
          </w:p>
        </w:tc>
        <w:tc>
          <w:tcPr>
            <w:tcW w:w="1383" w:type="dxa"/>
            <w:vAlign w:val="center"/>
          </w:tcPr>
          <w:p w14:paraId="0E6FD45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JeKo-1</w:t>
            </w:r>
          </w:p>
        </w:tc>
        <w:tc>
          <w:tcPr>
            <w:tcW w:w="770" w:type="dxa"/>
            <w:vAlign w:val="center"/>
          </w:tcPr>
          <w:p w14:paraId="7330B0A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2DF56A8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Xiao&lt;/Author&gt;&lt;Year&gt;2015&lt;/Year&gt;&lt;RecNum&gt;315&lt;/RecNum&gt;&lt;DisplayText&gt;[244]&lt;/DisplayText&gt;&lt;record&gt;&lt;rec-number&gt;315&lt;/rec-number&gt;&lt;foreign-keys&gt;&lt;key app="EN" db-id="waeerr2xixw097e0tzkxdspa9fttp5p02s2w" timestamp="1565938683"&gt;315&lt;/key&gt;&lt;key app="ENWeb" db-id=""&gt;0&lt;/key&gt;&lt;/foreign-keys&gt;&lt;ref-type name="Journal Article"&gt;17&lt;/ref-type&gt;&lt;contributors&gt;&lt;authors&gt;&lt;author&gt;Xiao, Y.&lt;/author&gt;&lt;author&gt;Guan, J.&lt;/author&gt;&lt;/authors&gt;&lt;/contributors&gt;&lt;titles&gt;&lt;title&gt;17-AAG enhances the cytotoxicity of flavopiridol in mantle cell lymphoma via autophagy suppression&lt;/title&gt;&lt;secondary-title&gt;Neoplasma&lt;/secondary-title&gt;&lt;/titles&gt;&lt;periodical&gt;&lt;full-title&gt;Neoplasma&lt;/full-title&gt;&lt;/periodical&gt;&lt;pages&gt;391-7&lt;/pages&gt;&lt;volume&gt;62&lt;/volume&gt;&lt;number&gt;3&lt;/number&gt;&lt;edition&gt;2015/04/14&lt;/edition&gt;&lt;keywords&gt;&lt;keyword&gt;17-aag&lt;/keyword&gt;&lt;keyword&gt;Mcl&lt;/keyword&gt;&lt;keyword&gt;autophagy.&lt;/keyword&gt;&lt;keyword&gt;flavopiridol&lt;/keyword&gt;&lt;/keywords&gt;&lt;dates&gt;&lt;year&gt;2015&lt;/year&gt;&lt;/dates&gt;&lt;isbn&gt;0028-2685 (Print)&amp;#xD;0028-2685 (Linking)&lt;/isbn&gt;&lt;accession-num&gt;25866220&lt;/accession-num&gt;&lt;urls&gt;&lt;related-urls&gt;&lt;url&gt;https://www.ncbi.nlm.nih.gov/pubmed/25866220&lt;/url&gt;&lt;/related-urls&gt;&lt;/urls&gt;&lt;electronic-resource-num&gt;10.4149/neo_2015_047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4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4CE35AD5" w14:textId="77777777">
        <w:tc>
          <w:tcPr>
            <w:tcW w:w="2641" w:type="dxa"/>
            <w:vAlign w:val="center"/>
          </w:tcPr>
          <w:p w14:paraId="3D70077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elamine/inducer</w:t>
            </w:r>
          </w:p>
        </w:tc>
        <w:tc>
          <w:tcPr>
            <w:tcW w:w="1750" w:type="dxa"/>
            <w:vAlign w:val="center"/>
          </w:tcPr>
          <w:p w14:paraId="0DDC4DF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57A77A0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F01706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0542F88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7545920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9003D3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69380CB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3-MA)</w:t>
            </w:r>
          </w:p>
        </w:tc>
        <w:tc>
          <w:tcPr>
            <w:tcW w:w="1383" w:type="dxa"/>
            <w:vAlign w:val="center"/>
          </w:tcPr>
          <w:p w14:paraId="264C9DC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esangial cells</w:t>
            </w:r>
          </w:p>
        </w:tc>
        <w:tc>
          <w:tcPr>
            <w:tcW w:w="770" w:type="dxa"/>
            <w:vAlign w:val="center"/>
          </w:tcPr>
          <w:p w14:paraId="644C9D5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6A3D4DE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NTwvWWVhcj48UmVj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NTwvWWVhcj48UmVj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4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5CC9367" w14:textId="77777777">
        <w:tc>
          <w:tcPr>
            <w:tcW w:w="2641" w:type="dxa"/>
            <w:vAlign w:val="center"/>
          </w:tcPr>
          <w:p w14:paraId="4920802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Quinoline-based Antimalarial drugs/inhibitors</w:t>
            </w:r>
          </w:p>
        </w:tc>
        <w:tc>
          <w:tcPr>
            <w:tcW w:w="1750" w:type="dxa"/>
            <w:vAlign w:val="center"/>
          </w:tcPr>
          <w:p w14:paraId="7EE0819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05D9B8D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C9497D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3B91485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4F908DB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77997F1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56AD9ED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5DB3D0A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U251, LN229</w:t>
            </w:r>
          </w:p>
        </w:tc>
        <w:tc>
          <w:tcPr>
            <w:tcW w:w="770" w:type="dxa"/>
            <w:vAlign w:val="center"/>
          </w:tcPr>
          <w:p w14:paraId="5658B77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2483226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Hb2xkZW48L0F1dGhvcj48WWVhcj4yMDE1PC9ZZWFyPjxS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Hb2xkZW48L0F1dGhvcj48WWVhcj4yMDE1PC9ZZWFyPjxS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4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2C7DFD95" w14:textId="77777777">
        <w:tc>
          <w:tcPr>
            <w:tcW w:w="2641" w:type="dxa"/>
            <w:vAlign w:val="center"/>
          </w:tcPr>
          <w:p w14:paraId="243FAE2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47" w:name="_Hlk16934929"/>
            <w:r w:rsidRPr="00C6566A">
              <w:rPr>
                <w:color w:val="000000"/>
                <w:sz w:val="14"/>
                <w:szCs w:val="14"/>
              </w:rPr>
              <w:t>BRD5631/inducer</w:t>
            </w:r>
          </w:p>
        </w:tc>
        <w:tc>
          <w:tcPr>
            <w:tcW w:w="1750" w:type="dxa"/>
            <w:vAlign w:val="center"/>
          </w:tcPr>
          <w:p w14:paraId="3A09294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herry/GFP-LC3↑</w:t>
            </w:r>
          </w:p>
        </w:tc>
        <w:tc>
          <w:tcPr>
            <w:tcW w:w="1490" w:type="dxa"/>
            <w:vAlign w:val="center"/>
          </w:tcPr>
          <w:p w14:paraId="0C8115C2" w14:textId="498A7223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, ATG12</w:t>
            </w:r>
            <w:r w:rsidR="00C6566A" w:rsidRPr="00C6566A">
              <w:rPr>
                <w:color w:val="000000"/>
                <w:sz w:val="14"/>
                <w:szCs w:val="14"/>
              </w:rPr>
              <w:t>–</w:t>
            </w:r>
            <w:r w:rsidRPr="00C6566A">
              <w:rPr>
                <w:color w:val="000000"/>
                <w:sz w:val="14"/>
                <w:szCs w:val="14"/>
              </w:rPr>
              <w:t>ATG5 conjugation</w:t>
            </w:r>
          </w:p>
        </w:tc>
        <w:tc>
          <w:tcPr>
            <w:tcW w:w="1280" w:type="dxa"/>
            <w:vAlign w:val="center"/>
          </w:tcPr>
          <w:p w14:paraId="4F2C773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, DQ-BSA, Aggregation-prone protein degradation↑</w:t>
            </w:r>
          </w:p>
        </w:tc>
        <w:tc>
          <w:tcPr>
            <w:tcW w:w="1280" w:type="dxa"/>
            <w:vAlign w:val="center"/>
          </w:tcPr>
          <w:p w14:paraId="77E6343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mCherry-GFP-LC3, autophagic cargo flux assay</w:t>
            </w:r>
          </w:p>
        </w:tc>
        <w:tc>
          <w:tcPr>
            <w:tcW w:w="1570" w:type="dxa"/>
            <w:vAlign w:val="center"/>
          </w:tcPr>
          <w:p w14:paraId="556F48B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Tracker</w:t>
            </w:r>
          </w:p>
        </w:tc>
        <w:tc>
          <w:tcPr>
            <w:tcW w:w="1470" w:type="dxa"/>
            <w:vAlign w:val="center"/>
          </w:tcPr>
          <w:p w14:paraId="2945DA8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on-canonical autophagic pathway</w:t>
            </w:r>
          </w:p>
        </w:tc>
        <w:tc>
          <w:tcPr>
            <w:tcW w:w="1337" w:type="dxa"/>
            <w:vAlign w:val="center"/>
          </w:tcPr>
          <w:p w14:paraId="77DCD6B6" w14:textId="22BAAC68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Cytoprotective function, mutant </w:t>
            </w:r>
            <w:r w:rsidR="00367CDD" w:rsidRPr="00C6566A">
              <w:rPr>
                <w:color w:val="000000"/>
                <w:sz w:val="14"/>
                <w:szCs w:val="14"/>
              </w:rPr>
              <w:t>HTT (</w:t>
            </w:r>
            <w:r w:rsidRPr="00C6566A">
              <w:rPr>
                <w:color w:val="000000"/>
                <w:sz w:val="14"/>
                <w:szCs w:val="14"/>
              </w:rPr>
              <w:t>huntingtin</w:t>
            </w:r>
            <w:r w:rsidR="00367CDD" w:rsidRPr="00C6566A">
              <w:rPr>
                <w:color w:val="000000"/>
                <w:sz w:val="14"/>
                <w:szCs w:val="14"/>
              </w:rPr>
              <w:t>)</w:t>
            </w:r>
            <w:r w:rsidRPr="00C6566A">
              <w:rPr>
                <w:color w:val="000000"/>
                <w:sz w:val="14"/>
                <w:szCs w:val="14"/>
              </w:rPr>
              <w:t xml:space="preserve"> clearance, bacteria clearance, IL1</w:t>
            </w:r>
            <w:r w:rsidR="00367CDD" w:rsidRPr="00C6566A">
              <w:rPr>
                <w:color w:val="000000"/>
                <w:sz w:val="14"/>
                <w:szCs w:val="14"/>
              </w:rPr>
              <w:t>B</w:t>
            </w:r>
            <w:r w:rsidRPr="00C6566A">
              <w:rPr>
                <w:color w:val="000000"/>
                <w:sz w:val="14"/>
                <w:szCs w:val="14"/>
              </w:rPr>
              <w:t xml:space="preserve"> secretion inhibition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color w:val="000000"/>
                <w:sz w:val="14"/>
                <w:szCs w:val="14"/>
              </w:rPr>
              <w:t xml:space="preserve"> KO)</w:t>
            </w:r>
          </w:p>
        </w:tc>
        <w:tc>
          <w:tcPr>
            <w:tcW w:w="1383" w:type="dxa"/>
            <w:vAlign w:val="center"/>
          </w:tcPr>
          <w:p w14:paraId="6E25FF5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La, MEFs, iPSC-derived neurons, iBMDMs</w:t>
            </w:r>
          </w:p>
        </w:tc>
        <w:tc>
          <w:tcPr>
            <w:tcW w:w="770" w:type="dxa"/>
            <w:vAlign w:val="center"/>
          </w:tcPr>
          <w:p w14:paraId="42C2D81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7E80E6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dW88L0F1dGhvcj48WWVhcj4yMDE1PC9ZZWFyPjxSZWNO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dW88L0F1dGhvcj48WWVhcj4yMDE1PC9ZZWFyPjxSZWNO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4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bookmarkEnd w:id="47"/>
      <w:tr w:rsidR="008B6C8E" w:rsidRPr="00C6566A" w14:paraId="6B5857E3" w14:textId="77777777">
        <w:tc>
          <w:tcPr>
            <w:tcW w:w="2641" w:type="dxa"/>
            <w:vAlign w:val="center"/>
          </w:tcPr>
          <w:p w14:paraId="7876076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Unsaturated fatty acids/inducers</w:t>
            </w:r>
          </w:p>
        </w:tc>
        <w:tc>
          <w:tcPr>
            <w:tcW w:w="1750" w:type="dxa"/>
            <w:vAlign w:val="center"/>
          </w:tcPr>
          <w:p w14:paraId="630614A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mRFP/GFP-LC3↑</w:t>
            </w:r>
          </w:p>
        </w:tc>
        <w:tc>
          <w:tcPr>
            <w:tcW w:w="1490" w:type="dxa"/>
            <w:vAlign w:val="center"/>
          </w:tcPr>
          <w:p w14:paraId="7B53A47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52DA040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10D8AE5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, mRFP-GFP-LC3</w:t>
            </w:r>
          </w:p>
        </w:tc>
        <w:tc>
          <w:tcPr>
            <w:tcW w:w="1570" w:type="dxa"/>
            <w:vAlign w:val="center"/>
          </w:tcPr>
          <w:p w14:paraId="63A55C3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59CF28D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on-canonical autophagic pathway</w:t>
            </w:r>
          </w:p>
        </w:tc>
        <w:tc>
          <w:tcPr>
            <w:tcW w:w="1337" w:type="dxa"/>
            <w:vAlign w:val="center"/>
          </w:tcPr>
          <w:p w14:paraId="7B5F3DF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0FD8EF7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U-2 OS</w:t>
            </w:r>
          </w:p>
        </w:tc>
        <w:tc>
          <w:tcPr>
            <w:tcW w:w="770" w:type="dxa"/>
            <w:vAlign w:val="center"/>
          </w:tcPr>
          <w:p w14:paraId="1068889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154DF90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OaXNvLVNhbnRhbm88L0F1dGhvcj48WWVhcj4yMDE1PC9Z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OaXNvLVNhbnRhbm88L0F1dGhvcj48WWVhcj4yMDE1PC9Z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4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7D0DC945" w14:textId="77777777">
        <w:tc>
          <w:tcPr>
            <w:tcW w:w="2641" w:type="dxa"/>
            <w:vAlign w:val="center"/>
          </w:tcPr>
          <w:p w14:paraId="37309C7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Orexin A/inducer</w:t>
            </w:r>
          </w:p>
        </w:tc>
        <w:tc>
          <w:tcPr>
            <w:tcW w:w="1750" w:type="dxa"/>
            <w:vAlign w:val="center"/>
          </w:tcPr>
          <w:p w14:paraId="5EEE9A5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02A45FD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6FD793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7520497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72AE346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201DA18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2BCB460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3049A5E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CT-116</w:t>
            </w:r>
          </w:p>
        </w:tc>
        <w:tc>
          <w:tcPr>
            <w:tcW w:w="770" w:type="dxa"/>
            <w:vAlign w:val="center"/>
          </w:tcPr>
          <w:p w14:paraId="146D527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101CC7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Wen&lt;/Author&gt;&lt;Year&gt;2016&lt;/Year&gt;&lt;RecNum&gt;344&lt;/RecNum&gt;&lt;DisplayText&gt;[249]&lt;/DisplayText&gt;&lt;record&gt;&lt;rec-number&gt;344&lt;/rec-number&gt;&lt;foreign-keys&gt;&lt;key app="EN" db-id="waeerr2xixw097e0tzkxdspa9fttp5p02s2w" timestamp="1565961164"&gt;344&lt;/key&gt;&lt;key app="ENWeb" db-id=""&gt;0&lt;/key&gt;&lt;/foreign-keys&gt;&lt;ref-type name="Journal Article"&gt;17&lt;/ref-type&gt;&lt;contributors&gt;&lt;authors&gt;&lt;author&gt;Wen, J.&lt;/author&gt;&lt;author&gt;Zhao, Y.&lt;/author&gt;&lt;author&gt;Guo, L.&lt;/author&gt;&lt;/authors&gt;&lt;/contributors&gt;&lt;auth-address&gt;Department of Endocrinology, First Affiliated Hospital, China Medical University, Shenyang, Liaoning 110001, P.R. China.&amp;#xD;Department of Orthopedic Surgery, First Affiliated Hospital, China Medical University, Shenyang, Liaoning 110001, P.R. China.&lt;/auth-address&gt;&lt;titles&gt;&lt;title&gt;Orexin A induces autophagy in HCT-116 human colon cancer cells through the ERK signaling pathway&lt;/title&gt;&lt;secondary-title&gt;Int J Mol Med&lt;/secondary-title&gt;&lt;/titles&gt;&lt;periodical&gt;&lt;full-title&gt;Int J Mol Med&lt;/full-title&gt;&lt;/periodical&gt;&lt;pages&gt;126-32&lt;/pages&gt;&lt;volume&gt;37&lt;/volume&gt;&lt;number&gt;1&lt;/number&gt;&lt;edition&gt;2015/11/18&lt;/edition&gt;&lt;keywords&gt;&lt;keyword&gt;Apoptosis&lt;/keyword&gt;&lt;keyword&gt;*Autophagy&lt;/keyword&gt;&lt;keyword&gt;Cell Survival&lt;/keyword&gt;&lt;keyword&gt;Colon/metabolism/*pathology&lt;/keyword&gt;&lt;keyword&gt;Colonic Neoplasms/*metabolism/*pathology&lt;/keyword&gt;&lt;keyword&gt;HCT116 Cells&lt;/keyword&gt;&lt;keyword&gt;Humans&lt;/keyword&gt;&lt;keyword&gt;*MAP Kinase Signaling System&lt;/keyword&gt;&lt;keyword&gt;Orexins/*metabolism&lt;/keyword&gt;&lt;/keywords&gt;&lt;dates&gt;&lt;year&gt;2016&lt;/year&gt;&lt;pub-dates&gt;&lt;date&gt;Jan&lt;/date&gt;&lt;/pub-dates&gt;&lt;/dates&gt;&lt;isbn&gt;1791-244X (Electronic)&amp;#xD;1107-3756 (Linking)&lt;/isbn&gt;&lt;accession-num&gt;26572581&lt;/accession-num&gt;&lt;urls&gt;&lt;related-urls&gt;&lt;url&gt;https://www.ncbi.nlm.nih.gov/pubmed/26572581&lt;/url&gt;&lt;/related-urls&gt;&lt;/urls&gt;&lt;electronic-resource-num&gt;10.3892/ijmm.2015.2409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4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0A1DCAB" w14:textId="77777777">
        <w:tc>
          <w:tcPr>
            <w:tcW w:w="2641" w:type="dxa"/>
            <w:vAlign w:val="center"/>
          </w:tcPr>
          <w:p w14:paraId="14EF465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onokiol/inducer</w:t>
            </w:r>
          </w:p>
        </w:tc>
        <w:tc>
          <w:tcPr>
            <w:tcW w:w="1750" w:type="dxa"/>
            <w:vAlign w:val="center"/>
          </w:tcPr>
          <w:p w14:paraId="3A695AC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76CC7DD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48" w:name="OLE_LINK51"/>
            <w:r w:rsidRPr="00C6566A">
              <w:rPr>
                <w:color w:val="000000"/>
                <w:sz w:val="14"/>
                <w:szCs w:val="14"/>
              </w:rPr>
              <w:t>LC3 lipidation↑</w:t>
            </w:r>
            <w:bookmarkEnd w:id="48"/>
          </w:p>
        </w:tc>
        <w:tc>
          <w:tcPr>
            <w:tcW w:w="1280" w:type="dxa"/>
            <w:vAlign w:val="center"/>
          </w:tcPr>
          <w:p w14:paraId="1E03F95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1980876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72D707E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E571D6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2F10F02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ell migration inhibition (use 3-MA)</w:t>
            </w:r>
          </w:p>
        </w:tc>
        <w:tc>
          <w:tcPr>
            <w:tcW w:w="1383" w:type="dxa"/>
            <w:vAlign w:val="center"/>
          </w:tcPr>
          <w:p w14:paraId="37DB122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2a</w:t>
            </w:r>
          </w:p>
        </w:tc>
        <w:tc>
          <w:tcPr>
            <w:tcW w:w="770" w:type="dxa"/>
            <w:vAlign w:val="center"/>
          </w:tcPr>
          <w:p w14:paraId="6A53CB7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2BB16CA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ZZWg8L0F1dGhvcj48WWVhcj4yMDE2PC9ZZWFyPjxSZWNO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ZZWg8L0F1dGhvcj48WWVhcj4yMDE2PC9ZZWFyPjxSZWNO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5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2D247F5" w14:textId="77777777">
        <w:tc>
          <w:tcPr>
            <w:tcW w:w="2641" w:type="dxa"/>
            <w:vAlign w:val="center"/>
          </w:tcPr>
          <w:p w14:paraId="6C9B671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ZT-25/inhibitor</w:t>
            </w:r>
          </w:p>
        </w:tc>
        <w:tc>
          <w:tcPr>
            <w:tcW w:w="1750" w:type="dxa"/>
            <w:vAlign w:val="center"/>
          </w:tcPr>
          <w:p w14:paraId="20CE7E1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/mWasabi-LC3↑</w:t>
            </w:r>
          </w:p>
        </w:tc>
        <w:tc>
          <w:tcPr>
            <w:tcW w:w="1490" w:type="dxa"/>
            <w:vAlign w:val="center"/>
          </w:tcPr>
          <w:p w14:paraId="2CC86D7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01BFC5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6CAB8EF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-mWasabi-LC3</w:t>
            </w:r>
          </w:p>
        </w:tc>
        <w:tc>
          <w:tcPr>
            <w:tcW w:w="1570" w:type="dxa"/>
            <w:vAlign w:val="center"/>
          </w:tcPr>
          <w:p w14:paraId="0C983D8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477DF71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467D991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rotective autophagy (use 3-MA and CQ)</w:t>
            </w:r>
          </w:p>
        </w:tc>
        <w:tc>
          <w:tcPr>
            <w:tcW w:w="1383" w:type="dxa"/>
            <w:vAlign w:val="center"/>
          </w:tcPr>
          <w:p w14:paraId="5B667F0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pG2</w:t>
            </w:r>
          </w:p>
        </w:tc>
        <w:tc>
          <w:tcPr>
            <w:tcW w:w="770" w:type="dxa"/>
            <w:vAlign w:val="center"/>
          </w:tcPr>
          <w:p w14:paraId="0624764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FD96A5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dTwvQXV0aG9yPjxZZWFyPjIwMTY8L1llYXI+PFJlY051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dTwvQXV0aG9yPjxZZWFyPjIwMTY8L1llYXI+PFJlY051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51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0F112CD" w14:textId="77777777">
        <w:tc>
          <w:tcPr>
            <w:tcW w:w="2641" w:type="dxa"/>
            <w:vAlign w:val="center"/>
          </w:tcPr>
          <w:p w14:paraId="281F312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olyphyllin VII/inducer</w:t>
            </w:r>
          </w:p>
        </w:tc>
        <w:tc>
          <w:tcPr>
            <w:tcW w:w="1750" w:type="dxa"/>
            <w:vAlign w:val="center"/>
          </w:tcPr>
          <w:p w14:paraId="4FACC8D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32A25BC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9A8333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64C2A9B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1AF5A34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5C86A84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34F357F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CQ)</w:t>
            </w:r>
          </w:p>
        </w:tc>
        <w:tc>
          <w:tcPr>
            <w:tcW w:w="1383" w:type="dxa"/>
            <w:vAlign w:val="center"/>
          </w:tcPr>
          <w:p w14:paraId="76821E8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pG2</w:t>
            </w:r>
          </w:p>
        </w:tc>
        <w:tc>
          <w:tcPr>
            <w:tcW w:w="770" w:type="dxa"/>
            <w:vAlign w:val="center"/>
          </w:tcPr>
          <w:p w14:paraId="78D9262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D99D0E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uZzwvQXV0aG9yPjxZZWFyPjIwMTY8L1llYXI+PFJl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uZzwvQXV0aG9yPjxZZWFyPjIwMTY8L1llYXI+PFJl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5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475FFC53" w14:textId="77777777">
        <w:tc>
          <w:tcPr>
            <w:tcW w:w="2641" w:type="dxa"/>
            <w:vAlign w:val="center"/>
          </w:tcPr>
          <w:p w14:paraId="4B6B223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inokitiol/inducer</w:t>
            </w:r>
          </w:p>
        </w:tc>
        <w:tc>
          <w:tcPr>
            <w:tcW w:w="1750" w:type="dxa"/>
            <w:vAlign w:val="center"/>
          </w:tcPr>
          <w:p w14:paraId="680D108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583F850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7E0092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08CD122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3E3E90A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141184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394C8CE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3-MA)</w:t>
            </w:r>
          </w:p>
        </w:tc>
        <w:tc>
          <w:tcPr>
            <w:tcW w:w="1383" w:type="dxa"/>
            <w:vAlign w:val="center"/>
          </w:tcPr>
          <w:p w14:paraId="48C5FCC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4T1, CT26</w:t>
            </w:r>
          </w:p>
        </w:tc>
        <w:tc>
          <w:tcPr>
            <w:tcW w:w="770" w:type="dxa"/>
            <w:vAlign w:val="center"/>
          </w:tcPr>
          <w:p w14:paraId="6E7ECCC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1821B5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NjwvWWVhcj48UmVj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NjwvWWVhcj48UmVj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5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259E6447" w14:textId="77777777">
        <w:tc>
          <w:tcPr>
            <w:tcW w:w="2641" w:type="dxa"/>
            <w:vAlign w:val="center"/>
          </w:tcPr>
          <w:p w14:paraId="485FD19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unicalagin/inducer</w:t>
            </w:r>
          </w:p>
        </w:tc>
        <w:tc>
          <w:tcPr>
            <w:tcW w:w="1750" w:type="dxa"/>
            <w:vAlign w:val="center"/>
          </w:tcPr>
          <w:p w14:paraId="1EF7AA9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1E57AFC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</w:t>
            </w:r>
          </w:p>
        </w:tc>
        <w:tc>
          <w:tcPr>
            <w:tcW w:w="1280" w:type="dxa"/>
            <w:vAlign w:val="center"/>
          </w:tcPr>
          <w:p w14:paraId="24FE5D9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4D59924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004E2DA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Tracker</w:t>
            </w:r>
          </w:p>
        </w:tc>
        <w:tc>
          <w:tcPr>
            <w:tcW w:w="1470" w:type="dxa"/>
            <w:vAlign w:val="center"/>
          </w:tcPr>
          <w:p w14:paraId="523B04F0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3D3942C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Cytoprotective function</w:t>
            </w:r>
            <w:r w:rsidRPr="00C6566A">
              <w:rPr>
                <w:color w:val="000000"/>
                <w:sz w:val="14"/>
                <w:szCs w:val="14"/>
              </w:rPr>
              <w:t xml:space="preserve">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16L1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58C3C17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uman primary syncytiotrophoblasts</w:t>
            </w:r>
          </w:p>
        </w:tc>
        <w:tc>
          <w:tcPr>
            <w:tcW w:w="770" w:type="dxa"/>
            <w:vAlign w:val="center"/>
          </w:tcPr>
          <w:p w14:paraId="68E268D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0DC11A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NjwvWWVhcj48UmVj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NjwvWWVhcj48UmVj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5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0E0F2EF8" w14:textId="77777777">
        <w:tc>
          <w:tcPr>
            <w:tcW w:w="2641" w:type="dxa"/>
            <w:vAlign w:val="center"/>
          </w:tcPr>
          <w:p w14:paraId="4879B02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lastRenderedPageBreak/>
              <w:t>Curcumin/inducer</w:t>
            </w:r>
          </w:p>
        </w:tc>
        <w:tc>
          <w:tcPr>
            <w:tcW w:w="1750" w:type="dxa"/>
            <w:vAlign w:val="center"/>
          </w:tcPr>
          <w:p w14:paraId="7F671F5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3229D9F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A9AD94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718E53C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7C30009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58933C8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2384FBC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3FBADB4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375, C8161</w:t>
            </w:r>
          </w:p>
        </w:tc>
        <w:tc>
          <w:tcPr>
            <w:tcW w:w="770" w:type="dxa"/>
            <w:vAlign w:val="center"/>
          </w:tcPr>
          <w:p w14:paraId="7E7A12A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2C2B23F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vPC9BdXRob3I+PFllYXI+MjAxNjwvWWVhcj48UmVj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vPC9BdXRob3I+PFllYXI+MjAxNjwvWWVhcj48UmVj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5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075D6D77" w14:textId="77777777">
        <w:tc>
          <w:tcPr>
            <w:tcW w:w="2641" w:type="dxa"/>
            <w:vAlign w:val="center"/>
          </w:tcPr>
          <w:p w14:paraId="7789A61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esveratrol/inducer</w:t>
            </w:r>
          </w:p>
        </w:tc>
        <w:tc>
          <w:tcPr>
            <w:tcW w:w="1750" w:type="dxa"/>
            <w:vAlign w:val="center"/>
          </w:tcPr>
          <w:p w14:paraId="76B519C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1CAA5F9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F216F7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50BE9CC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3B92132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DF59F3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02EA48AB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70F27E7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La</w:t>
            </w:r>
          </w:p>
        </w:tc>
        <w:tc>
          <w:tcPr>
            <w:tcW w:w="770" w:type="dxa"/>
            <w:vAlign w:val="center"/>
          </w:tcPr>
          <w:p w14:paraId="21E9A95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C125BE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QYXJrPC9BdXRob3I+PFllYXI+MjAxNjwvWWVhcj48UmVj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QYXJrPC9BdXRob3I+PFllYXI+MjAxNjwvWWVhcj48UmVj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5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0B663154" w14:textId="77777777">
        <w:tc>
          <w:tcPr>
            <w:tcW w:w="2641" w:type="dxa"/>
            <w:vAlign w:val="center"/>
          </w:tcPr>
          <w:p w14:paraId="263D23F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Isoalantolactone/inducer</w:t>
            </w:r>
          </w:p>
        </w:tc>
        <w:tc>
          <w:tcPr>
            <w:tcW w:w="1750" w:type="dxa"/>
            <w:vAlign w:val="center"/>
          </w:tcPr>
          <w:p w14:paraId="12992A8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19020DB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ED4B23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0C5E38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02B6ECD8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EA8C76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PEA-15 upregulation </w:t>
            </w:r>
          </w:p>
        </w:tc>
        <w:tc>
          <w:tcPr>
            <w:tcW w:w="1337" w:type="dxa"/>
            <w:vAlign w:val="center"/>
          </w:tcPr>
          <w:p w14:paraId="6BF779D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100A046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KOV3</w:t>
            </w:r>
          </w:p>
        </w:tc>
        <w:tc>
          <w:tcPr>
            <w:tcW w:w="770" w:type="dxa"/>
            <w:vAlign w:val="center"/>
          </w:tcPr>
          <w:p w14:paraId="6B57880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80B7A7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ZW5nPC9BdXRob3I+PFllYXI+MjAxNjwvWWVhcj48UmVj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ZW5nPC9BdXRob3I+PFllYXI+MjAxNjwvWWVhcj48UmVj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5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29AA7959" w14:textId="77777777">
        <w:tc>
          <w:tcPr>
            <w:tcW w:w="2641" w:type="dxa"/>
            <w:vAlign w:val="center"/>
          </w:tcPr>
          <w:p w14:paraId="6A7F0DE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Obatoclax/inhibitor</w:t>
            </w:r>
          </w:p>
        </w:tc>
        <w:tc>
          <w:tcPr>
            <w:tcW w:w="1750" w:type="dxa"/>
            <w:vAlign w:val="center"/>
          </w:tcPr>
          <w:p w14:paraId="27460F9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45D1138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0E7360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41107A6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3035267A" w14:textId="6DB7ED6A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Lysogreen, LAMP1 staining, </w:t>
            </w:r>
            <w:r w:rsidR="00E37DD5" w:rsidRPr="00C6566A">
              <w:rPr>
                <w:color w:val="000000"/>
                <w:sz w:val="14"/>
                <w:szCs w:val="14"/>
              </w:rPr>
              <w:t>CTSB, D</w:t>
            </w:r>
            <w:r w:rsidRPr="00C6566A">
              <w:rPr>
                <w:color w:val="000000"/>
                <w:sz w:val="14"/>
                <w:szCs w:val="14"/>
              </w:rPr>
              <w:t>&amp;L protein levels</w:t>
            </w:r>
          </w:p>
        </w:tc>
        <w:tc>
          <w:tcPr>
            <w:tcW w:w="1470" w:type="dxa"/>
            <w:vAlign w:val="center"/>
          </w:tcPr>
          <w:p w14:paraId="0211DFD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somal function impairment</w:t>
            </w:r>
          </w:p>
        </w:tc>
        <w:tc>
          <w:tcPr>
            <w:tcW w:w="1337" w:type="dxa"/>
            <w:vAlign w:val="center"/>
          </w:tcPr>
          <w:p w14:paraId="02C482C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47D935E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EC109, HKESC-1</w:t>
            </w:r>
          </w:p>
        </w:tc>
        <w:tc>
          <w:tcPr>
            <w:tcW w:w="770" w:type="dxa"/>
            <w:vAlign w:val="center"/>
          </w:tcPr>
          <w:p w14:paraId="72F5BF3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8B4C30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ZdTwvQXV0aG9yPjxZZWFyPjIwMTY8L1llYXI+PFJlY051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ZdTwvQXV0aG9yPjxZZWFyPjIwMTY8L1llYXI+PFJlY051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5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3AB0BC3F" w14:textId="77777777">
        <w:tc>
          <w:tcPr>
            <w:tcW w:w="2641" w:type="dxa"/>
            <w:vAlign w:val="center"/>
          </w:tcPr>
          <w:p w14:paraId="0BFE1FB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Dehydroepiandrosterone/inducer</w:t>
            </w:r>
          </w:p>
        </w:tc>
        <w:tc>
          <w:tcPr>
            <w:tcW w:w="1750" w:type="dxa"/>
            <w:vAlign w:val="center"/>
          </w:tcPr>
          <w:p w14:paraId="2F13041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0791066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1AF76A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and mRNA level↑</w:t>
            </w:r>
          </w:p>
        </w:tc>
        <w:tc>
          <w:tcPr>
            <w:tcW w:w="1280" w:type="dxa"/>
            <w:vAlign w:val="center"/>
          </w:tcPr>
          <w:p w14:paraId="2367F1A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65AF9A9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AMP1 staining</w:t>
            </w:r>
          </w:p>
        </w:tc>
        <w:tc>
          <w:tcPr>
            <w:tcW w:w="1470" w:type="dxa"/>
            <w:vAlign w:val="center"/>
          </w:tcPr>
          <w:p w14:paraId="1CC99E4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</w:p>
        </w:tc>
        <w:tc>
          <w:tcPr>
            <w:tcW w:w="1337" w:type="dxa"/>
            <w:vAlign w:val="center"/>
          </w:tcPr>
          <w:p w14:paraId="7DC97EA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nti-cancer (use 3-MA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360BBDD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pG2</w:t>
            </w:r>
          </w:p>
          <w:p w14:paraId="7B7F4C9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770" w:type="dxa"/>
            <w:vAlign w:val="center"/>
          </w:tcPr>
          <w:p w14:paraId="5DAAAC2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79C1A7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WZWdsaWFudGU8L0F1dGhvcj48WWVhcj4yMDE2PC9ZZWFy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WZWdsaWFudGU8L0F1dGhvcj48WWVhcj4yMDE2PC9ZZWFy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5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270F74E7" w14:textId="77777777">
        <w:tc>
          <w:tcPr>
            <w:tcW w:w="2641" w:type="dxa"/>
            <w:vAlign w:val="center"/>
          </w:tcPr>
          <w:p w14:paraId="2932958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Vacuolin-1/inhibitor</w:t>
            </w:r>
          </w:p>
        </w:tc>
        <w:tc>
          <w:tcPr>
            <w:tcW w:w="1750" w:type="dxa"/>
            <w:vAlign w:val="center"/>
          </w:tcPr>
          <w:p w14:paraId="149F315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herry/GFP-LC3↑, LC3 staining↑</w:t>
            </w:r>
          </w:p>
        </w:tc>
        <w:tc>
          <w:tcPr>
            <w:tcW w:w="1490" w:type="dxa"/>
            <w:vAlign w:val="center"/>
          </w:tcPr>
          <w:p w14:paraId="3A3398A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87479F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staining↑</w:t>
            </w:r>
          </w:p>
        </w:tc>
        <w:tc>
          <w:tcPr>
            <w:tcW w:w="1280" w:type="dxa"/>
            <w:vAlign w:val="center"/>
          </w:tcPr>
          <w:p w14:paraId="5778BCA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mCherry-GFP-LC3</w:t>
            </w:r>
          </w:p>
        </w:tc>
        <w:tc>
          <w:tcPr>
            <w:tcW w:w="1570" w:type="dxa"/>
            <w:vAlign w:val="center"/>
          </w:tcPr>
          <w:p w14:paraId="4DE9E8B2" w14:textId="6CCCD22E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LAMP2 staining, </w:t>
            </w:r>
            <w:r w:rsidR="005078FC" w:rsidRPr="00C6566A">
              <w:rPr>
                <w:color w:val="000000"/>
                <w:sz w:val="14"/>
                <w:szCs w:val="14"/>
              </w:rPr>
              <w:t>CTS</w:t>
            </w:r>
            <w:r w:rsidRPr="00C6566A">
              <w:rPr>
                <w:color w:val="000000"/>
                <w:sz w:val="14"/>
                <w:szCs w:val="14"/>
              </w:rPr>
              <w:t>D protein level</w:t>
            </w:r>
          </w:p>
        </w:tc>
        <w:tc>
          <w:tcPr>
            <w:tcW w:w="1470" w:type="dxa"/>
            <w:vAlign w:val="center"/>
          </w:tcPr>
          <w:p w14:paraId="2190DDF1" w14:textId="08A81A63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somal function impairment, PIK</w:t>
            </w:r>
            <w:r w:rsidR="00DD1AA6" w:rsidRPr="00C6566A">
              <w:rPr>
                <w:color w:val="000000"/>
                <w:sz w:val="14"/>
                <w:szCs w:val="14"/>
              </w:rPr>
              <w:t>FYVE</w:t>
            </w:r>
            <w:r w:rsidRPr="00C6566A">
              <w:rPr>
                <w:color w:val="000000"/>
                <w:sz w:val="14"/>
                <w:szCs w:val="14"/>
              </w:rPr>
              <w:t xml:space="preserve"> inhibition</w:t>
            </w:r>
          </w:p>
        </w:tc>
        <w:tc>
          <w:tcPr>
            <w:tcW w:w="1337" w:type="dxa"/>
            <w:vAlign w:val="center"/>
          </w:tcPr>
          <w:p w14:paraId="4D9F21E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6CE422A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La, H4</w:t>
            </w:r>
          </w:p>
        </w:tc>
        <w:tc>
          <w:tcPr>
            <w:tcW w:w="770" w:type="dxa"/>
            <w:vAlign w:val="center"/>
          </w:tcPr>
          <w:p w14:paraId="071195E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8B01B2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Sano&lt;/Author&gt;&lt;Year&gt;2016&lt;/Year&gt;&lt;RecNum&gt;339&lt;/RecNum&gt;&lt;DisplayText&gt;[260]&lt;/DisplayText&gt;&lt;record&gt;&lt;rec-number&gt;339&lt;/rec-number&gt;&lt;foreign-keys&gt;&lt;key app="EN" db-id="waeerr2xixw097e0tzkxdspa9fttp5p02s2w" timestamp="1565961134"&gt;339&lt;/key&gt;&lt;key app="ENWeb" db-id=""&gt;0&lt;/key&gt;&lt;/foreign-keys&gt;&lt;ref-type name="Journal Article"&gt;17&lt;/ref-type&gt;&lt;contributors&gt;&lt;authors&gt;&lt;author&gt;Sano, O.&lt;/author&gt;&lt;author&gt;Kazetani, K.&lt;/author&gt;&lt;author&gt;Funata, M.&lt;/author&gt;&lt;author&gt;Fukuda, Y.&lt;/author&gt;&lt;author&gt;Matsui, J.&lt;/author&gt;&lt;author&gt;Iwata, H.&lt;/author&gt;&lt;/authors&gt;&lt;/contributors&gt;&lt;auth-address&gt;BioMolecular Research Laboratories, Pharmaceutical Research Division, Takeda Pharmaceutical Company Ltd., Fujisawa, Japan.&lt;/auth-address&gt;&lt;titles&gt;&lt;title&gt;Vacuolin-1 inhibits autophagy by impairing lysosomal maturation via PIKfyve inhibition&lt;/title&gt;&lt;secondary-title&gt;FEBS Lett&lt;/secondary-title&gt;&lt;/titles&gt;&lt;periodical&gt;&lt;full-title&gt;FEBS Lett&lt;/full-title&gt;&lt;/periodical&gt;&lt;pages&gt;1576-85&lt;/pages&gt;&lt;volume&gt;590&lt;/volume&gt;&lt;number&gt;11&lt;/number&gt;&lt;edition&gt;2016/05/03&lt;/edition&gt;&lt;keywords&gt;&lt;keyword&gt;Autophagy/*drug effects&lt;/keyword&gt;&lt;keyword&gt;Cells, Cultured&lt;/keyword&gt;&lt;keyword&gt;Drug Discovery/methods&lt;/keyword&gt;&lt;keyword&gt;Drug Screening Assays, Antitumor/methods&lt;/keyword&gt;&lt;keyword&gt;HeLa Cells&lt;/keyword&gt;&lt;keyword&gt;Heterocyclic Compounds, 4 or More Rings/*pharmacology&lt;/keyword&gt;&lt;keyword&gt;High-Throughput Screening Assays&lt;/keyword&gt;&lt;keyword&gt;Humans&lt;/keyword&gt;&lt;keyword&gt;Lysosomes/*drug effects/metabolism&lt;/keyword&gt;&lt;keyword&gt;Phosphatidylinositol 3-Kinases/*antagonists &amp;amp; inhibitors&lt;/keyword&gt;&lt;keyword&gt;Protein Kinase Inhibitors/pharmacology&lt;/keyword&gt;&lt;keyword&gt;*PIKfyve&lt;/keyword&gt;&lt;keyword&gt;*autophagy&lt;/keyword&gt;&lt;keyword&gt;*vacuolin-1&lt;/keyword&gt;&lt;/keywords&gt;&lt;dates&gt;&lt;year&gt;2016&lt;/year&gt;&lt;pub-dates&gt;&lt;date&gt;Jun&lt;/date&gt;&lt;/pub-dates&gt;&lt;/dates&gt;&lt;isbn&gt;1873-3468 (Electronic)&amp;#xD;0014-5793 (Linking)&lt;/isbn&gt;&lt;accession-num&gt;27135648&lt;/accession-num&gt;&lt;urls&gt;&lt;related-urls&gt;&lt;url&gt;https://www.ncbi.nlm.nih.gov/pubmed/27135648&lt;/url&gt;&lt;/related-urls&gt;&lt;/urls&gt;&lt;electronic-resource-num&gt;10.1002/1873-3468.12195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6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4DECAC8B" w14:textId="77777777">
        <w:tc>
          <w:tcPr>
            <w:tcW w:w="2641" w:type="dxa"/>
            <w:vAlign w:val="center"/>
          </w:tcPr>
          <w:p w14:paraId="1704767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stragalosideII/inhibitor</w:t>
            </w:r>
          </w:p>
        </w:tc>
        <w:tc>
          <w:tcPr>
            <w:tcW w:w="1750" w:type="dxa"/>
            <w:vAlign w:val="center"/>
          </w:tcPr>
          <w:p w14:paraId="2140B38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4A3514A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165D16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6A1F905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57F07846" w14:textId="41C1F0C5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LysoTracker, </w:t>
            </w:r>
            <w:r w:rsidR="00E37DD5" w:rsidRPr="00C6566A">
              <w:rPr>
                <w:color w:val="000000"/>
                <w:sz w:val="14"/>
                <w:szCs w:val="14"/>
              </w:rPr>
              <w:t>CTSB, D</w:t>
            </w:r>
            <w:r w:rsidRPr="00C6566A">
              <w:rPr>
                <w:color w:val="000000"/>
                <w:sz w:val="14"/>
                <w:szCs w:val="14"/>
              </w:rPr>
              <w:t>&amp;L protein levels</w:t>
            </w:r>
          </w:p>
        </w:tc>
        <w:tc>
          <w:tcPr>
            <w:tcW w:w="1470" w:type="dxa"/>
            <w:vAlign w:val="center"/>
          </w:tcPr>
          <w:p w14:paraId="3F42F12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somal function impairment</w:t>
            </w:r>
          </w:p>
        </w:tc>
        <w:tc>
          <w:tcPr>
            <w:tcW w:w="1337" w:type="dxa"/>
            <w:vAlign w:val="center"/>
          </w:tcPr>
          <w:p w14:paraId="0629D88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0E63B25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pG2, SGC-7901</w:t>
            </w:r>
          </w:p>
        </w:tc>
        <w:tc>
          <w:tcPr>
            <w:tcW w:w="770" w:type="dxa"/>
            <w:vAlign w:val="center"/>
          </w:tcPr>
          <w:p w14:paraId="21BCA50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D13714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ZYW5nPC9BdXRob3I+PFllYXI+MjAxNjwvWWVhcj48UmVj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ZYW5nPC9BdXRob3I+PFllYXI+MjAxNjwvWWVhcj48UmVj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61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5A87474" w14:textId="77777777">
        <w:tc>
          <w:tcPr>
            <w:tcW w:w="2641" w:type="dxa"/>
            <w:vAlign w:val="center"/>
          </w:tcPr>
          <w:p w14:paraId="0BA439D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elecoxib/inhibitor</w:t>
            </w:r>
          </w:p>
        </w:tc>
        <w:tc>
          <w:tcPr>
            <w:tcW w:w="1750" w:type="dxa"/>
            <w:vAlign w:val="center"/>
          </w:tcPr>
          <w:p w14:paraId="364BFC2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1C14E7C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90C194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10319E4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5A92684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Tracker, LysoSensor</w:t>
            </w:r>
          </w:p>
        </w:tc>
        <w:tc>
          <w:tcPr>
            <w:tcW w:w="1470" w:type="dxa"/>
            <w:vAlign w:val="center"/>
          </w:tcPr>
          <w:p w14:paraId="3DB66A9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somal function impairment</w:t>
            </w:r>
          </w:p>
        </w:tc>
        <w:tc>
          <w:tcPr>
            <w:tcW w:w="1337" w:type="dxa"/>
            <w:vAlign w:val="center"/>
          </w:tcPr>
          <w:p w14:paraId="1A25038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1905C4A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uman chronic myeloid leukemia cells, KBM5</w:t>
            </w:r>
          </w:p>
        </w:tc>
        <w:tc>
          <w:tcPr>
            <w:tcW w:w="770" w:type="dxa"/>
            <w:vAlign w:val="center"/>
          </w:tcPr>
          <w:p w14:paraId="0D56671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6BD426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dTwvQXV0aG9yPjxZZWFyPjIwMTY8L1llYXI+PFJlY051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dTwvQXV0aG9yPjxZZWFyPjIwMTY8L1llYXI+PFJlY051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6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2648980" w14:textId="77777777">
        <w:tc>
          <w:tcPr>
            <w:tcW w:w="2641" w:type="dxa"/>
            <w:vAlign w:val="center"/>
          </w:tcPr>
          <w:p w14:paraId="0A88719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Valproic acid/inducer</w:t>
            </w:r>
          </w:p>
        </w:tc>
        <w:tc>
          <w:tcPr>
            <w:tcW w:w="1750" w:type="dxa"/>
            <w:vAlign w:val="center"/>
          </w:tcPr>
          <w:p w14:paraId="2F7A737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07AC6C4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CC1D32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32CE5B5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31928F8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5E997BC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412F12B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45ED7C2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DU145, LNCaP</w:t>
            </w:r>
          </w:p>
        </w:tc>
        <w:tc>
          <w:tcPr>
            <w:tcW w:w="770" w:type="dxa"/>
            <w:vAlign w:val="center"/>
          </w:tcPr>
          <w:p w14:paraId="42C19CB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8A5240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Xia&lt;/Author&gt;&lt;Year&gt;2016&lt;/Year&gt;&lt;RecNum&gt;346&lt;/RecNum&gt;&lt;DisplayText&gt;[263]&lt;/DisplayText&gt;&lt;record&gt;&lt;rec-number&gt;346&lt;/rec-number&gt;&lt;foreign-keys&gt;&lt;key app="EN" db-id="waeerr2xixw097e0tzkxdspa9fttp5p02s2w" timestamp="1565961173"&gt;346&lt;/key&gt;&lt;key app="ENWeb" db-id=""&gt;0&lt;/key&gt;&lt;/foreign-keys&gt;&lt;ref-type name="Journal Article"&gt;17&lt;/ref-type&gt;&lt;contributors&gt;&lt;authors&gt;&lt;author&gt;Xia, Q.&lt;/author&gt;&lt;author&gt;Zheng, Y.&lt;/author&gt;&lt;author&gt;Jiang, W.&lt;/author&gt;&lt;author&gt;Huang, Z.&lt;/author&gt;&lt;author&gt;Wang, M.&lt;/author&gt;&lt;author&gt;Rodriguez, R.&lt;/author&gt;&lt;author&gt;Jin, X.&lt;/author&gt;&lt;/authors&gt;&lt;/contributors&gt;&lt;auth-address&gt;Department of Minimally Invasive Urology, Shandong Provincial Hospital Affiliated to Shandong University, Jinan, Shandong 250021, P.R. China.&amp;#xD;Department of Emergency, Qilu Hospital of Shandong University, Jinan, Shandong 250012, P.R. China.&amp;#xD;Department of Urology, University of Texas Health Science Center, San Antonio, TX 78229-3900, USA.&lt;/auth-address&gt;&lt;titles&gt;&lt;title&gt;Valproic acid induces autophagy by suppressing the Akt/mTOR pathway in human prostate cancer cells&lt;/title&gt;&lt;secondary-title&gt;Oncol Lett&lt;/secondary-title&gt;&lt;/titles&gt;&lt;periodical&gt;&lt;full-title&gt;Oncol Lett&lt;/full-title&gt;&lt;/periodical&gt;&lt;pages&gt;1826-1832&lt;/pages&gt;&lt;volume&gt;12&lt;/volume&gt;&lt;number&gt;3&lt;/number&gt;&lt;edition&gt;2016/09/03&lt;/edition&gt;&lt;keywords&gt;&lt;keyword&gt;Akt/mammalian target of rapamycin pathway&lt;/keyword&gt;&lt;keyword&gt;autophagy&lt;/keyword&gt;&lt;keyword&gt;histone deacetylase inhibitor&lt;/keyword&gt;&lt;keyword&gt;prostate cancer&lt;/keyword&gt;&lt;keyword&gt;valproic acid&lt;/keyword&gt;&lt;/keywords&gt;&lt;dates&gt;&lt;year&gt;2016&lt;/year&gt;&lt;pub-dates&gt;&lt;date&gt;Sep&lt;/date&gt;&lt;/pub-dates&gt;&lt;/dates&gt;&lt;isbn&gt;1792-1074 (Print)&amp;#xD;1792-1074 (Linking)&lt;/isbn&gt;&lt;accession-num&gt;27588130&lt;/accession-num&gt;&lt;urls&gt;&lt;related-urls&gt;&lt;url&gt;https://www.ncbi.nlm.nih.gov/pubmed/27588130&lt;/url&gt;&lt;/related-urls&gt;&lt;/urls&gt;&lt;custom2&gt;PMC4998110&lt;/custom2&gt;&lt;electronic-resource-num&gt;10.3892/ol.2016.4880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6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5E19710" w14:textId="77777777">
        <w:tc>
          <w:tcPr>
            <w:tcW w:w="2641" w:type="dxa"/>
            <w:vAlign w:val="center"/>
          </w:tcPr>
          <w:p w14:paraId="35FB9C4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Indatraline/inducer</w:t>
            </w:r>
          </w:p>
        </w:tc>
        <w:tc>
          <w:tcPr>
            <w:tcW w:w="1750" w:type="dxa"/>
            <w:vAlign w:val="center"/>
          </w:tcPr>
          <w:p w14:paraId="10A688F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5FE212C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EF8017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0B5DE90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2CC1C2D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Tracker</w:t>
            </w:r>
          </w:p>
        </w:tc>
        <w:tc>
          <w:tcPr>
            <w:tcW w:w="1470" w:type="dxa"/>
            <w:vAlign w:val="center"/>
          </w:tcPr>
          <w:p w14:paraId="205C209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TOR inhibition</w:t>
            </w:r>
          </w:p>
        </w:tc>
        <w:tc>
          <w:tcPr>
            <w:tcW w:w="1337" w:type="dxa"/>
            <w:vAlign w:val="center"/>
          </w:tcPr>
          <w:p w14:paraId="095A6DE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estenosis inhibition</w:t>
            </w:r>
          </w:p>
        </w:tc>
        <w:tc>
          <w:tcPr>
            <w:tcW w:w="1383" w:type="dxa"/>
            <w:vAlign w:val="center"/>
          </w:tcPr>
          <w:p w14:paraId="6D375A8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OS-7, smooth muscle cells</w:t>
            </w:r>
          </w:p>
        </w:tc>
        <w:tc>
          <w:tcPr>
            <w:tcW w:w="770" w:type="dxa"/>
            <w:vAlign w:val="center"/>
          </w:tcPr>
          <w:p w14:paraId="7F9A14C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51B5D9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aG88L0F1dGhvcj48WWVhcj4yMDE2PC9ZZWFyPjxSZWNO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aG88L0F1dGhvcj48WWVhcj4yMDE2PC9ZZWFyPjxSZWNO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6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4475F620" w14:textId="77777777">
        <w:tc>
          <w:tcPr>
            <w:tcW w:w="2641" w:type="dxa"/>
            <w:vAlign w:val="center"/>
          </w:tcPr>
          <w:p w14:paraId="0A6CFF4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abazitaxel/inducer</w:t>
            </w:r>
          </w:p>
        </w:tc>
        <w:tc>
          <w:tcPr>
            <w:tcW w:w="1750" w:type="dxa"/>
            <w:vAlign w:val="center"/>
          </w:tcPr>
          <w:p w14:paraId="128B198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7D5FCAE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5EF7DED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662D306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6EA7C0A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495C41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708FA97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nti-cancer (use 3-MA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BECN1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5264827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549</w:t>
            </w:r>
          </w:p>
        </w:tc>
        <w:tc>
          <w:tcPr>
            <w:tcW w:w="770" w:type="dxa"/>
            <w:vAlign w:val="center"/>
          </w:tcPr>
          <w:p w14:paraId="74EEA37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0202E77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IdW88L0F1dGhvcj48WWVhcj4yMDE2PC9ZZWFyPjxSZWNO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IdW88L0F1dGhvcj48WWVhcj4yMDE2PC9ZZWFyPjxSZWNO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6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DBDCC67" w14:textId="77777777">
        <w:tc>
          <w:tcPr>
            <w:tcW w:w="2641" w:type="dxa"/>
            <w:vAlign w:val="center"/>
          </w:tcPr>
          <w:p w14:paraId="7C70112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2101/inducer</w:t>
            </w:r>
          </w:p>
        </w:tc>
        <w:tc>
          <w:tcPr>
            <w:tcW w:w="1750" w:type="dxa"/>
            <w:vAlign w:val="center"/>
          </w:tcPr>
          <w:p w14:paraId="724FDD3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7CE74A9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5025968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4D0D069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07C1F219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671618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36B6631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3-MA)</w:t>
            </w:r>
          </w:p>
        </w:tc>
        <w:tc>
          <w:tcPr>
            <w:tcW w:w="1383" w:type="dxa"/>
            <w:vAlign w:val="center"/>
          </w:tcPr>
          <w:p w14:paraId="0E0418F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KOV3</w:t>
            </w:r>
          </w:p>
          <w:p w14:paraId="4E3D6FC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770" w:type="dxa"/>
            <w:vAlign w:val="center"/>
          </w:tcPr>
          <w:p w14:paraId="25F5EECD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66D6E93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GZW5nPC9BdXRob3I+PFllYXI+MjAxNjwvWWVhcj48UmVj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GZW5nPC9BdXRob3I+PFllYXI+MjAxNjwvWWVhcj48UmVj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6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E1385A3" w14:textId="77777777">
        <w:tc>
          <w:tcPr>
            <w:tcW w:w="2641" w:type="dxa"/>
            <w:vAlign w:val="center"/>
          </w:tcPr>
          <w:p w14:paraId="55577B0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Oleanolic acid/inducer</w:t>
            </w:r>
          </w:p>
        </w:tc>
        <w:tc>
          <w:tcPr>
            <w:tcW w:w="1750" w:type="dxa"/>
            <w:vAlign w:val="center"/>
          </w:tcPr>
          <w:p w14:paraId="1818E10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/GFP-LC3↑</w:t>
            </w:r>
          </w:p>
        </w:tc>
        <w:tc>
          <w:tcPr>
            <w:tcW w:w="1490" w:type="dxa"/>
            <w:vAlign w:val="center"/>
          </w:tcPr>
          <w:p w14:paraId="0D7D25E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522F0E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788057F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, mRFP-GFP-LC3</w:t>
            </w:r>
          </w:p>
        </w:tc>
        <w:tc>
          <w:tcPr>
            <w:tcW w:w="1570" w:type="dxa"/>
            <w:vAlign w:val="center"/>
          </w:tcPr>
          <w:p w14:paraId="6EBB38E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F81F8B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582F4A6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BECN1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2945A3D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BGC-823, MGC-803, SGC-7901</w:t>
            </w:r>
          </w:p>
        </w:tc>
        <w:tc>
          <w:tcPr>
            <w:tcW w:w="770" w:type="dxa"/>
            <w:vAlign w:val="center"/>
          </w:tcPr>
          <w:p w14:paraId="6FAC1E5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3914CD4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OaWU8L0F1dGhvcj48WWVhcj4yMDE2PC9ZZWFyPjxSZWNO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OaWU8L0F1dGhvcj48WWVhcj4yMDE2PC9ZZWFyPjxSZWNO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6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0B5A32AF" w14:textId="77777777">
        <w:tc>
          <w:tcPr>
            <w:tcW w:w="2641" w:type="dxa"/>
            <w:vAlign w:val="center"/>
          </w:tcPr>
          <w:p w14:paraId="7DFAB98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EN-67/inducer</w:t>
            </w:r>
          </w:p>
        </w:tc>
        <w:tc>
          <w:tcPr>
            <w:tcW w:w="1750" w:type="dxa"/>
            <w:vAlign w:val="center"/>
          </w:tcPr>
          <w:p w14:paraId="16AD091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/GFP-LC3↑</w:t>
            </w:r>
          </w:p>
        </w:tc>
        <w:tc>
          <w:tcPr>
            <w:tcW w:w="1490" w:type="dxa"/>
            <w:vAlign w:val="center"/>
          </w:tcPr>
          <w:p w14:paraId="0742EAD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D36E22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2D8F2C5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mRFP-GFP-LC3</w:t>
            </w:r>
          </w:p>
        </w:tc>
        <w:tc>
          <w:tcPr>
            <w:tcW w:w="1570" w:type="dxa"/>
            <w:vAlign w:val="center"/>
          </w:tcPr>
          <w:p w14:paraId="68A5D41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CC623D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1859AC6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europrotection</w:t>
            </w:r>
          </w:p>
        </w:tc>
        <w:tc>
          <w:tcPr>
            <w:tcW w:w="1383" w:type="dxa"/>
            <w:vAlign w:val="center"/>
          </w:tcPr>
          <w:p w14:paraId="43378ED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La</w:t>
            </w:r>
          </w:p>
        </w:tc>
        <w:tc>
          <w:tcPr>
            <w:tcW w:w="770" w:type="dxa"/>
            <w:vAlign w:val="center"/>
          </w:tcPr>
          <w:p w14:paraId="4570648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i/>
                <w:color w:val="000000"/>
                <w:sz w:val="14"/>
                <w:szCs w:val="14"/>
              </w:rPr>
              <w:t>Drosophila</w:t>
            </w:r>
            <w:r w:rsidRPr="00C6566A">
              <w:rPr>
                <w:color w:val="000000"/>
                <w:sz w:val="14"/>
                <w:szCs w:val="14"/>
              </w:rPr>
              <w:t>, zebrafish, mice</w:t>
            </w:r>
          </w:p>
        </w:tc>
        <w:tc>
          <w:tcPr>
            <w:tcW w:w="591" w:type="dxa"/>
            <w:vAlign w:val="center"/>
          </w:tcPr>
          <w:p w14:paraId="03CDDB1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QYXBwPC9BdXRob3I+PFllYXI+MjAxNjwvWWVhcj48UmVj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QYXBwPC9BdXRob3I+PFllYXI+MjAxNjwvWWVhcj48UmVj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6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425CBF2E" w14:textId="77777777">
        <w:tc>
          <w:tcPr>
            <w:tcW w:w="2641" w:type="dxa"/>
            <w:vAlign w:val="center"/>
          </w:tcPr>
          <w:p w14:paraId="1E5721B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rehalose/inducer</w:t>
            </w:r>
          </w:p>
        </w:tc>
        <w:tc>
          <w:tcPr>
            <w:tcW w:w="1750" w:type="dxa"/>
            <w:vAlign w:val="center"/>
          </w:tcPr>
          <w:p w14:paraId="0FB44D0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/GFP-LC3↑, LC3 staining↑</w:t>
            </w:r>
          </w:p>
        </w:tc>
        <w:tc>
          <w:tcPr>
            <w:tcW w:w="1490" w:type="dxa"/>
            <w:vAlign w:val="center"/>
          </w:tcPr>
          <w:p w14:paraId="12FBFB8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7EE53A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3D0BD1B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mRFP-GFP-LC3</w:t>
            </w:r>
          </w:p>
        </w:tc>
        <w:tc>
          <w:tcPr>
            <w:tcW w:w="1570" w:type="dxa"/>
            <w:vAlign w:val="center"/>
          </w:tcPr>
          <w:p w14:paraId="0978F4C2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0526E74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7563FF8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uman cytomegalovirus infection inhibition (use BAF)</w:t>
            </w:r>
          </w:p>
        </w:tc>
        <w:tc>
          <w:tcPr>
            <w:tcW w:w="1383" w:type="dxa"/>
            <w:vAlign w:val="center"/>
          </w:tcPr>
          <w:p w14:paraId="184FB2E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FFS, NSCs, H9 embryonic stem cells</w:t>
            </w:r>
          </w:p>
        </w:tc>
        <w:tc>
          <w:tcPr>
            <w:tcW w:w="770" w:type="dxa"/>
            <w:vAlign w:val="center"/>
          </w:tcPr>
          <w:p w14:paraId="448EC7F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49B3C1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CZWx6aWxlPC9BdXRob3I+PFllYXI+MjAxNjwvWWVhcj48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CZWx6aWxlPC9BdXRob3I+PFllYXI+MjAxNjwvWWVhcj48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6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82270E3" w14:textId="77777777">
        <w:tc>
          <w:tcPr>
            <w:tcW w:w="2641" w:type="dxa"/>
            <w:vAlign w:val="center"/>
          </w:tcPr>
          <w:p w14:paraId="7B1F217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ocaine/inducer</w:t>
            </w:r>
          </w:p>
          <w:p w14:paraId="74541005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750" w:type="dxa"/>
            <w:vAlign w:val="center"/>
          </w:tcPr>
          <w:p w14:paraId="57F793C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4FEC9B1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306E03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79D407B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5639466E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E4FDE7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itricoxide-GAPDH</w:t>
            </w:r>
          </w:p>
        </w:tc>
        <w:tc>
          <w:tcPr>
            <w:tcW w:w="1337" w:type="dxa"/>
            <w:vAlign w:val="center"/>
          </w:tcPr>
          <w:p w14:paraId="0916B31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ell death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BECN1</w:t>
            </w:r>
            <w:r w:rsidRPr="00C6566A">
              <w:rPr>
                <w:color w:val="000000"/>
                <w:sz w:val="14"/>
                <w:szCs w:val="14"/>
              </w:rPr>
              <w:t xml:space="preserve">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46E1E30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 primary cortical cultures</w:t>
            </w:r>
          </w:p>
        </w:tc>
        <w:tc>
          <w:tcPr>
            <w:tcW w:w="770" w:type="dxa"/>
            <w:vAlign w:val="center"/>
          </w:tcPr>
          <w:p w14:paraId="62D07E8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7392F73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HdWhhPC9BdXRob3I+PFllYXI+MjAxNjwvWWVhcj48UmVj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HdWhhPC9BdXRob3I+PFllYXI+MjAxNjwvWWVhcj48UmVj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7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BCE90CF" w14:textId="77777777">
        <w:tc>
          <w:tcPr>
            <w:tcW w:w="2641" w:type="dxa"/>
            <w:vAlign w:val="center"/>
          </w:tcPr>
          <w:p w14:paraId="0C519CF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49" w:name="_Hlk16934968"/>
            <w:r w:rsidRPr="00C6566A">
              <w:rPr>
                <w:color w:val="000000"/>
                <w:sz w:val="14"/>
                <w:szCs w:val="14"/>
              </w:rPr>
              <w:t>IR-58/inducer</w:t>
            </w:r>
          </w:p>
        </w:tc>
        <w:tc>
          <w:tcPr>
            <w:tcW w:w="1750" w:type="dxa"/>
            <w:vAlign w:val="center"/>
          </w:tcPr>
          <w:p w14:paraId="32007EA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5807F0A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3A95AD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530FC2B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1EAD34E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75D26C22" w14:textId="4DC80353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IM</w:t>
            </w:r>
            <w:r w:rsidR="00DD1AA6" w:rsidRPr="00C6566A">
              <w:rPr>
                <w:color w:val="000000"/>
                <w:sz w:val="14"/>
                <w:szCs w:val="14"/>
              </w:rPr>
              <w:t>M</w:t>
            </w:r>
            <w:r w:rsidRPr="00C6566A">
              <w:rPr>
                <w:color w:val="000000"/>
                <w:sz w:val="14"/>
                <w:szCs w:val="14"/>
              </w:rPr>
              <w:t>44 (translocase</w:t>
            </w:r>
            <w:r w:rsidR="00DD1AA6" w:rsidRPr="00C6566A">
              <w:rPr>
                <w:color w:val="000000"/>
                <w:sz w:val="14"/>
                <w:szCs w:val="14"/>
              </w:rPr>
              <w:t xml:space="preserve"> of</w:t>
            </w:r>
            <w:r w:rsidRPr="00C6566A">
              <w:rPr>
                <w:color w:val="000000"/>
                <w:sz w:val="14"/>
                <w:szCs w:val="14"/>
              </w:rPr>
              <w:t xml:space="preserve"> </w:t>
            </w:r>
            <w:r w:rsidR="00DD1AA6" w:rsidRPr="00C6566A">
              <w:rPr>
                <w:color w:val="000000"/>
                <w:sz w:val="14"/>
                <w:szCs w:val="14"/>
              </w:rPr>
              <w:t xml:space="preserve">inner mitochondrial membrane </w:t>
            </w:r>
            <w:r w:rsidRPr="00C6566A">
              <w:rPr>
                <w:color w:val="000000"/>
                <w:sz w:val="14"/>
                <w:szCs w:val="14"/>
              </w:rPr>
              <w:t>44)-SOD2 (superoxide dismutase 2)-ROS-MTOR</w:t>
            </w:r>
          </w:p>
        </w:tc>
        <w:tc>
          <w:tcPr>
            <w:tcW w:w="1337" w:type="dxa"/>
            <w:vAlign w:val="center"/>
          </w:tcPr>
          <w:p w14:paraId="248B50B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nti-cancer (use 3-MA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7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0FA503D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T-29, HCT116, A549, HepG2</w:t>
            </w:r>
          </w:p>
        </w:tc>
        <w:tc>
          <w:tcPr>
            <w:tcW w:w="770" w:type="dxa"/>
            <w:vAlign w:val="center"/>
          </w:tcPr>
          <w:p w14:paraId="4891ADF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17CAD80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IdWFuZzwvQXV0aG9yPjxZZWFyPjIwMTg8L1llYXI+PFJl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IdWFuZzwvQXV0aG9yPjxZZWFyPjIwMTg8L1llYXI+PFJl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71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bookmarkEnd w:id="49"/>
      <w:tr w:rsidR="008B6C8E" w:rsidRPr="00C6566A" w14:paraId="0CE5E5EC" w14:textId="77777777">
        <w:tc>
          <w:tcPr>
            <w:tcW w:w="2641" w:type="dxa"/>
            <w:vAlign w:val="center"/>
          </w:tcPr>
          <w:p w14:paraId="1E96303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L246/inducer</w:t>
            </w:r>
          </w:p>
        </w:tc>
        <w:tc>
          <w:tcPr>
            <w:tcW w:w="1750" w:type="dxa"/>
            <w:vAlign w:val="center"/>
          </w:tcPr>
          <w:p w14:paraId="02C5623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69567BF9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5DEFA0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462B48C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05938011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6A4BF21" w14:textId="568FB77E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BECN2-</w:t>
            </w:r>
            <w:r w:rsidR="00DD1AA6" w:rsidRPr="00C6566A">
              <w:rPr>
                <w:color w:val="000000"/>
                <w:sz w:val="14"/>
                <w:szCs w:val="14"/>
              </w:rPr>
              <w:t>GRIPAP1/</w:t>
            </w:r>
            <w:r w:rsidRPr="00C6566A">
              <w:rPr>
                <w:color w:val="000000"/>
                <w:sz w:val="14"/>
                <w:szCs w:val="14"/>
              </w:rPr>
              <w:t>GPRASP1 (</w:t>
            </w:r>
            <w:r w:rsidR="00DD1AA6" w:rsidRPr="00C6566A">
              <w:rPr>
                <w:color w:val="000000"/>
                <w:sz w:val="14"/>
                <w:szCs w:val="14"/>
              </w:rPr>
              <w:t xml:space="preserve">GRIP1 </w:t>
            </w:r>
            <w:r w:rsidRPr="00C6566A">
              <w:rPr>
                <w:color w:val="000000"/>
                <w:sz w:val="14"/>
                <w:szCs w:val="14"/>
              </w:rPr>
              <w:t>associated protein 1)</w:t>
            </w:r>
          </w:p>
        </w:tc>
        <w:tc>
          <w:tcPr>
            <w:tcW w:w="1337" w:type="dxa"/>
            <w:vAlign w:val="center"/>
          </w:tcPr>
          <w:p w14:paraId="79451C3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ytoprotective function</w:t>
            </w:r>
          </w:p>
        </w:tc>
        <w:tc>
          <w:tcPr>
            <w:tcW w:w="1383" w:type="dxa"/>
            <w:vAlign w:val="center"/>
          </w:tcPr>
          <w:p w14:paraId="6B596CC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La</w:t>
            </w:r>
          </w:p>
        </w:tc>
        <w:tc>
          <w:tcPr>
            <w:tcW w:w="770" w:type="dxa"/>
            <w:vAlign w:val="center"/>
          </w:tcPr>
          <w:p w14:paraId="60AE409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17F0D34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dXJhbW90bzwvQXV0aG9yPjxZZWFyPjIwMTY8L1llYXI+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dXJhbW90bzwvQXV0aG9yPjxZZWFyPjIwMTY8L1llYXI+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7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48C9F69C" w14:textId="77777777">
        <w:tc>
          <w:tcPr>
            <w:tcW w:w="2641" w:type="dxa"/>
            <w:vAlign w:val="center"/>
          </w:tcPr>
          <w:p w14:paraId="6AB238C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NS-396/inhibitor</w:t>
            </w:r>
          </w:p>
        </w:tc>
        <w:tc>
          <w:tcPr>
            <w:tcW w:w="1750" w:type="dxa"/>
            <w:vAlign w:val="center"/>
          </w:tcPr>
          <w:p w14:paraId="5238B39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/GFP-LC3↑</w:t>
            </w:r>
          </w:p>
        </w:tc>
        <w:tc>
          <w:tcPr>
            <w:tcW w:w="1490" w:type="dxa"/>
            <w:vAlign w:val="center"/>
          </w:tcPr>
          <w:p w14:paraId="644E490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A553D1C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2316164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mRFP-GFP-LC3</w:t>
            </w:r>
          </w:p>
        </w:tc>
        <w:tc>
          <w:tcPr>
            <w:tcW w:w="1570" w:type="dxa"/>
            <w:vAlign w:val="center"/>
          </w:tcPr>
          <w:p w14:paraId="2161FACA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46DECC0F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6C47298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CV infection inhibition (use HCQ)</w:t>
            </w:r>
          </w:p>
        </w:tc>
        <w:tc>
          <w:tcPr>
            <w:tcW w:w="1383" w:type="dxa"/>
            <w:vAlign w:val="center"/>
          </w:tcPr>
          <w:p w14:paraId="0110DDD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La, SkBr3</w:t>
            </w:r>
          </w:p>
        </w:tc>
        <w:tc>
          <w:tcPr>
            <w:tcW w:w="770" w:type="dxa"/>
            <w:vAlign w:val="center"/>
          </w:tcPr>
          <w:p w14:paraId="7F1C153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366C61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Lagaye&lt;/Author&gt;&lt;Year&gt;2016&lt;/Year&gt;&lt;RecNum&gt;332&lt;/RecNum&gt;&lt;DisplayText&gt;[273]&lt;/DisplayText&gt;&lt;record&gt;&lt;rec-number&gt;332&lt;/rec-number&gt;&lt;foreign-keys&gt;&lt;key app="EN" db-id="waeerr2xixw097e0tzkxdspa9fttp5p02s2w" timestamp="1565961094"&gt;332&lt;/key&gt;&lt;key app="ENWeb" db-id=""&gt;0&lt;/key&gt;&lt;/foreign-keys&gt;&lt;ref-type name="Journal Article"&gt;17&lt;/ref-type&gt;&lt;contributors&gt;&lt;authors&gt;&lt;author&gt;Lagaye, S.&lt;/author&gt;&lt;author&gt;Brun, S.&lt;/author&gt;&lt;author&gt;Gaston, J.&lt;/author&gt;&lt;author&gt;Shen, H.&lt;/author&gt;&lt;author&gt;Stranska, R.&lt;/author&gt;&lt;author&gt;Camus, C.&lt;/author&gt;&lt;author&gt;Dubray, C.&lt;/author&gt;&lt;author&gt;Rousseau, G.&lt;/author&gt;&lt;author&gt;Massault, P. P.&lt;/author&gt;&lt;author&gt;Courcambeck, J.&lt;/author&gt;&lt;author&gt;Bassisi, F.&lt;/author&gt;&lt;author&gt;Halfon, P.&lt;/author&gt;&lt;author&gt;Pol, S.&lt;/author&gt;&lt;/authors&gt;&lt;/contributors&gt;&lt;auth-address&gt;Sylvie Lagaye, Jesintha Gaston, Stanislas Pol, Institut Pasteur, INSERM U1223, 75015 Paris, France.&lt;/auth-address&gt;&lt;titles&gt;&lt;title&gt;Anti-hepatitis C virus potency of a new autophagy inhibitor using human liver slices model&lt;/title&gt;&lt;secondary-title&gt;World J Hepatol&lt;/secondary-title&gt;&lt;/titles&gt;&lt;periodical&gt;&lt;full-title&gt;World J Hepatol&lt;/full-title&gt;&lt;/periodical&gt;&lt;pages&gt;902-14&lt;/pages&gt;&lt;volume&gt;8&lt;/volume&gt;&lt;number&gt;21&lt;/number&gt;&lt;edition&gt;2016/08/02&lt;/edition&gt;&lt;keywords&gt;&lt;keyword&gt;Autophagy&lt;/keyword&gt;&lt;keyword&gt;Hepatitis C virus&lt;/keyword&gt;&lt;keyword&gt;Host antiviral therapy&lt;/keyword&gt;&lt;keyword&gt;Quinoline derivative&lt;/keyword&gt;&lt;keyword&gt;Tissue culture&lt;/keyword&gt;&lt;/keywords&gt;&lt;dates&gt;&lt;year&gt;2016&lt;/year&gt;&lt;pub-dates&gt;&lt;date&gt;Jul 28&lt;/date&gt;&lt;/pub-dates&gt;&lt;/dates&gt;&lt;isbn&gt;1948-5182 (Print)&lt;/isbn&gt;&lt;accession-num&gt;27478540&lt;/accession-num&gt;&lt;urls&gt;&lt;related-urls&gt;&lt;url&gt;https://www.ncbi.nlm.nih.gov/pubmed/27478540&lt;/url&gt;&lt;/related-urls&gt;&lt;/urls&gt;&lt;custom2&gt;PMC4958700&lt;/custom2&gt;&lt;electronic-resource-num&gt;10.4254/wjh.v8.i21.902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7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65CDA51C" w14:textId="77777777">
        <w:tc>
          <w:tcPr>
            <w:tcW w:w="2641" w:type="dxa"/>
            <w:vAlign w:val="center"/>
          </w:tcPr>
          <w:p w14:paraId="0706969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KF-525A/inhibitor</w:t>
            </w:r>
          </w:p>
        </w:tc>
        <w:tc>
          <w:tcPr>
            <w:tcW w:w="1750" w:type="dxa"/>
            <w:vAlign w:val="center"/>
          </w:tcPr>
          <w:p w14:paraId="22CAEEA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5E31419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2AD68E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719DA70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481E8EB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AMP1-GFP</w:t>
            </w:r>
          </w:p>
        </w:tc>
        <w:tc>
          <w:tcPr>
            <w:tcW w:w="1470" w:type="dxa"/>
            <w:vAlign w:val="center"/>
          </w:tcPr>
          <w:p w14:paraId="5755D90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-lysosome fusion inhibition</w:t>
            </w:r>
          </w:p>
        </w:tc>
        <w:tc>
          <w:tcPr>
            <w:tcW w:w="1337" w:type="dxa"/>
            <w:vAlign w:val="center"/>
          </w:tcPr>
          <w:p w14:paraId="13738D2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52FAE01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at primary hepatocytes</w:t>
            </w:r>
          </w:p>
        </w:tc>
        <w:tc>
          <w:tcPr>
            <w:tcW w:w="770" w:type="dxa"/>
            <w:vAlign w:val="center"/>
          </w:tcPr>
          <w:p w14:paraId="7D72D04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8AD276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dW88L0F1dGhvcj48WWVhcj4yMDE2PC9ZZWFyPjxSZWNO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dW88L0F1dGhvcj48WWVhcj4yMDE2PC9ZZWFyPjxSZWNO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7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CF19E40" w14:textId="77777777">
        <w:tc>
          <w:tcPr>
            <w:tcW w:w="2641" w:type="dxa"/>
            <w:vAlign w:val="center"/>
          </w:tcPr>
          <w:p w14:paraId="1D44055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BT-751/inducer</w:t>
            </w:r>
          </w:p>
        </w:tc>
        <w:tc>
          <w:tcPr>
            <w:tcW w:w="1750" w:type="dxa"/>
            <w:vAlign w:val="center"/>
          </w:tcPr>
          <w:p w14:paraId="558D3F68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26C65518" w14:textId="6F938880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, ATG12</w:t>
            </w:r>
            <w:r w:rsidR="00C6566A" w:rsidRPr="00C6566A">
              <w:rPr>
                <w:color w:val="000000"/>
                <w:sz w:val="14"/>
                <w:szCs w:val="14"/>
              </w:rPr>
              <w:t>–</w:t>
            </w:r>
            <w:r w:rsidRPr="00C6566A">
              <w:rPr>
                <w:color w:val="000000"/>
                <w:sz w:val="14"/>
                <w:szCs w:val="14"/>
              </w:rPr>
              <w:t>ATG5 conjugation</w:t>
            </w:r>
          </w:p>
        </w:tc>
        <w:tc>
          <w:tcPr>
            <w:tcW w:w="1280" w:type="dxa"/>
            <w:vAlign w:val="center"/>
          </w:tcPr>
          <w:p w14:paraId="21BB4B2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293F751B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027C676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79977EA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43E3D61E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3-MA and BAF)</w:t>
            </w:r>
          </w:p>
        </w:tc>
        <w:tc>
          <w:tcPr>
            <w:tcW w:w="1383" w:type="dxa"/>
            <w:vAlign w:val="center"/>
          </w:tcPr>
          <w:p w14:paraId="169A25E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uh-7</w:t>
            </w:r>
          </w:p>
        </w:tc>
        <w:tc>
          <w:tcPr>
            <w:tcW w:w="770" w:type="dxa"/>
            <w:vAlign w:val="center"/>
          </w:tcPr>
          <w:p w14:paraId="32ABC83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032C7E3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ZWk8L0F1dGhvcj48WWVhcj4yMDE2PC9ZZWFyPjxSZWNO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ZWk8L0F1dGhvcj48WWVhcj4yMDE2PC9ZZWFyPjxSZWNO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7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1411084F" w14:textId="77777777">
        <w:tc>
          <w:tcPr>
            <w:tcW w:w="2641" w:type="dxa"/>
            <w:vAlign w:val="center"/>
          </w:tcPr>
          <w:p w14:paraId="3C50DA8A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50" w:name="_Hlk16934001"/>
            <w:r w:rsidRPr="00C6566A">
              <w:rPr>
                <w:color w:val="000000"/>
                <w:sz w:val="14"/>
                <w:szCs w:val="14"/>
              </w:rPr>
              <w:t>Salvianolic acid B/inducer</w:t>
            </w:r>
          </w:p>
        </w:tc>
        <w:tc>
          <w:tcPr>
            <w:tcW w:w="1750" w:type="dxa"/>
            <w:vAlign w:val="center"/>
          </w:tcPr>
          <w:p w14:paraId="04DCB016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, LC3 staining↑</w:t>
            </w:r>
          </w:p>
        </w:tc>
        <w:tc>
          <w:tcPr>
            <w:tcW w:w="1490" w:type="dxa"/>
            <w:vAlign w:val="center"/>
          </w:tcPr>
          <w:p w14:paraId="215BE83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5DE7CCCF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20A90AB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100C454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Tracker</w:t>
            </w:r>
          </w:p>
        </w:tc>
        <w:tc>
          <w:tcPr>
            <w:tcW w:w="1470" w:type="dxa"/>
            <w:vAlign w:val="center"/>
          </w:tcPr>
          <w:p w14:paraId="41CA7CE0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TOR inhibition</w:t>
            </w:r>
          </w:p>
        </w:tc>
        <w:tc>
          <w:tcPr>
            <w:tcW w:w="1337" w:type="dxa"/>
            <w:vAlign w:val="center"/>
          </w:tcPr>
          <w:p w14:paraId="10256D2D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nti-cancer (use 3-MA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06DA1BFC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CT116, HT29</w:t>
            </w:r>
          </w:p>
        </w:tc>
        <w:tc>
          <w:tcPr>
            <w:tcW w:w="770" w:type="dxa"/>
            <w:vAlign w:val="center"/>
          </w:tcPr>
          <w:p w14:paraId="787054B5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086E8C8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KaW5nPC9BdXRob3I+PFllYXI+MjAxNjwvWWVhcj48UmVj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KaW5nPC9BdXRob3I+PFllYXI+MjAxNjwvWWVhcj48UmVj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7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8B6C8E" w:rsidRPr="00C6566A" w14:paraId="541F4634" w14:textId="77777777">
        <w:tc>
          <w:tcPr>
            <w:tcW w:w="2641" w:type="dxa"/>
            <w:vAlign w:val="center"/>
          </w:tcPr>
          <w:p w14:paraId="6C78713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lastRenderedPageBreak/>
              <w:t>Trehalose/inducer</w:t>
            </w:r>
          </w:p>
        </w:tc>
        <w:tc>
          <w:tcPr>
            <w:tcW w:w="1750" w:type="dxa"/>
            <w:vAlign w:val="center"/>
          </w:tcPr>
          <w:p w14:paraId="639B9BB3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63B10AB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9F46BB7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50D51A87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1A679F16" w14:textId="77777777" w:rsidR="008B6C8E" w:rsidRPr="00C6566A" w:rsidRDefault="008B6C8E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44ED401" w14:textId="627F36E9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SLC2A (solute carrier </w:t>
            </w:r>
            <w:r w:rsidR="00DD1AA6" w:rsidRPr="00C6566A">
              <w:rPr>
                <w:color w:val="000000"/>
                <w:sz w:val="14"/>
                <w:szCs w:val="14"/>
              </w:rPr>
              <w:t xml:space="preserve">family </w:t>
            </w:r>
            <w:r w:rsidRPr="00C6566A">
              <w:rPr>
                <w:color w:val="000000"/>
                <w:sz w:val="14"/>
                <w:szCs w:val="14"/>
              </w:rPr>
              <w:t>2) inhibition</w:t>
            </w:r>
          </w:p>
        </w:tc>
        <w:tc>
          <w:tcPr>
            <w:tcW w:w="1337" w:type="dxa"/>
            <w:vAlign w:val="center"/>
          </w:tcPr>
          <w:p w14:paraId="2F27E901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patic steatosis alleviation</w:t>
            </w:r>
          </w:p>
        </w:tc>
        <w:tc>
          <w:tcPr>
            <w:tcW w:w="1383" w:type="dxa"/>
            <w:vAlign w:val="center"/>
          </w:tcPr>
          <w:p w14:paraId="29229F82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 primary hepatocytes</w:t>
            </w:r>
          </w:p>
        </w:tc>
        <w:tc>
          <w:tcPr>
            <w:tcW w:w="770" w:type="dxa"/>
            <w:vAlign w:val="center"/>
          </w:tcPr>
          <w:p w14:paraId="304E1764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3EE43703" w14:textId="77777777" w:rsidR="008B6C8E" w:rsidRPr="00C6566A" w:rsidRDefault="00A42A4F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EZUJvc2NoPC9BdXRob3I+PFllYXI+MjAxNjwvWWVhcj48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EZUJvc2NoPC9BdXRob3I+PFllYXI+MjAxNjwvWWVhcj48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7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bookmarkEnd w:id="50"/>
      <w:tr w:rsidR="009B4CC2" w:rsidRPr="00C6566A" w14:paraId="198DD45E" w14:textId="77777777">
        <w:tc>
          <w:tcPr>
            <w:tcW w:w="2641" w:type="dxa"/>
            <w:vAlign w:val="center"/>
          </w:tcPr>
          <w:p w14:paraId="4ED52A1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insenoside 20(S)-Rg3/inducer</w:t>
            </w:r>
          </w:p>
        </w:tc>
        <w:tc>
          <w:tcPr>
            <w:tcW w:w="1750" w:type="dxa"/>
            <w:vAlign w:val="center"/>
          </w:tcPr>
          <w:p w14:paraId="62BD394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/GFP-LC3↑</w:t>
            </w:r>
          </w:p>
        </w:tc>
        <w:tc>
          <w:tcPr>
            <w:tcW w:w="1490" w:type="dxa"/>
            <w:vAlign w:val="center"/>
          </w:tcPr>
          <w:p w14:paraId="104A5E9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01B708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07B8517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mRFP-GFP-LC3</w:t>
            </w:r>
          </w:p>
        </w:tc>
        <w:tc>
          <w:tcPr>
            <w:tcW w:w="1570" w:type="dxa"/>
            <w:vAlign w:val="center"/>
          </w:tcPr>
          <w:p w14:paraId="451B2AE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E4AFCB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5DCD2BC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CQ)</w:t>
            </w:r>
          </w:p>
        </w:tc>
        <w:tc>
          <w:tcPr>
            <w:tcW w:w="1383" w:type="dxa"/>
            <w:vAlign w:val="center"/>
          </w:tcPr>
          <w:p w14:paraId="231464F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KOV3</w:t>
            </w:r>
          </w:p>
        </w:tc>
        <w:tc>
          <w:tcPr>
            <w:tcW w:w="770" w:type="dxa"/>
            <w:vAlign w:val="center"/>
          </w:tcPr>
          <w:p w14:paraId="6071B65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056BF47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VuZzwvQXV0aG9yPjxZZWFyPjIwMTc8L1llYXI+PFJl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VuZzwvQXV0aG9yPjxZZWFyPjIwMTc8L1llYXI+PFJl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7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2BDCEF39" w14:textId="77777777">
        <w:tc>
          <w:tcPr>
            <w:tcW w:w="2641" w:type="dxa"/>
            <w:vAlign w:val="center"/>
          </w:tcPr>
          <w:p w14:paraId="7118E5E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alidroside/inducer</w:t>
            </w:r>
          </w:p>
        </w:tc>
        <w:tc>
          <w:tcPr>
            <w:tcW w:w="1750" w:type="dxa"/>
            <w:vAlign w:val="center"/>
          </w:tcPr>
          <w:p w14:paraId="63389AE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0D9B243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3C9812A" w14:textId="6979334E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346CF5A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</w:t>
            </w:r>
          </w:p>
        </w:tc>
        <w:tc>
          <w:tcPr>
            <w:tcW w:w="1570" w:type="dxa"/>
            <w:vAlign w:val="center"/>
          </w:tcPr>
          <w:p w14:paraId="5319203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5F5FDA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4910CC6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ytoprotective function (use 3-MA)</w:t>
            </w:r>
          </w:p>
        </w:tc>
        <w:tc>
          <w:tcPr>
            <w:tcW w:w="1383" w:type="dxa"/>
            <w:vAlign w:val="center"/>
          </w:tcPr>
          <w:p w14:paraId="247F6CD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UVECs</w:t>
            </w:r>
          </w:p>
        </w:tc>
        <w:tc>
          <w:tcPr>
            <w:tcW w:w="770" w:type="dxa"/>
            <w:vAlign w:val="center"/>
          </w:tcPr>
          <w:p w14:paraId="477FDFA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0FB4F30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VuZzwvQXV0aG9yPjxZZWFyPjIwMTc8L1llYXI+PFJl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VuZzwvQXV0aG9yPjxZZWFyPjIwMTc8L1llYXI+PFJl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7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0C78B442" w14:textId="77777777">
        <w:tc>
          <w:tcPr>
            <w:tcW w:w="2641" w:type="dxa"/>
            <w:vAlign w:val="center"/>
          </w:tcPr>
          <w:p w14:paraId="55D22BB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51" w:name="_Hlk16935044"/>
            <w:r w:rsidRPr="00C6566A">
              <w:rPr>
                <w:color w:val="000000"/>
                <w:sz w:val="14"/>
                <w:szCs w:val="14"/>
              </w:rPr>
              <w:t>Tenovin-6/inhibitor</w:t>
            </w:r>
          </w:p>
        </w:tc>
        <w:tc>
          <w:tcPr>
            <w:tcW w:w="1750" w:type="dxa"/>
            <w:vAlign w:val="center"/>
          </w:tcPr>
          <w:p w14:paraId="7AE39BF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/GFP-LC3↑, LC3 staining↑</w:t>
            </w:r>
          </w:p>
        </w:tc>
        <w:tc>
          <w:tcPr>
            <w:tcW w:w="1490" w:type="dxa"/>
            <w:vAlign w:val="center"/>
          </w:tcPr>
          <w:p w14:paraId="08E32B1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DF8316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and mRNA level</w:t>
            </w:r>
          </w:p>
        </w:tc>
        <w:tc>
          <w:tcPr>
            <w:tcW w:w="1280" w:type="dxa"/>
            <w:vAlign w:val="center"/>
          </w:tcPr>
          <w:p w14:paraId="058AEF9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mRFP-GFP-LC3</w:t>
            </w:r>
          </w:p>
        </w:tc>
        <w:tc>
          <w:tcPr>
            <w:tcW w:w="1570" w:type="dxa"/>
            <w:vAlign w:val="center"/>
          </w:tcPr>
          <w:p w14:paraId="3E15504A" w14:textId="09E88ED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Tracker, LAMP1 staining, CTSB activity</w:t>
            </w:r>
          </w:p>
        </w:tc>
        <w:tc>
          <w:tcPr>
            <w:tcW w:w="1470" w:type="dxa"/>
            <w:vAlign w:val="center"/>
          </w:tcPr>
          <w:p w14:paraId="52B5ECB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somal function impairment</w:t>
            </w:r>
          </w:p>
        </w:tc>
        <w:tc>
          <w:tcPr>
            <w:tcW w:w="1337" w:type="dxa"/>
            <w:vAlign w:val="center"/>
          </w:tcPr>
          <w:p w14:paraId="28470D6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48DA425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EFs, HUVECs, LEC, BEC, Huh7, A549, OCI-Ly1, KMM</w:t>
            </w:r>
          </w:p>
        </w:tc>
        <w:tc>
          <w:tcPr>
            <w:tcW w:w="770" w:type="dxa"/>
            <w:vAlign w:val="center"/>
          </w:tcPr>
          <w:p w14:paraId="782F211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314B53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Yuan&lt;/Author&gt;&lt;Year&gt;2017&lt;/Year&gt;&lt;RecNum&gt;385&lt;/RecNum&gt;&lt;DisplayText&gt;[280]&lt;/DisplayText&gt;&lt;record&gt;&lt;rec-number&gt;385&lt;/rec-number&gt;&lt;foreign-keys&gt;&lt;key app="EN" db-id="waeerr2xixw097e0tzkxdspa9fttp5p02s2w" timestamp="1565963457"&gt;385&lt;/key&gt;&lt;key app="ENWeb" db-id=""&gt;0&lt;/key&gt;&lt;/foreign-keys&gt;&lt;ref-type name="Journal Article"&gt;17&lt;/ref-type&gt;&lt;contributors&gt;&lt;authors&gt;&lt;author&gt;Yuan, H.&lt;/author&gt;&lt;author&gt;Tan, B.&lt;/author&gt;&lt;author&gt;Gao, S. J.&lt;/author&gt;&lt;/authors&gt;&lt;/contributors&gt;&lt;auth-address&gt;Department of Molecular Microbiology and Immunology, Keck School of Medicine, University of Southern California, Los Angeles, CA, USA.&lt;/auth-address&gt;&lt;titles&gt;&lt;title&gt;Tenovin-6 impairs autophagy by inhibiting autophagic flux&lt;/title&gt;&lt;secondary-title&gt;Cell Death Dis&lt;/secondary-title&gt;&lt;/titles&gt;&lt;periodical&gt;&lt;full-title&gt;Cell Death Dis&lt;/full-title&gt;&lt;/periodical&gt;&lt;pages&gt;e2608&lt;/pages&gt;&lt;volume&gt;8&lt;/volume&gt;&lt;number&gt;2&lt;/number&gt;&lt;edition&gt;2017/02/10&lt;/edition&gt;&lt;keywords&gt;&lt;keyword&gt;A549 Cells&lt;/keyword&gt;&lt;keyword&gt;Autophagosomes/metabolism&lt;/keyword&gt;&lt;keyword&gt;Autophagy/*physiology&lt;/keyword&gt;&lt;keyword&gt;Benzamides/*metabolism&lt;/keyword&gt;&lt;keyword&gt;Cell Line&lt;/keyword&gt;&lt;keyword&gt;Cell Line, Tumor&lt;/keyword&gt;&lt;keyword&gt;HEK293 Cells&lt;/keyword&gt;&lt;keyword&gt;Humans&lt;/keyword&gt;&lt;keyword&gt;Leukemia, Lymphocytic, Chronic, B-Cell/metabolism&lt;/keyword&gt;&lt;keyword&gt;Lysosomes/metabolism&lt;/keyword&gt;&lt;keyword&gt;Microtubule-Associated Proteins/metabolism&lt;/keyword&gt;&lt;keyword&gt;Sirtuin 1/metabolism&lt;/keyword&gt;&lt;keyword&gt;Tumor Suppressor Protein p53/metabolism&lt;/keyword&gt;&lt;/keywords&gt;&lt;dates&gt;&lt;year&gt;2017&lt;/year&gt;&lt;pub-dates&gt;&lt;date&gt;Feb 9&lt;/date&gt;&lt;/pub-dates&gt;&lt;/dates&gt;&lt;isbn&gt;2041-4889 (Electronic)&lt;/isbn&gt;&lt;accession-num&gt;28182004&lt;/accession-num&gt;&lt;urls&gt;&lt;related-urls&gt;&lt;url&gt;https://www.ncbi.nlm.nih.gov/pubmed/28182004&lt;/url&gt;&lt;/related-urls&gt;&lt;/urls&gt;&lt;custom2&gt;PMC5386474&lt;/custom2&gt;&lt;electronic-resource-num&gt;10.1038/cddis.2017.25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8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bookmarkEnd w:id="51"/>
      <w:tr w:rsidR="009B4CC2" w:rsidRPr="00C6566A" w14:paraId="1C6D5A6A" w14:textId="77777777">
        <w:tc>
          <w:tcPr>
            <w:tcW w:w="2641" w:type="dxa"/>
            <w:vAlign w:val="center"/>
          </w:tcPr>
          <w:p w14:paraId="0DA8011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Dasatinib/inducer</w:t>
            </w:r>
          </w:p>
        </w:tc>
        <w:tc>
          <w:tcPr>
            <w:tcW w:w="1750" w:type="dxa"/>
            <w:vAlign w:val="center"/>
          </w:tcPr>
          <w:p w14:paraId="013DF91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418AA4C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EDF441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5643688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730E55A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7F94B4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01CA9C3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54D7E29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770" w:type="dxa"/>
            <w:vAlign w:val="center"/>
          </w:tcPr>
          <w:p w14:paraId="791D8BC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7D896ED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Nb3JpdGE8L0F1dGhvcj48WWVhcj4yMDE3PC9ZZWFyPjxS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Nb3JpdGE8L0F1dGhvcj48WWVhcj4yMDE3PC9ZZWFyPjxS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81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7546F889" w14:textId="77777777">
        <w:tc>
          <w:tcPr>
            <w:tcW w:w="2641" w:type="dxa"/>
            <w:vAlign w:val="center"/>
          </w:tcPr>
          <w:p w14:paraId="2A324C2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riptolide/inducer</w:t>
            </w:r>
          </w:p>
        </w:tc>
        <w:tc>
          <w:tcPr>
            <w:tcW w:w="1750" w:type="dxa"/>
            <w:vAlign w:val="center"/>
          </w:tcPr>
          <w:p w14:paraId="66A158F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56DF479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ECB0EE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, Aggregation-prone protein degradation↑</w:t>
            </w:r>
          </w:p>
        </w:tc>
        <w:tc>
          <w:tcPr>
            <w:tcW w:w="1280" w:type="dxa"/>
            <w:vAlign w:val="center"/>
          </w:tcPr>
          <w:p w14:paraId="5F06941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ic cargo flux assay</w:t>
            </w:r>
          </w:p>
        </w:tc>
        <w:tc>
          <w:tcPr>
            <w:tcW w:w="1570" w:type="dxa"/>
            <w:vAlign w:val="center"/>
          </w:tcPr>
          <w:p w14:paraId="1A6C4C1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Sensor</w:t>
            </w:r>
          </w:p>
        </w:tc>
        <w:tc>
          <w:tcPr>
            <w:tcW w:w="1470" w:type="dxa"/>
            <w:vAlign w:val="center"/>
          </w:tcPr>
          <w:p w14:paraId="47AED88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19B4ACC6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europrotection, mutant SNCA/α-synuclein clearance (use 3-MA)</w:t>
            </w:r>
          </w:p>
        </w:tc>
        <w:tc>
          <w:tcPr>
            <w:tcW w:w="1383" w:type="dxa"/>
            <w:vAlign w:val="center"/>
          </w:tcPr>
          <w:p w14:paraId="4354EE9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N9D</w:t>
            </w:r>
          </w:p>
        </w:tc>
        <w:tc>
          <w:tcPr>
            <w:tcW w:w="770" w:type="dxa"/>
            <w:vAlign w:val="center"/>
          </w:tcPr>
          <w:p w14:paraId="2C51D55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A727D8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IdTwvQXV0aG9yPjxZZWFyPjIwMTc8L1llYXI+PFJlY051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IdTwvQXV0aG9yPjxZZWFyPjIwMTc8L1llYXI+PFJlY051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8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31189B84" w14:textId="77777777">
        <w:tc>
          <w:tcPr>
            <w:tcW w:w="2641" w:type="dxa"/>
            <w:vAlign w:val="center"/>
          </w:tcPr>
          <w:p w14:paraId="3EB9A51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Benzyl isothiocyanate/inducer</w:t>
            </w:r>
          </w:p>
        </w:tc>
        <w:tc>
          <w:tcPr>
            <w:tcW w:w="1750" w:type="dxa"/>
            <w:vAlign w:val="center"/>
          </w:tcPr>
          <w:p w14:paraId="72FE5C6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232BFCD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98E9B4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1EE85D0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</w:t>
            </w:r>
          </w:p>
        </w:tc>
        <w:tc>
          <w:tcPr>
            <w:tcW w:w="1570" w:type="dxa"/>
            <w:vAlign w:val="center"/>
          </w:tcPr>
          <w:p w14:paraId="53455B5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26CCE56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ER stress</w:t>
            </w:r>
          </w:p>
        </w:tc>
        <w:tc>
          <w:tcPr>
            <w:tcW w:w="1337" w:type="dxa"/>
            <w:vAlign w:val="center"/>
          </w:tcPr>
          <w:p w14:paraId="1D88817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Protective autophagy (use 3-MA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18DCB50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549, H661, SK-MES-1</w:t>
            </w:r>
          </w:p>
        </w:tc>
        <w:tc>
          <w:tcPr>
            <w:tcW w:w="770" w:type="dxa"/>
            <w:vAlign w:val="center"/>
          </w:tcPr>
          <w:p w14:paraId="6618FFB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68160DB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uZzwvQXV0aG9yPjxZZWFyPjIwMTc8L1llYXI+PFJl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uZzwvQXV0aG9yPjxZZWFyPjIwMTc8L1llYXI+PFJl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8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6B24B3EA" w14:textId="77777777">
        <w:tc>
          <w:tcPr>
            <w:tcW w:w="2641" w:type="dxa"/>
            <w:vAlign w:val="center"/>
          </w:tcPr>
          <w:p w14:paraId="1812EAB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oxicarioside O/inducer</w:t>
            </w:r>
          </w:p>
        </w:tc>
        <w:tc>
          <w:tcPr>
            <w:tcW w:w="1750" w:type="dxa"/>
            <w:vAlign w:val="center"/>
          </w:tcPr>
          <w:p w14:paraId="28C397E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72A6FA1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AD6272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54A86C9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</w:t>
            </w:r>
          </w:p>
        </w:tc>
        <w:tc>
          <w:tcPr>
            <w:tcW w:w="1570" w:type="dxa"/>
            <w:vAlign w:val="center"/>
          </w:tcPr>
          <w:p w14:paraId="5C5BA96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437E197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, SIRT1</w:t>
            </w:r>
          </w:p>
        </w:tc>
        <w:tc>
          <w:tcPr>
            <w:tcW w:w="1337" w:type="dxa"/>
            <w:vAlign w:val="center"/>
          </w:tcPr>
          <w:p w14:paraId="57A32C7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rotective autophagy (use 3-MA and CQ)</w:t>
            </w:r>
          </w:p>
        </w:tc>
        <w:tc>
          <w:tcPr>
            <w:tcW w:w="1383" w:type="dxa"/>
            <w:vAlign w:val="center"/>
          </w:tcPr>
          <w:p w14:paraId="29EE9DD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CT116, SW480</w:t>
            </w:r>
          </w:p>
        </w:tc>
        <w:tc>
          <w:tcPr>
            <w:tcW w:w="770" w:type="dxa"/>
            <w:vAlign w:val="center"/>
          </w:tcPr>
          <w:p w14:paraId="422A003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605655C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Huang&lt;/Author&gt;&lt;Year&gt;2017&lt;/Year&gt;&lt;RecNum&gt;362&lt;/RecNum&gt;&lt;DisplayText&gt;[284]&lt;/DisplayText&gt;&lt;record&gt;&lt;rec-number&gt;362&lt;/rec-number&gt;&lt;foreign-keys&gt;&lt;key app="EN" db-id="waeerr2xixw097e0tzkxdspa9fttp5p02s2w" timestamp="1565963337"&gt;362&lt;/key&gt;&lt;key app="ENWeb" db-id=""&gt;0&lt;/key&gt;&lt;/foreign-keys&gt;&lt;ref-type name="Journal Article"&gt;17&lt;/ref-type&gt;&lt;contributors&gt;&lt;authors&gt;&lt;author&gt;Huang, Y. H.&lt;/author&gt;&lt;author&gt;Sun, Y.&lt;/author&gt;&lt;author&gt;Huang, F. Y.&lt;/author&gt;&lt;author&gt;Li, Y. N.&lt;/author&gt;&lt;author&gt;Wang, C. C.&lt;/author&gt;&lt;author&gt;Mei, W. L.&lt;/author&gt;&lt;author&gt;Dai, H. F.&lt;/author&gt;&lt;author&gt;Tan, G. H.&lt;/author&gt;&lt;author&gt;Huang, C.&lt;/author&gt;&lt;/authors&gt;&lt;/contributors&gt;&lt;auth-address&gt;Key Laboratory of Tropical Diseases and Translational Medicine of the Ministry of Education &amp;amp; Hainan Provincial Key Laboratory of Tropical Medicine, Hainan Medical College, Haikou 571199, China.&amp;#xD;Institute of Tropical Bioscience and Biotechnology, Chinese Academy of Tropical Agricultural Sciences, Haikou 571199, China.&amp;#xD;State Key Laboratory of Biotherapy and Cancer Center, West China Hospital, Sichuan University, Chengdu 610041, China.&lt;/auth-address&gt;&lt;titles&gt;&lt;title&gt;Toxicarioside O induces protective autophagy in a sirtuin-1-dependent manner in colorectal cancer cells&lt;/title&gt;&lt;secondary-title&gt;Oncotarget&lt;/secondary-title&gt;&lt;/titles&gt;&lt;periodical&gt;&lt;full-title&gt;Oncotarget&lt;/full-title&gt;&lt;/periodical&gt;&lt;pages&gt;52783-52791&lt;/pages&gt;&lt;volume&gt;8&lt;/volume&gt;&lt;number&gt;32&lt;/number&gt;&lt;edition&gt;2017/09/09&lt;/edition&gt;&lt;keywords&gt;&lt;keyword&gt;apoptosis&lt;/keyword&gt;&lt;keyword&gt;autophagy&lt;/keyword&gt;&lt;keyword&gt;colorectal cancer&lt;/keyword&gt;&lt;keyword&gt;sirtuin-1 (SIRT1)&lt;/keyword&gt;&lt;keyword&gt;toxicarioside O (TCO)&lt;/keyword&gt;&lt;/keywords&gt;&lt;dates&gt;&lt;year&gt;2017&lt;/year&gt;&lt;pub-dates&gt;&lt;date&gt;Aug 8&lt;/date&gt;&lt;/pub-dates&gt;&lt;/dates&gt;&lt;isbn&gt;1949-2553 (Electronic)&amp;#xD;1949-2553 (Linking)&lt;/isbn&gt;&lt;accession-num&gt;28881770&lt;/accession-num&gt;&lt;urls&gt;&lt;related-urls&gt;&lt;url&gt;https://www.ncbi.nlm.nih.gov/pubmed/28881770&lt;/url&gt;&lt;/related-urls&gt;&lt;/urls&gt;&lt;custom2&gt;PMC5581069&lt;/custom2&gt;&lt;electronic-resource-num&gt;10.18632/oncotarget.17189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8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58B03A44" w14:textId="77777777">
        <w:tc>
          <w:tcPr>
            <w:tcW w:w="2641" w:type="dxa"/>
            <w:vAlign w:val="center"/>
          </w:tcPr>
          <w:p w14:paraId="7A16F9F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EN-99/inducer</w:t>
            </w:r>
          </w:p>
        </w:tc>
        <w:tc>
          <w:tcPr>
            <w:tcW w:w="1750" w:type="dxa"/>
            <w:vAlign w:val="center"/>
          </w:tcPr>
          <w:p w14:paraId="5E7F559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mRFP/GFP-LC3↑</w:t>
            </w:r>
          </w:p>
        </w:tc>
        <w:tc>
          <w:tcPr>
            <w:tcW w:w="1490" w:type="dxa"/>
            <w:vAlign w:val="center"/>
          </w:tcPr>
          <w:p w14:paraId="5604316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, FYVE-GFP</w:t>
            </w:r>
          </w:p>
        </w:tc>
        <w:tc>
          <w:tcPr>
            <w:tcW w:w="1280" w:type="dxa"/>
            <w:vAlign w:val="center"/>
          </w:tcPr>
          <w:p w14:paraId="79E79C7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456BA5C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mRFP-GFP-LC3</w:t>
            </w:r>
          </w:p>
        </w:tc>
        <w:tc>
          <w:tcPr>
            <w:tcW w:w="1570" w:type="dxa"/>
            <w:vAlign w:val="center"/>
          </w:tcPr>
          <w:p w14:paraId="4DC4987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A19014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7C525BD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europrotection (use BAF)</w:t>
            </w:r>
          </w:p>
        </w:tc>
        <w:tc>
          <w:tcPr>
            <w:tcW w:w="1383" w:type="dxa"/>
            <w:vAlign w:val="center"/>
          </w:tcPr>
          <w:p w14:paraId="7E9AA55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La</w:t>
            </w:r>
          </w:p>
        </w:tc>
        <w:tc>
          <w:tcPr>
            <w:tcW w:w="770" w:type="dxa"/>
            <w:vAlign w:val="center"/>
          </w:tcPr>
          <w:p w14:paraId="0DC5F13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i/>
                <w:color w:val="000000"/>
                <w:sz w:val="14"/>
                <w:szCs w:val="14"/>
              </w:rPr>
              <w:t>Drosophila</w:t>
            </w:r>
            <w:r w:rsidRPr="00C6566A">
              <w:rPr>
                <w:color w:val="000000"/>
                <w:sz w:val="14"/>
                <w:szCs w:val="14"/>
              </w:rPr>
              <w:t>, mice</w:t>
            </w:r>
          </w:p>
        </w:tc>
        <w:tc>
          <w:tcPr>
            <w:tcW w:w="591" w:type="dxa"/>
            <w:vAlign w:val="center"/>
          </w:tcPr>
          <w:p w14:paraId="7DC3B97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b3bDoWNzPC9BdXRob3I+PFllYXI+MjAxNzwvWWVhcj48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b3bDoWNzPC9BdXRob3I+PFllYXI+MjAxNzwvWWVhcj48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8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641E153B" w14:textId="77777777">
        <w:tc>
          <w:tcPr>
            <w:tcW w:w="2641" w:type="dxa"/>
            <w:vAlign w:val="center"/>
          </w:tcPr>
          <w:p w14:paraId="7BB829B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Verapamil/inducer</w:t>
            </w:r>
          </w:p>
        </w:tc>
        <w:tc>
          <w:tcPr>
            <w:tcW w:w="1750" w:type="dxa"/>
            <w:vAlign w:val="center"/>
          </w:tcPr>
          <w:p w14:paraId="6325BB6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399361E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62045B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7F206DE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1A2515A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BBB8BB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ellular metabolism modulation</w:t>
            </w:r>
          </w:p>
        </w:tc>
        <w:tc>
          <w:tcPr>
            <w:tcW w:w="1337" w:type="dxa"/>
            <w:vAlign w:val="center"/>
          </w:tcPr>
          <w:p w14:paraId="04ECD21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Protective autophagy (use CQ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iCs/>
                <w:color w:val="000000"/>
                <w:sz w:val="14"/>
                <w:szCs w:val="14"/>
              </w:rPr>
              <w:t>&amp;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7</w:t>
            </w:r>
            <w:r w:rsidRPr="00C6566A">
              <w:rPr>
                <w:color w:val="000000"/>
                <w:sz w:val="14"/>
                <w:szCs w:val="14"/>
              </w:rPr>
              <w:t xml:space="preserve"> KO)</w:t>
            </w:r>
          </w:p>
        </w:tc>
        <w:tc>
          <w:tcPr>
            <w:tcW w:w="1383" w:type="dxa"/>
            <w:vAlign w:val="center"/>
          </w:tcPr>
          <w:p w14:paraId="0C447C9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OLO 205, PC-3, PNT-2</w:t>
            </w:r>
          </w:p>
        </w:tc>
        <w:tc>
          <w:tcPr>
            <w:tcW w:w="770" w:type="dxa"/>
            <w:vAlign w:val="center"/>
          </w:tcPr>
          <w:p w14:paraId="3A6BBA1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1CDED8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YW5pYTwvQXV0aG9yPjxZZWFyPjIwMTc8L1llYXI+PFJl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YW5pYTwvQXV0aG9yPjxZZWFyPjIwMTc8L1llYXI+PFJl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8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6A0C7BFB" w14:textId="77777777">
        <w:tc>
          <w:tcPr>
            <w:tcW w:w="2641" w:type="dxa"/>
            <w:vAlign w:val="center"/>
          </w:tcPr>
          <w:p w14:paraId="7121535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Vacuolin-1 analogues/inhibitor</w:t>
            </w:r>
          </w:p>
        </w:tc>
        <w:tc>
          <w:tcPr>
            <w:tcW w:w="1750" w:type="dxa"/>
            <w:vAlign w:val="center"/>
          </w:tcPr>
          <w:p w14:paraId="2686574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/GFP-LC3↑</w:t>
            </w:r>
          </w:p>
        </w:tc>
        <w:tc>
          <w:tcPr>
            <w:tcW w:w="1490" w:type="dxa"/>
            <w:vAlign w:val="center"/>
          </w:tcPr>
          <w:p w14:paraId="0ACF9E4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59F8E9C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3D2E6B0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mRFP-GFP-LC3</w:t>
            </w:r>
          </w:p>
        </w:tc>
        <w:tc>
          <w:tcPr>
            <w:tcW w:w="1570" w:type="dxa"/>
            <w:vAlign w:val="center"/>
          </w:tcPr>
          <w:p w14:paraId="38CC308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AMP1 staining</w:t>
            </w:r>
          </w:p>
        </w:tc>
        <w:tc>
          <w:tcPr>
            <w:tcW w:w="1470" w:type="dxa"/>
            <w:vAlign w:val="center"/>
          </w:tcPr>
          <w:p w14:paraId="0C6D733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-lysosome fusion inhibition</w:t>
            </w:r>
          </w:p>
        </w:tc>
        <w:tc>
          <w:tcPr>
            <w:tcW w:w="1337" w:type="dxa"/>
            <w:vAlign w:val="center"/>
          </w:tcPr>
          <w:p w14:paraId="5DEAFC1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1AD5239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La</w:t>
            </w:r>
          </w:p>
        </w:tc>
        <w:tc>
          <w:tcPr>
            <w:tcW w:w="770" w:type="dxa"/>
            <w:vAlign w:val="center"/>
          </w:tcPr>
          <w:p w14:paraId="7DC43F8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6CC559A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aGVuPC9BdXRob3I+PFllYXI+MjAxNzwvWWVhcj48UmVj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aGVuPC9BdXRob3I+PFllYXI+MjAxNzwvWWVhcj48UmVj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8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047458D1" w14:textId="77777777">
        <w:tc>
          <w:tcPr>
            <w:tcW w:w="2641" w:type="dxa"/>
            <w:vAlign w:val="center"/>
          </w:tcPr>
          <w:p w14:paraId="7BFD4E2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Fimasartan, losartan, eprosartan, valsartan/inducers</w:t>
            </w:r>
          </w:p>
        </w:tc>
        <w:tc>
          <w:tcPr>
            <w:tcW w:w="1750" w:type="dxa"/>
            <w:vAlign w:val="center"/>
          </w:tcPr>
          <w:p w14:paraId="3FAD408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74918B21" w14:textId="2AFA0E50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LC3 lipidation↑, </w:t>
            </w:r>
            <w:r w:rsidRPr="00C6566A">
              <w:rPr>
                <w:sz w:val="14"/>
                <w:szCs w:val="14"/>
              </w:rPr>
              <w:t>ATG12–ATG5 conjugation</w:t>
            </w:r>
          </w:p>
        </w:tc>
        <w:tc>
          <w:tcPr>
            <w:tcW w:w="1280" w:type="dxa"/>
            <w:vAlign w:val="center"/>
          </w:tcPr>
          <w:p w14:paraId="0E93562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55C854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0973069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CCF742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5DA75AE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3-MA)</w:t>
            </w:r>
          </w:p>
        </w:tc>
        <w:tc>
          <w:tcPr>
            <w:tcW w:w="1383" w:type="dxa"/>
            <w:vAlign w:val="center"/>
          </w:tcPr>
          <w:p w14:paraId="785710E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C-3, DU-145, LNCap-LN3</w:t>
            </w:r>
          </w:p>
        </w:tc>
        <w:tc>
          <w:tcPr>
            <w:tcW w:w="770" w:type="dxa"/>
            <w:vAlign w:val="center"/>
          </w:tcPr>
          <w:p w14:paraId="3F2F741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A853CA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Woo&lt;/Author&gt;&lt;Year&gt;2017&lt;/Year&gt;&lt;RecNum&gt;380&lt;/RecNum&gt;&lt;DisplayText&gt;[288]&lt;/DisplayText&gt;&lt;record&gt;&lt;rec-number&gt;380&lt;/rec-number&gt;&lt;foreign-keys&gt;&lt;key app="EN" db-id="waeerr2xixw097e0tzkxdspa9fttp5p02s2w" timestamp="1565963436"&gt;380&lt;/key&gt;&lt;key app="ENWeb" db-id=""&gt;0&lt;/key&gt;&lt;/foreign-keys&gt;&lt;ref-type name="Journal Article"&gt;17&lt;/ref-type&gt;&lt;contributors&gt;&lt;authors&gt;&lt;author&gt;Woo, Y.&lt;/author&gt;&lt;author&gt;Jung, Y. J.&lt;/author&gt;&lt;/authors&gt;&lt;/contributors&gt;&lt;auth-address&gt;Department of Biological Sciences and Bio-Information Technology Medical Convergence Program, Kangwon National University, Chuncheon, Gangwon 200-701, Republic of Korea.&lt;/auth-address&gt;&lt;titles&gt;&lt;title&gt;Angiotensin II receptor blockers induce autophagy in prostate cancer cells&lt;/title&gt;&lt;secondary-title&gt;Oncol Lett&lt;/secondary-title&gt;&lt;/titles&gt;&lt;periodical&gt;&lt;full-title&gt;Oncol Lett&lt;/full-title&gt;&lt;/periodical&gt;&lt;pages&gt;3579-3585&lt;/pages&gt;&lt;volume&gt;13&lt;/volume&gt;&lt;number&gt;5&lt;/number&gt;&lt;edition&gt;2017/05/23&lt;/edition&gt;&lt;keywords&gt;&lt;keyword&gt;angiotensin II receptor blockers&lt;/keyword&gt;&lt;keyword&gt;anti-cancer&lt;/keyword&gt;&lt;keyword&gt;anti-metastatic&lt;/keyword&gt;&lt;keyword&gt;autophagy&lt;/keyword&gt;&lt;keyword&gt;prostate cancer&lt;/keyword&gt;&lt;/keywords&gt;&lt;dates&gt;&lt;year&gt;2017&lt;/year&gt;&lt;pub-dates&gt;&lt;date&gt;May&lt;/date&gt;&lt;/pub-dates&gt;&lt;/dates&gt;&lt;isbn&gt;1792-1074 (Print)&amp;#xD;1792-1074 (Linking)&lt;/isbn&gt;&lt;accession-num&gt;28529582&lt;/accession-num&gt;&lt;urls&gt;&lt;related-urls&gt;&lt;url&gt;https://www.ncbi.nlm.nih.gov/pubmed/28529582&lt;/url&gt;&lt;/related-urls&gt;&lt;/urls&gt;&lt;custom2&gt;PMC5431597&lt;/custom2&gt;&lt;electronic-resource-num&gt;10.3892/ol.2017.5872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8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02F91AB2" w14:textId="77777777">
        <w:tc>
          <w:tcPr>
            <w:tcW w:w="2641" w:type="dxa"/>
            <w:vAlign w:val="center"/>
          </w:tcPr>
          <w:p w14:paraId="7E7FF95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Isodeoxyelephantopin/inducer</w:t>
            </w:r>
          </w:p>
        </w:tc>
        <w:tc>
          <w:tcPr>
            <w:tcW w:w="1750" w:type="dxa"/>
            <w:vAlign w:val="center"/>
          </w:tcPr>
          <w:p w14:paraId="0E8DF11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mRFP/GFP-LC3↑</w:t>
            </w:r>
          </w:p>
        </w:tc>
        <w:tc>
          <w:tcPr>
            <w:tcW w:w="1490" w:type="dxa"/>
            <w:vAlign w:val="center"/>
          </w:tcPr>
          <w:p w14:paraId="766637A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A71BBA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</w:t>
            </w:r>
          </w:p>
        </w:tc>
        <w:tc>
          <w:tcPr>
            <w:tcW w:w="1280" w:type="dxa"/>
            <w:vAlign w:val="center"/>
          </w:tcPr>
          <w:p w14:paraId="0839330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, mRFP-GFP-LC3</w:t>
            </w:r>
          </w:p>
        </w:tc>
        <w:tc>
          <w:tcPr>
            <w:tcW w:w="1570" w:type="dxa"/>
            <w:vAlign w:val="center"/>
          </w:tcPr>
          <w:p w14:paraId="1566D42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24E5C2BF" w14:textId="7CE477DC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FE2L2/Nrf2 (nuclear factor, erythroid 2 like 2)-</w:t>
            </w:r>
            <w:r w:rsidRPr="00C6566A">
              <w:rPr>
                <w:smallCaps/>
                <w:color w:val="000000"/>
                <w:sz w:val="14"/>
                <w:szCs w:val="14"/>
              </w:rPr>
              <w:t>SQSTM1</w:t>
            </w:r>
            <w:r w:rsidRPr="00C6566A">
              <w:rPr>
                <w:color w:val="000000"/>
                <w:sz w:val="14"/>
                <w:szCs w:val="14"/>
              </w:rPr>
              <w:t>-KEAP1 (kelch like ECH associated protein 1) feedback loop</w:t>
            </w:r>
          </w:p>
        </w:tc>
        <w:tc>
          <w:tcPr>
            <w:tcW w:w="1337" w:type="dxa"/>
            <w:vAlign w:val="center"/>
          </w:tcPr>
          <w:p w14:paraId="1D6CE66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rotective autophagy (use 3-MA)</w:t>
            </w:r>
          </w:p>
        </w:tc>
        <w:tc>
          <w:tcPr>
            <w:tcW w:w="1383" w:type="dxa"/>
            <w:vAlign w:val="center"/>
          </w:tcPr>
          <w:p w14:paraId="75D03FD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1299, A549</w:t>
            </w:r>
          </w:p>
        </w:tc>
        <w:tc>
          <w:tcPr>
            <w:tcW w:w="770" w:type="dxa"/>
            <w:vAlign w:val="center"/>
          </w:tcPr>
          <w:p w14:paraId="512E9C1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0427B93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NzwvWWVhcj48UmVj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NzwvWWVhcj48UmVj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8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1709C9D1" w14:textId="77777777">
        <w:tc>
          <w:tcPr>
            <w:tcW w:w="2641" w:type="dxa"/>
            <w:vAlign w:val="center"/>
          </w:tcPr>
          <w:p w14:paraId="2981DC7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novin-6/inhibitor</w:t>
            </w:r>
          </w:p>
        </w:tc>
        <w:tc>
          <w:tcPr>
            <w:tcW w:w="1750" w:type="dxa"/>
            <w:vAlign w:val="center"/>
          </w:tcPr>
          <w:p w14:paraId="75F42EE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33B84B0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0242AB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degradation</w:t>
            </w:r>
          </w:p>
        </w:tc>
        <w:tc>
          <w:tcPr>
            <w:tcW w:w="1280" w:type="dxa"/>
            <w:vAlign w:val="center"/>
          </w:tcPr>
          <w:p w14:paraId="46882F2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7187037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Tracker</w:t>
            </w:r>
          </w:p>
        </w:tc>
        <w:tc>
          <w:tcPr>
            <w:tcW w:w="1470" w:type="dxa"/>
            <w:vAlign w:val="center"/>
          </w:tcPr>
          <w:p w14:paraId="639C49C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somal function impairment</w:t>
            </w:r>
          </w:p>
        </w:tc>
        <w:tc>
          <w:tcPr>
            <w:tcW w:w="1337" w:type="dxa"/>
            <w:vAlign w:val="center"/>
          </w:tcPr>
          <w:p w14:paraId="7DC6A8C2" w14:textId="63D71F44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color w:val="000000"/>
                <w:sz w:val="14"/>
                <w:szCs w:val="14"/>
              </w:rPr>
              <w:t xml:space="preserve">,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LC3B</w:t>
            </w:r>
            <w:r w:rsidRPr="00C6566A">
              <w:rPr>
                <w:color w:val="000000"/>
                <w:sz w:val="14"/>
                <w:szCs w:val="14"/>
              </w:rPr>
              <w:t xml:space="preserve">,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SQSTM1/</w:t>
            </w:r>
            <w:r w:rsidRPr="00C6566A">
              <w:rPr>
                <w:i/>
                <w:iCs/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4945226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IVA, U2932, HBL1, SU-DHL4&amp;5&amp;6&amp;10</w:t>
            </w:r>
          </w:p>
        </w:tc>
        <w:tc>
          <w:tcPr>
            <w:tcW w:w="770" w:type="dxa"/>
            <w:vAlign w:val="center"/>
          </w:tcPr>
          <w:p w14:paraId="7C4569B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0DF54FF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ZdWFuPC9BdXRob3I+PFllYXI+MjAxNzwvWWVhcj48UmVj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ZdWFuPC9BdXRob3I+PFllYXI+MjAxNzwvWWVhcj48UmVj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9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11EC1724" w14:textId="77777777">
        <w:tc>
          <w:tcPr>
            <w:tcW w:w="2641" w:type="dxa"/>
            <w:vAlign w:val="center"/>
          </w:tcPr>
          <w:p w14:paraId="6D901FE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minopyrimidines/inhibitors</w:t>
            </w:r>
          </w:p>
        </w:tc>
        <w:tc>
          <w:tcPr>
            <w:tcW w:w="1750" w:type="dxa"/>
            <w:vAlign w:val="center"/>
          </w:tcPr>
          <w:p w14:paraId="4D24DDF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↓</w:t>
            </w:r>
          </w:p>
        </w:tc>
        <w:tc>
          <w:tcPr>
            <w:tcW w:w="1490" w:type="dxa"/>
            <w:vAlign w:val="center"/>
          </w:tcPr>
          <w:p w14:paraId="1A64797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↓, EGFP-WIPI2b</w:t>
            </w:r>
          </w:p>
        </w:tc>
        <w:tc>
          <w:tcPr>
            <w:tcW w:w="1280" w:type="dxa"/>
            <w:vAlign w:val="center"/>
          </w:tcPr>
          <w:p w14:paraId="1B93B1A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0C141A9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7A4C8CB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5BF000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PtdIns3K inhibition</w:t>
            </w:r>
          </w:p>
        </w:tc>
        <w:tc>
          <w:tcPr>
            <w:tcW w:w="1337" w:type="dxa"/>
            <w:vAlign w:val="center"/>
          </w:tcPr>
          <w:p w14:paraId="6B6FF0C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4074773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F-7</w:t>
            </w:r>
          </w:p>
        </w:tc>
        <w:tc>
          <w:tcPr>
            <w:tcW w:w="770" w:type="dxa"/>
            <w:vAlign w:val="center"/>
          </w:tcPr>
          <w:p w14:paraId="4F0DE43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62F952D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Sb2JrZTwvQXV0aG9yPjxZZWFyPjIwMTc8L1llYXI+PFJl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Sb2JrZTwvQXV0aG9yPjxZZWFyPjIwMTc8L1llYXI+PFJl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91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4DF53E90" w14:textId="77777777">
        <w:tc>
          <w:tcPr>
            <w:tcW w:w="2641" w:type="dxa"/>
            <w:vAlign w:val="center"/>
          </w:tcPr>
          <w:p w14:paraId="29407E6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ripchlorolide/inducer</w:t>
            </w:r>
          </w:p>
        </w:tc>
        <w:tc>
          <w:tcPr>
            <w:tcW w:w="1750" w:type="dxa"/>
            <w:vAlign w:val="center"/>
          </w:tcPr>
          <w:p w14:paraId="2A3EAD8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4193178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2F9DAC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064AC42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7D531CE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7888878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28C36C0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3-MA)</w:t>
            </w:r>
          </w:p>
        </w:tc>
        <w:tc>
          <w:tcPr>
            <w:tcW w:w="1383" w:type="dxa"/>
            <w:vAlign w:val="center"/>
          </w:tcPr>
          <w:p w14:paraId="6C15293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549, A549/DDP</w:t>
            </w:r>
          </w:p>
        </w:tc>
        <w:tc>
          <w:tcPr>
            <w:tcW w:w="770" w:type="dxa"/>
            <w:vAlign w:val="center"/>
          </w:tcPr>
          <w:p w14:paraId="02DB959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D06EE6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aGVuPC9BdXRob3I+PFllYXI+MjAxNzwvWWVhcj48UmVj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aGVuPC9BdXRob3I+PFllYXI+MjAxNzwvWWVhcj48UmVj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9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7ED08AF5" w14:textId="77777777">
        <w:tc>
          <w:tcPr>
            <w:tcW w:w="2641" w:type="dxa"/>
            <w:vAlign w:val="center"/>
          </w:tcPr>
          <w:p w14:paraId="546DF3E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w09/inducer</w:t>
            </w:r>
          </w:p>
        </w:tc>
        <w:tc>
          <w:tcPr>
            <w:tcW w:w="1750" w:type="dxa"/>
            <w:vAlign w:val="center"/>
          </w:tcPr>
          <w:p w14:paraId="1933AE3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TEM for autophagic vesicles↑, mCherry/GFP-LC3↑</w:t>
            </w:r>
          </w:p>
        </w:tc>
        <w:tc>
          <w:tcPr>
            <w:tcW w:w="1490" w:type="dxa"/>
            <w:vAlign w:val="center"/>
          </w:tcPr>
          <w:p w14:paraId="6EAFCCD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95187C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SQSTM1/</w:t>
            </w:r>
            <w:r w:rsidRPr="00C6566A">
              <w:rPr>
                <w:smallCaps/>
                <w:sz w:val="14"/>
                <w:szCs w:val="14"/>
              </w:rPr>
              <w:t>p62</w:t>
            </w:r>
            <w:r w:rsidRPr="00C6566A">
              <w:rPr>
                <w:sz w:val="14"/>
                <w:szCs w:val="14"/>
              </w:rPr>
              <w:t xml:space="preserve"> protein and mRNA levels↑</w:t>
            </w:r>
          </w:p>
        </w:tc>
        <w:tc>
          <w:tcPr>
            <w:tcW w:w="1280" w:type="dxa"/>
            <w:vAlign w:val="center"/>
          </w:tcPr>
          <w:p w14:paraId="77D1CD8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C3-II turnover assay, autophagosome biogenesis inhibition assay, mCherry-GFP-LC3, mRFP-mWasabi-LC3</w:t>
            </w:r>
          </w:p>
        </w:tc>
        <w:tc>
          <w:tcPr>
            <w:tcW w:w="1570" w:type="dxa"/>
            <w:vAlign w:val="center"/>
          </w:tcPr>
          <w:p w14:paraId="46C5B84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2A3AB97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EGFR-RAS-RAF1-MAP2K-MAPK1/3</w:t>
            </w:r>
          </w:p>
        </w:tc>
        <w:tc>
          <w:tcPr>
            <w:tcW w:w="1337" w:type="dxa"/>
            <w:vAlign w:val="center"/>
          </w:tcPr>
          <w:p w14:paraId="29EA870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 xml:space="preserve">Anti-cancer (use CQ and </w:t>
            </w:r>
            <w:r w:rsidRPr="00C6566A">
              <w:rPr>
                <w:i/>
                <w:iCs/>
                <w:sz w:val="14"/>
                <w:szCs w:val="14"/>
              </w:rPr>
              <w:t>ATG5</w:t>
            </w:r>
            <w:r w:rsidRPr="00C6566A">
              <w:rPr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254B5EE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BGC-823, HGC-27, SGC-7901, AGS, HeLa</w:t>
            </w:r>
          </w:p>
        </w:tc>
        <w:tc>
          <w:tcPr>
            <w:tcW w:w="770" w:type="dxa"/>
            <w:vAlign w:val="center"/>
          </w:tcPr>
          <w:p w14:paraId="5785913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A2028F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aaGFuZzwvQXV0aG9yPjxZZWFyPjIwMTc8L1llYXI+PFJl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aaGFuZzwvQXV0aG9yPjxZZWFyPjIwMTc8L1llYXI+PFJl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293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tr w:rsidR="009B4CC2" w:rsidRPr="00C6566A" w14:paraId="26562086" w14:textId="77777777">
        <w:tc>
          <w:tcPr>
            <w:tcW w:w="2641" w:type="dxa"/>
            <w:vAlign w:val="center"/>
          </w:tcPr>
          <w:p w14:paraId="216FC32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lastRenderedPageBreak/>
              <w:t>S14161/inducer</w:t>
            </w:r>
          </w:p>
        </w:tc>
        <w:tc>
          <w:tcPr>
            <w:tcW w:w="1750" w:type="dxa"/>
            <w:vAlign w:val="center"/>
          </w:tcPr>
          <w:p w14:paraId="579F7E0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1CB27C8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65F2FE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0CBDEFB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</w:t>
            </w:r>
          </w:p>
        </w:tc>
        <w:tc>
          <w:tcPr>
            <w:tcW w:w="1570" w:type="dxa"/>
            <w:vAlign w:val="center"/>
          </w:tcPr>
          <w:p w14:paraId="6DA0F7F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5354E3E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TOR inhibition, BECN1-PtdIns3K complex</w:t>
            </w:r>
          </w:p>
        </w:tc>
        <w:tc>
          <w:tcPr>
            <w:tcW w:w="1337" w:type="dxa"/>
            <w:vAlign w:val="center"/>
          </w:tcPr>
          <w:p w14:paraId="7AB8828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1373DB1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M, RPMI-8226, KMS11, OPM2, K562</w:t>
            </w:r>
          </w:p>
        </w:tc>
        <w:tc>
          <w:tcPr>
            <w:tcW w:w="770" w:type="dxa"/>
            <w:vAlign w:val="center"/>
          </w:tcPr>
          <w:p w14:paraId="5EA9EDB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81204F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NzwvWWVhcj48UmVj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NzwvWWVhcj48UmVj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9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75B06BDC" w14:textId="77777777">
        <w:tc>
          <w:tcPr>
            <w:tcW w:w="2641" w:type="dxa"/>
            <w:vAlign w:val="center"/>
          </w:tcPr>
          <w:p w14:paraId="512A7A8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Elaiophylin/inhibitor</w:t>
            </w:r>
          </w:p>
        </w:tc>
        <w:tc>
          <w:tcPr>
            <w:tcW w:w="1750" w:type="dxa"/>
            <w:vAlign w:val="center"/>
          </w:tcPr>
          <w:p w14:paraId="65AAD88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/GFP-LC3↑, LC3 staining↑</w:t>
            </w:r>
          </w:p>
        </w:tc>
        <w:tc>
          <w:tcPr>
            <w:tcW w:w="1490" w:type="dxa"/>
            <w:vAlign w:val="center"/>
          </w:tcPr>
          <w:p w14:paraId="6641337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E61460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24C98CC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mRFP-GFP-LC3</w:t>
            </w:r>
          </w:p>
        </w:tc>
        <w:tc>
          <w:tcPr>
            <w:tcW w:w="1570" w:type="dxa"/>
            <w:vAlign w:val="center"/>
          </w:tcPr>
          <w:p w14:paraId="6329CA1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553B99F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ER stress</w:t>
            </w:r>
          </w:p>
        </w:tc>
        <w:tc>
          <w:tcPr>
            <w:tcW w:w="1337" w:type="dxa"/>
            <w:vAlign w:val="center"/>
          </w:tcPr>
          <w:p w14:paraId="6A8F8ED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2067F20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 xml:space="preserve">U266, </w:t>
            </w:r>
            <w:r w:rsidRPr="00C6566A">
              <w:rPr>
                <w:color w:val="000000"/>
                <w:sz w:val="14"/>
                <w:szCs w:val="14"/>
              </w:rPr>
              <w:t>RPMI8226</w:t>
            </w:r>
          </w:p>
        </w:tc>
        <w:tc>
          <w:tcPr>
            <w:tcW w:w="770" w:type="dxa"/>
            <w:vAlign w:val="center"/>
          </w:tcPr>
          <w:p w14:paraId="4EBDA0A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5BCA29B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NzwvWWVhcj48UmVj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NzwvWWVhcj48UmVj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9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618052C8" w14:textId="77777777">
        <w:tc>
          <w:tcPr>
            <w:tcW w:w="2641" w:type="dxa"/>
            <w:vAlign w:val="center"/>
          </w:tcPr>
          <w:p w14:paraId="0C26D13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F-543/inducer</w:t>
            </w:r>
          </w:p>
        </w:tc>
        <w:tc>
          <w:tcPr>
            <w:tcW w:w="1750" w:type="dxa"/>
            <w:vAlign w:val="center"/>
          </w:tcPr>
          <w:p w14:paraId="4834A28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264B67A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5D3AF3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14F559A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</w:t>
            </w:r>
          </w:p>
        </w:tc>
        <w:tc>
          <w:tcPr>
            <w:tcW w:w="1570" w:type="dxa"/>
            <w:vAlign w:val="center"/>
          </w:tcPr>
          <w:p w14:paraId="237DF80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2A0BE2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5BAC561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3-MA, wortmannin, BAF)</w:t>
            </w:r>
          </w:p>
        </w:tc>
        <w:tc>
          <w:tcPr>
            <w:tcW w:w="1383" w:type="dxa"/>
            <w:vAlign w:val="center"/>
          </w:tcPr>
          <w:p w14:paraId="7D70258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a9-22, HSC-3</w:t>
            </w:r>
          </w:p>
        </w:tc>
        <w:tc>
          <w:tcPr>
            <w:tcW w:w="770" w:type="dxa"/>
            <w:vAlign w:val="center"/>
          </w:tcPr>
          <w:p w14:paraId="525C45B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8EC6F8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Hamada&lt;/Author&gt;&lt;Year&gt;2017&lt;/Year&gt;&lt;RecNum&gt;360&lt;/RecNum&gt;&lt;DisplayText&gt;[296]&lt;/DisplayText&gt;&lt;record&gt;&lt;rec-number&gt;360&lt;/rec-number&gt;&lt;foreign-keys&gt;&lt;key app="EN" db-id="waeerr2xixw097e0tzkxdspa9fttp5p02s2w" timestamp="1565963330"&gt;360&lt;/key&gt;&lt;key app="ENWeb" db-id=""&gt;0&lt;/key&gt;&lt;/foreign-keys&gt;&lt;ref-type name="Journal Article"&gt;17&lt;/ref-type&gt;&lt;contributors&gt;&lt;authors&gt;&lt;author&gt;Hamada, M.&lt;/author&gt;&lt;author&gt;Kameyama, H.&lt;/author&gt;&lt;author&gt;Iwai, S.&lt;/author&gt;&lt;author&gt;Yura, Y.&lt;/author&gt;&lt;/authors&gt;&lt;/contributors&gt;&lt;auth-address&gt;Department of Oral and Maxillofacial Surgery, Osaka University Graduate School of Dentistry, Osaka, Japan.&lt;/auth-address&gt;&lt;titles&gt;&lt;title&gt;Induction of autophagy by sphingosine kinase 1 inhibitor PF-543 in head and neck squamous cell carcinoma cells&lt;/title&gt;&lt;secondary-title&gt;Cell Death Discov&lt;/secondary-title&gt;&lt;/titles&gt;&lt;periodical&gt;&lt;full-title&gt;Cell Death Discov&lt;/full-title&gt;&lt;/periodical&gt;&lt;pages&gt;17047&lt;/pages&gt;&lt;volume&gt;3&lt;/volume&gt;&lt;edition&gt;2017/11/08&lt;/edition&gt;&lt;dates&gt;&lt;year&gt;2017&lt;/year&gt;&lt;/dates&gt;&lt;isbn&gt;2058-7716 (Print)&amp;#xD;2058-7716 (Linking)&lt;/isbn&gt;&lt;accession-num&gt;29109864&lt;/accession-num&gt;&lt;urls&gt;&lt;related-urls&gt;&lt;url&gt;https://www.ncbi.nlm.nih.gov/pubmed/29109864&lt;/url&gt;&lt;/related-urls&gt;&lt;/urls&gt;&lt;custom2&gt;PMC5554793&lt;/custom2&gt;&lt;electronic-resource-num&gt;10.1038/cddiscovery.2017.47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9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118AE695" w14:textId="77777777">
        <w:tc>
          <w:tcPr>
            <w:tcW w:w="2641" w:type="dxa"/>
            <w:vAlign w:val="center"/>
          </w:tcPr>
          <w:p w14:paraId="12F4A55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Isoliquiritigenin/inducer</w:t>
            </w:r>
          </w:p>
        </w:tc>
        <w:tc>
          <w:tcPr>
            <w:tcW w:w="1750" w:type="dxa"/>
            <w:vAlign w:val="center"/>
          </w:tcPr>
          <w:p w14:paraId="4E77B68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61A2FEA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5117A0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staining</w:t>
            </w:r>
          </w:p>
        </w:tc>
        <w:tc>
          <w:tcPr>
            <w:tcW w:w="1280" w:type="dxa"/>
            <w:vAlign w:val="center"/>
          </w:tcPr>
          <w:p w14:paraId="4A8270E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0932F18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26912E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1405E9C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3-MA)</w:t>
            </w:r>
          </w:p>
        </w:tc>
        <w:tc>
          <w:tcPr>
            <w:tcW w:w="1383" w:type="dxa"/>
            <w:vAlign w:val="center"/>
          </w:tcPr>
          <w:p w14:paraId="41E5447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OVCAR5, ES-2</w:t>
            </w:r>
          </w:p>
        </w:tc>
        <w:tc>
          <w:tcPr>
            <w:tcW w:w="770" w:type="dxa"/>
            <w:vAlign w:val="center"/>
          </w:tcPr>
          <w:p w14:paraId="137F7DC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D0986F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aGVuPC9BdXRob3I+PFllYXI+MjAxNzwvWWVhcj48UmVj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aGVuPC9BdXRob3I+PFllYXI+MjAxNzwvWWVhcj48UmVj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9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73FE3362" w14:textId="77777777">
        <w:tc>
          <w:tcPr>
            <w:tcW w:w="2641" w:type="dxa"/>
            <w:vAlign w:val="center"/>
          </w:tcPr>
          <w:p w14:paraId="18BC8E7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Dauricine, daurisoline/inhibitors</w:t>
            </w:r>
          </w:p>
        </w:tc>
        <w:tc>
          <w:tcPr>
            <w:tcW w:w="1750" w:type="dxa"/>
            <w:vAlign w:val="center"/>
          </w:tcPr>
          <w:p w14:paraId="14B3194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/GFP-LC3↑</w:t>
            </w:r>
          </w:p>
        </w:tc>
        <w:tc>
          <w:tcPr>
            <w:tcW w:w="1490" w:type="dxa"/>
            <w:vAlign w:val="center"/>
          </w:tcPr>
          <w:p w14:paraId="35DD26F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02C7C5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45ABE33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mRFP-GFP-LC3</w:t>
            </w:r>
          </w:p>
        </w:tc>
        <w:tc>
          <w:tcPr>
            <w:tcW w:w="1570" w:type="dxa"/>
            <w:vAlign w:val="center"/>
          </w:tcPr>
          <w:p w14:paraId="6E377563" w14:textId="4ED766B8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Tracker, LysoSensor, CTSB&amp;D protein levels</w:t>
            </w:r>
          </w:p>
        </w:tc>
        <w:tc>
          <w:tcPr>
            <w:tcW w:w="1470" w:type="dxa"/>
            <w:vAlign w:val="center"/>
          </w:tcPr>
          <w:p w14:paraId="609F541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V-ATPase inhibition, autophagosome-lysosome fusion inhibition</w:t>
            </w:r>
          </w:p>
        </w:tc>
        <w:tc>
          <w:tcPr>
            <w:tcW w:w="1337" w:type="dxa"/>
            <w:vAlign w:val="center"/>
          </w:tcPr>
          <w:p w14:paraId="5B6A03B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0D1E86D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La, MEFs</w:t>
            </w:r>
          </w:p>
        </w:tc>
        <w:tc>
          <w:tcPr>
            <w:tcW w:w="770" w:type="dxa"/>
            <w:vAlign w:val="center"/>
          </w:tcPr>
          <w:p w14:paraId="672882E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832E81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dTwvQXV0aG9yPjxZZWFyPjIwMTc8L1llYXI+PFJlY051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dTwvQXV0aG9yPjxZZWFyPjIwMTc8L1llYXI+PFJlY051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9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21BF7426" w14:textId="77777777">
        <w:tc>
          <w:tcPr>
            <w:tcW w:w="2641" w:type="dxa"/>
            <w:vAlign w:val="center"/>
          </w:tcPr>
          <w:p w14:paraId="7A063AE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Dichloroacetate/inducer</w:t>
            </w:r>
          </w:p>
        </w:tc>
        <w:tc>
          <w:tcPr>
            <w:tcW w:w="1750" w:type="dxa"/>
            <w:vAlign w:val="center"/>
          </w:tcPr>
          <w:p w14:paraId="5C0F678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/GFP-LC3↑</w:t>
            </w:r>
          </w:p>
        </w:tc>
        <w:tc>
          <w:tcPr>
            <w:tcW w:w="1490" w:type="dxa"/>
            <w:vAlign w:val="center"/>
          </w:tcPr>
          <w:p w14:paraId="56042A6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8DC2C6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31A13E7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-GFP-LC3</w:t>
            </w:r>
          </w:p>
        </w:tc>
        <w:tc>
          <w:tcPr>
            <w:tcW w:w="1570" w:type="dxa"/>
            <w:vAlign w:val="center"/>
          </w:tcPr>
          <w:p w14:paraId="11E6589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4CE147E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7990922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rotective autophagy (use 3-MA)</w:t>
            </w:r>
          </w:p>
        </w:tc>
        <w:tc>
          <w:tcPr>
            <w:tcW w:w="1383" w:type="dxa"/>
            <w:vAlign w:val="center"/>
          </w:tcPr>
          <w:p w14:paraId="3A44D51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‑1</w:t>
            </w:r>
          </w:p>
        </w:tc>
        <w:tc>
          <w:tcPr>
            <w:tcW w:w="770" w:type="dxa"/>
            <w:vAlign w:val="center"/>
          </w:tcPr>
          <w:p w14:paraId="7DAEA57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00DF01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Jia&lt;/Author&gt;&lt;Year&gt;2017&lt;/Year&gt;&lt;RecNum&gt;363&lt;/RecNum&gt;&lt;DisplayText&gt;[299]&lt;/DisplayText&gt;&lt;record&gt;&lt;rec-number&gt;363&lt;/rec-number&gt;&lt;foreign-keys&gt;&lt;key app="EN" db-id="waeerr2xixw097e0tzkxdspa9fttp5p02s2w" timestamp="1565963344"&gt;363&lt;/key&gt;&lt;key app="ENWeb" db-id=""&gt;0&lt;/key&gt;&lt;/foreign-keys&gt;&lt;ref-type name="Journal Article"&gt;17&lt;/ref-type&gt;&lt;contributors&gt;&lt;authors&gt;&lt;author&gt;Jia, H. Y.&lt;/author&gt;&lt;author&gt;Wang, H. N.&lt;/author&gt;&lt;author&gt;Xia, F. Y.&lt;/author&gt;&lt;author&gt;Sun, Y.&lt;/author&gt;&lt;author&gt;Liu, H. L.&lt;/author&gt;&lt;author&gt;Yan, L. L.&lt;/author&gt;&lt;author&gt;Li, S. S.&lt;/author&gt;&lt;author&gt;Jiang, D. C.&lt;/author&gt;&lt;author&gt;Xu, M. M.&lt;/author&gt;&lt;/authors&gt;&lt;/contributors&gt;&lt;auth-address&gt;Department of Digestive Internal Medicine, First Hospital of Qinhuangdao, Hebei 066000, P.R. China.&lt;/auth-address&gt;&lt;titles&gt;&lt;title&gt;Dichloroacetate induces protective autophagy in esophageal squamous carcinoma cells&lt;/title&gt;&lt;secondary-title&gt;Oncol Lett&lt;/secondary-title&gt;&lt;/titles&gt;&lt;periodical&gt;&lt;full-title&gt;Oncol Lett&lt;/full-title&gt;&lt;/periodical&gt;&lt;pages&gt;2765-2770&lt;/pages&gt;&lt;volume&gt;14&lt;/volume&gt;&lt;number&gt;3&lt;/number&gt;&lt;edition&gt;2017/09/21&lt;/edition&gt;&lt;keywords&gt;&lt;keyword&gt;Akt-mTOR&lt;/keyword&gt;&lt;keyword&gt;Te-1&lt;/keyword&gt;&lt;keyword&gt;autophagy&lt;/keyword&gt;&lt;keyword&gt;dichloroacetate&lt;/keyword&gt;&lt;/keywords&gt;&lt;dates&gt;&lt;year&gt;2017&lt;/year&gt;&lt;pub-dates&gt;&lt;date&gt;Sep&lt;/date&gt;&lt;/pub-dates&gt;&lt;/dates&gt;&lt;isbn&gt;1792-1074 (Print)&amp;#xD;1792-1074 (Linking)&lt;/isbn&gt;&lt;accession-num&gt;28928817&lt;/accession-num&gt;&lt;urls&gt;&lt;related-urls&gt;&lt;url&gt;https://www.ncbi.nlm.nih.gov/pubmed/28928817&lt;/url&gt;&lt;/related-urls&gt;&lt;/urls&gt;&lt;custom2&gt;PMC5588168&lt;/custom2&gt;&lt;electronic-resource-num&gt;10.3892/ol.2017.6562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29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541EDB65" w14:textId="77777777">
        <w:tc>
          <w:tcPr>
            <w:tcW w:w="2641" w:type="dxa"/>
            <w:vAlign w:val="center"/>
          </w:tcPr>
          <w:p w14:paraId="48D7A39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2,5-Hexanedione/inducer</w:t>
            </w:r>
          </w:p>
        </w:tc>
        <w:tc>
          <w:tcPr>
            <w:tcW w:w="1750" w:type="dxa"/>
            <w:vAlign w:val="center"/>
          </w:tcPr>
          <w:p w14:paraId="13AB537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2EACAE0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19D212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740EA4F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70DCA8D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5C45669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6D7CA04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PIK-III)</w:t>
            </w:r>
          </w:p>
        </w:tc>
        <w:tc>
          <w:tcPr>
            <w:tcW w:w="1383" w:type="dxa"/>
            <w:vAlign w:val="center"/>
          </w:tcPr>
          <w:p w14:paraId="611D378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VSC4.1</w:t>
            </w:r>
          </w:p>
        </w:tc>
        <w:tc>
          <w:tcPr>
            <w:tcW w:w="770" w:type="dxa"/>
            <w:vAlign w:val="center"/>
          </w:tcPr>
          <w:p w14:paraId="38E731C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86E221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Guan&lt;/Author&gt;&lt;Year&gt;2017&lt;/Year&gt;&lt;RecNum&gt;359&lt;/RecNum&gt;&lt;DisplayText&gt;[300]&lt;/DisplayText&gt;&lt;record&gt;&lt;rec-number&gt;359&lt;/rec-number&gt;&lt;foreign-keys&gt;&lt;key app="EN" db-id="waeerr2xixw097e0tzkxdspa9fttp5p02s2w" timestamp="1565963325"&gt;359&lt;/key&gt;&lt;key app="ENWeb" db-id=""&gt;0&lt;/key&gt;&lt;/foreign-keys&gt;&lt;ref-type name="Journal Article"&gt;17&lt;/ref-type&gt;&lt;contributors&gt;&lt;authors&gt;&lt;author&gt;Guan, H.&lt;/author&gt;&lt;author&gt;Piao, H.&lt;/author&gt;&lt;author&gt;Qian, Z.&lt;/author&gt;&lt;author&gt;Zhou, X.&lt;/author&gt;&lt;author&gt;Sun, Y.&lt;/author&gt;&lt;author&gt;Gao, C.&lt;/author&gt;&lt;author&gt;Li, S.&lt;/author&gt;&lt;author&gt;Piao, F.&lt;/author&gt;&lt;/authors&gt;&lt;/contributors&gt;&lt;auth-address&gt;Department of Obstetrics and Gynecology, No. 210 Hospital of PLA, China. greeneve@163.com.&lt;/auth-address&gt;&lt;titles&gt;&lt;title&gt;2,5-Hexanedione induces autophagic death of VSC4.1 cells via a PI3K/Akt/mTOR pathway&lt;/title&gt;&lt;secondary-title&gt;Mol Biosyst&lt;/secondary-title&gt;&lt;/titles&gt;&lt;periodical&gt;&lt;full-title&gt;Mol Biosyst&lt;/full-title&gt;&lt;/periodical&gt;&lt;pages&gt;1993-2005&lt;/pages&gt;&lt;volume&gt;13&lt;/volume&gt;&lt;number&gt;10&lt;/number&gt;&lt;edition&gt;2017/07/29&lt;/edition&gt;&lt;keywords&gt;&lt;keyword&gt;Animals&lt;/keyword&gt;&lt;keyword&gt;Apoptosis/*drug effects&lt;/keyword&gt;&lt;keyword&gt;Autophagy/*drug effects&lt;/keyword&gt;&lt;keyword&gt;Cells, Cultured&lt;/keyword&gt;&lt;keyword&gt;Hexanones/*pharmacology&lt;/keyword&gt;&lt;keyword&gt;Mice&lt;/keyword&gt;&lt;keyword&gt;Phosphatidylinositol 3-Kinases/*metabolism&lt;/keyword&gt;&lt;keyword&gt;Proto-Oncogene Proteins c-akt/*metabolism&lt;/keyword&gt;&lt;keyword&gt;Rats&lt;/keyword&gt;&lt;keyword&gt;Signal Transduction/drug effects&lt;/keyword&gt;&lt;keyword&gt;TOR Serine-Threonine Kinases/*metabolism&lt;/keyword&gt;&lt;/keywords&gt;&lt;dates&gt;&lt;year&gt;2017&lt;/year&gt;&lt;pub-dates&gt;&lt;date&gt;Sep 26&lt;/date&gt;&lt;/pub-dates&gt;&lt;/dates&gt;&lt;isbn&gt;1742-2051 (Electronic)&amp;#xD;1742-2051 (Linking)&lt;/isbn&gt;&lt;accession-num&gt;28752163&lt;/accession-num&gt;&lt;urls&gt;&lt;related-urls&gt;&lt;url&gt;https://www.ncbi.nlm.nih.gov/pubmed/28752163&lt;/url&gt;&lt;/related-urls&gt;&lt;/urls&gt;&lt;electronic-resource-num&gt;10.1039/c7mb00001d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0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34A1CEEB" w14:textId="77777777">
        <w:tc>
          <w:tcPr>
            <w:tcW w:w="2641" w:type="dxa"/>
            <w:vAlign w:val="center"/>
          </w:tcPr>
          <w:p w14:paraId="3ED3820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rifluoperazine/inhibitor</w:t>
            </w:r>
          </w:p>
        </w:tc>
        <w:tc>
          <w:tcPr>
            <w:tcW w:w="1750" w:type="dxa"/>
            <w:vAlign w:val="center"/>
          </w:tcPr>
          <w:p w14:paraId="532FA28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6579FA8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38D6B8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336218D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5560D0CB" w14:textId="388C73B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Tracker, CTSB&amp;L protein levels</w:t>
            </w:r>
          </w:p>
        </w:tc>
        <w:tc>
          <w:tcPr>
            <w:tcW w:w="1470" w:type="dxa"/>
            <w:vAlign w:val="center"/>
          </w:tcPr>
          <w:p w14:paraId="7E36D4E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1892CE5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530244B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U251, U87</w:t>
            </w:r>
          </w:p>
        </w:tc>
        <w:tc>
          <w:tcPr>
            <w:tcW w:w="770" w:type="dxa"/>
            <w:vAlign w:val="center"/>
          </w:tcPr>
          <w:p w14:paraId="1912A59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B66DFB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uZzwvQXV0aG9yPjxZZWFyPjIwMTc8L1llYXI+PFJl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uZzwvQXV0aG9yPjxZZWFyPjIwMTc8L1llYXI+PFJl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01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34061E89" w14:textId="77777777">
        <w:tc>
          <w:tcPr>
            <w:tcW w:w="2641" w:type="dxa"/>
            <w:vAlign w:val="center"/>
          </w:tcPr>
          <w:p w14:paraId="3E8BDA0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actoferrin/inducer</w:t>
            </w:r>
          </w:p>
        </w:tc>
        <w:tc>
          <w:tcPr>
            <w:tcW w:w="1750" w:type="dxa"/>
            <w:vAlign w:val="center"/>
          </w:tcPr>
          <w:p w14:paraId="1637EB0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7A41278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095CBF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7DBEBAD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1912AA7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7C22617B" w14:textId="56B09B72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RP1 (LDL receptor related protein 1)</w:t>
            </w:r>
          </w:p>
        </w:tc>
        <w:tc>
          <w:tcPr>
            <w:tcW w:w="1337" w:type="dxa"/>
            <w:vAlign w:val="center"/>
          </w:tcPr>
          <w:p w14:paraId="4E02AC1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579194E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IH/3T3</w:t>
            </w:r>
          </w:p>
        </w:tc>
        <w:tc>
          <w:tcPr>
            <w:tcW w:w="770" w:type="dxa"/>
            <w:vAlign w:val="center"/>
          </w:tcPr>
          <w:p w14:paraId="070A168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290EB36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BaXphd2E8L0F1dGhvcj48WWVhcj4yMDE3PC9ZZWFyPjxS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BaXphd2E8L0F1dGhvcj48WWVhcj4yMDE3PC9ZZWFyPjxS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0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28FD6EE3" w14:textId="77777777">
        <w:tc>
          <w:tcPr>
            <w:tcW w:w="2641" w:type="dxa"/>
            <w:vAlign w:val="center"/>
          </w:tcPr>
          <w:p w14:paraId="69CE419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evoflurane/inducer</w:t>
            </w:r>
          </w:p>
        </w:tc>
        <w:tc>
          <w:tcPr>
            <w:tcW w:w="1750" w:type="dxa"/>
            <w:vAlign w:val="center"/>
          </w:tcPr>
          <w:p w14:paraId="28B807B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370BDB1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5CE1716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FC93B8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75FDE7E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28B6BA2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deacetylation-SIRT1</w:t>
            </w:r>
          </w:p>
        </w:tc>
        <w:tc>
          <w:tcPr>
            <w:tcW w:w="1337" w:type="dxa"/>
            <w:vAlign w:val="center"/>
          </w:tcPr>
          <w:p w14:paraId="050F276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ytoprotective function</w:t>
            </w:r>
          </w:p>
        </w:tc>
        <w:tc>
          <w:tcPr>
            <w:tcW w:w="1383" w:type="dxa"/>
            <w:vAlign w:val="center"/>
          </w:tcPr>
          <w:p w14:paraId="31687D9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770" w:type="dxa"/>
            <w:vAlign w:val="center"/>
          </w:tcPr>
          <w:p w14:paraId="10A66FB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at</w:t>
            </w:r>
          </w:p>
        </w:tc>
        <w:tc>
          <w:tcPr>
            <w:tcW w:w="591" w:type="dxa"/>
            <w:vAlign w:val="center"/>
          </w:tcPr>
          <w:p w14:paraId="5C183D8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GYW48L0F1dGhvcj48WWVhcj4yMDE3PC9ZZWFyPjxSZWNO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GYW48L0F1dGhvcj48WWVhcj4yMDE3PC9ZZWFyPjxSZWNO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0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4F5EE7D5" w14:textId="77777777">
        <w:tc>
          <w:tcPr>
            <w:tcW w:w="2641" w:type="dxa"/>
            <w:vAlign w:val="center"/>
          </w:tcPr>
          <w:p w14:paraId="1D93C43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Baicalein/inducer</w:t>
            </w:r>
          </w:p>
        </w:tc>
        <w:tc>
          <w:tcPr>
            <w:tcW w:w="1750" w:type="dxa"/>
            <w:vAlign w:val="center"/>
          </w:tcPr>
          <w:p w14:paraId="48DA81D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01B2E5A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71FF58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301B240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1C42AF5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454D3AF4" w14:textId="50483629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APK/ERK, BECN1</w:t>
            </w:r>
          </w:p>
        </w:tc>
        <w:tc>
          <w:tcPr>
            <w:tcW w:w="1337" w:type="dxa"/>
            <w:vAlign w:val="center"/>
          </w:tcPr>
          <w:p w14:paraId="3EDB6BC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CQ)</w:t>
            </w:r>
          </w:p>
        </w:tc>
        <w:tc>
          <w:tcPr>
            <w:tcW w:w="1383" w:type="dxa"/>
            <w:vAlign w:val="center"/>
          </w:tcPr>
          <w:p w14:paraId="02C2493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Y</w:t>
            </w:r>
          </w:p>
        </w:tc>
        <w:tc>
          <w:tcPr>
            <w:tcW w:w="770" w:type="dxa"/>
            <w:vAlign w:val="center"/>
          </w:tcPr>
          <w:p w14:paraId="727EDAD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079DE4C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NzwvWWVhcj48UmVj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NzwvWWVhcj48UmVj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0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08946F40" w14:textId="77777777">
        <w:tc>
          <w:tcPr>
            <w:tcW w:w="2641" w:type="dxa"/>
            <w:vAlign w:val="center"/>
          </w:tcPr>
          <w:p w14:paraId="06F0B70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52" w:name="_Hlk16935069"/>
            <w:r w:rsidRPr="00C6566A">
              <w:rPr>
                <w:color w:val="000000"/>
                <w:sz w:val="14"/>
                <w:szCs w:val="14"/>
              </w:rPr>
              <w:t>ROC-325/inhibitor</w:t>
            </w:r>
          </w:p>
        </w:tc>
        <w:tc>
          <w:tcPr>
            <w:tcW w:w="1750" w:type="dxa"/>
            <w:vAlign w:val="center"/>
          </w:tcPr>
          <w:p w14:paraId="5BAABA3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3FB7E4E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CD4EF2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5FE742F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46020156" w14:textId="7D52A340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TSD protein and mRNA levels</w:t>
            </w:r>
          </w:p>
        </w:tc>
        <w:tc>
          <w:tcPr>
            <w:tcW w:w="1470" w:type="dxa"/>
            <w:vAlign w:val="center"/>
          </w:tcPr>
          <w:p w14:paraId="55FA0BC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74A2620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iCs/>
                <w:color w:val="000000"/>
                <w:sz w:val="14"/>
                <w:szCs w:val="14"/>
              </w:rPr>
              <w:t>&amp;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7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1496874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498, 786-0</w:t>
            </w:r>
          </w:p>
        </w:tc>
        <w:tc>
          <w:tcPr>
            <w:tcW w:w="770" w:type="dxa"/>
            <w:vAlign w:val="center"/>
          </w:tcPr>
          <w:p w14:paraId="6DCF4F6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45271D1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YXJldzwvQXV0aG9yPjxZZWFyPjIwMTc8L1llYXI+PFJl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YXJldzwvQXV0aG9yPjxZZWFyPjIwMTc8L1llYXI+PFJl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0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bookmarkEnd w:id="52"/>
      <w:tr w:rsidR="009B4CC2" w:rsidRPr="00C6566A" w14:paraId="1A85E22B" w14:textId="77777777">
        <w:tc>
          <w:tcPr>
            <w:tcW w:w="2641" w:type="dxa"/>
            <w:vAlign w:val="center"/>
          </w:tcPr>
          <w:p w14:paraId="417CA6F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orditerpenoids, dinorditerpenoids/inducers</w:t>
            </w:r>
          </w:p>
        </w:tc>
        <w:tc>
          <w:tcPr>
            <w:tcW w:w="1750" w:type="dxa"/>
            <w:vAlign w:val="center"/>
          </w:tcPr>
          <w:p w14:paraId="661D4A5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/GFP-LC3↑</w:t>
            </w:r>
          </w:p>
        </w:tc>
        <w:tc>
          <w:tcPr>
            <w:tcW w:w="1490" w:type="dxa"/>
            <w:vAlign w:val="center"/>
          </w:tcPr>
          <w:p w14:paraId="0CB9967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6CE292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6E0E63E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-GFP-LC3</w:t>
            </w:r>
          </w:p>
        </w:tc>
        <w:tc>
          <w:tcPr>
            <w:tcW w:w="1570" w:type="dxa"/>
            <w:vAlign w:val="center"/>
          </w:tcPr>
          <w:p w14:paraId="391CB7B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DBFE27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6560791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4111B96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2780, HEY</w:t>
            </w:r>
          </w:p>
        </w:tc>
        <w:tc>
          <w:tcPr>
            <w:tcW w:w="770" w:type="dxa"/>
            <w:vAlign w:val="center"/>
          </w:tcPr>
          <w:p w14:paraId="6003572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B34253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GZW5nPC9BdXRob3I+PFllYXI+MjAxNzwvWWVhcj48UmVj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GZW5nPC9BdXRob3I+PFllYXI+MjAxNzwvWWVhcj48UmVj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0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085427E4" w14:textId="77777777">
        <w:tc>
          <w:tcPr>
            <w:tcW w:w="2641" w:type="dxa"/>
            <w:vAlign w:val="center"/>
          </w:tcPr>
          <w:p w14:paraId="1D423DE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Oxautin-1&amp;2/inhibitors</w:t>
            </w:r>
          </w:p>
        </w:tc>
        <w:tc>
          <w:tcPr>
            <w:tcW w:w="1750" w:type="dxa"/>
            <w:vAlign w:val="center"/>
          </w:tcPr>
          <w:p w14:paraId="114D75D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herry/GFP-LC3↑</w:t>
            </w:r>
          </w:p>
        </w:tc>
        <w:tc>
          <w:tcPr>
            <w:tcW w:w="1490" w:type="dxa"/>
            <w:vAlign w:val="center"/>
          </w:tcPr>
          <w:p w14:paraId="63ADEE4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, GFP-WIPI2↓</w:t>
            </w:r>
          </w:p>
        </w:tc>
        <w:tc>
          <w:tcPr>
            <w:tcW w:w="1280" w:type="dxa"/>
            <w:vAlign w:val="center"/>
          </w:tcPr>
          <w:p w14:paraId="2299FBD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085F6B3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mCherry-GFP-LC3</w:t>
            </w:r>
          </w:p>
        </w:tc>
        <w:tc>
          <w:tcPr>
            <w:tcW w:w="1570" w:type="dxa"/>
            <w:vAlign w:val="center"/>
          </w:tcPr>
          <w:p w14:paraId="4FA08CA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5D407F3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0E5D42B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2AD42E6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F-7</w:t>
            </w:r>
          </w:p>
        </w:tc>
        <w:tc>
          <w:tcPr>
            <w:tcW w:w="770" w:type="dxa"/>
            <w:vAlign w:val="center"/>
          </w:tcPr>
          <w:p w14:paraId="2904344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215656F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YXJhaWE8L0F1dGhvcj48WWVhcj4yMDE3PC9ZZWFyPjxS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YXJhaWE8L0F1dGhvcj48WWVhcj4yMDE3PC9ZZWFyPjxS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0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3252391F" w14:textId="77777777">
        <w:tc>
          <w:tcPr>
            <w:tcW w:w="2641" w:type="dxa"/>
            <w:vAlign w:val="center"/>
          </w:tcPr>
          <w:p w14:paraId="1F8B129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ANT61/inducer</w:t>
            </w:r>
          </w:p>
        </w:tc>
        <w:tc>
          <w:tcPr>
            <w:tcW w:w="1750" w:type="dxa"/>
            <w:vAlign w:val="center"/>
          </w:tcPr>
          <w:p w14:paraId="355536F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212ABB8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F6A334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283D9B2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</w:t>
            </w:r>
          </w:p>
        </w:tc>
        <w:tc>
          <w:tcPr>
            <w:tcW w:w="1570" w:type="dxa"/>
            <w:vAlign w:val="center"/>
          </w:tcPr>
          <w:p w14:paraId="5E7542B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538C43E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47152F2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rotective autophagy (use 3-MA and CQ)</w:t>
            </w:r>
          </w:p>
        </w:tc>
        <w:tc>
          <w:tcPr>
            <w:tcW w:w="1383" w:type="dxa"/>
            <w:vAlign w:val="center"/>
          </w:tcPr>
          <w:p w14:paraId="12BF0D9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X-2</w:t>
            </w:r>
          </w:p>
        </w:tc>
        <w:tc>
          <w:tcPr>
            <w:tcW w:w="770" w:type="dxa"/>
            <w:vAlign w:val="center"/>
          </w:tcPr>
          <w:p w14:paraId="467A121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414857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aTwvQXV0aG9yPjxZZWFyPjIwMTc8L1llYXI+PFJlY051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aTwvQXV0aG9yPjxZZWFyPjIwMTc8L1llYXI+PFJlY051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0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161ED122" w14:textId="77777777">
        <w:tc>
          <w:tcPr>
            <w:tcW w:w="2641" w:type="dxa"/>
            <w:vAlign w:val="center"/>
          </w:tcPr>
          <w:p w14:paraId="176627E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i/>
                <w:iCs/>
                <w:color w:val="000000"/>
                <w:sz w:val="14"/>
                <w:szCs w:val="14"/>
              </w:rPr>
              <w:t>Dendrobium nobile</w:t>
            </w:r>
            <w:r w:rsidRPr="00C6566A">
              <w:rPr>
                <w:color w:val="000000"/>
                <w:sz w:val="14"/>
                <w:szCs w:val="14"/>
              </w:rPr>
              <w:t xml:space="preserve"> Lindl alkaloid/inducer</w:t>
            </w:r>
          </w:p>
        </w:tc>
        <w:tc>
          <w:tcPr>
            <w:tcW w:w="1750" w:type="dxa"/>
            <w:vAlign w:val="center"/>
          </w:tcPr>
          <w:p w14:paraId="4515103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541B3B1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3B77F0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, DQ-BSA</w:t>
            </w:r>
          </w:p>
        </w:tc>
        <w:tc>
          <w:tcPr>
            <w:tcW w:w="1280" w:type="dxa"/>
            <w:vAlign w:val="center"/>
          </w:tcPr>
          <w:p w14:paraId="21922CC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7FCCAF52" w14:textId="7245832C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Tracker, CTSB&amp;D protein levels and activity</w:t>
            </w:r>
          </w:p>
        </w:tc>
        <w:tc>
          <w:tcPr>
            <w:tcW w:w="1470" w:type="dxa"/>
            <w:vAlign w:val="center"/>
          </w:tcPr>
          <w:p w14:paraId="6A6EE59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3B6B5F3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europrotection (use BAF and HCQ)</w:t>
            </w:r>
          </w:p>
        </w:tc>
        <w:tc>
          <w:tcPr>
            <w:tcW w:w="1383" w:type="dxa"/>
            <w:vAlign w:val="center"/>
          </w:tcPr>
          <w:p w14:paraId="2130E77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at primary neurons</w:t>
            </w:r>
          </w:p>
        </w:tc>
        <w:tc>
          <w:tcPr>
            <w:tcW w:w="770" w:type="dxa"/>
            <w:vAlign w:val="center"/>
          </w:tcPr>
          <w:p w14:paraId="6C2CD7A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0F5A4BE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aTwvQXV0aG9yPjxZZWFyPjIwMTc8L1llYXI+PFJlY051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aTwvQXV0aG9yPjxZZWFyPjIwMTc8L1llYXI+PFJlY051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0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3334E19B" w14:textId="77777777">
        <w:tc>
          <w:tcPr>
            <w:tcW w:w="2641" w:type="dxa"/>
            <w:vAlign w:val="center"/>
          </w:tcPr>
          <w:p w14:paraId="3749D4A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i/>
                <w:iCs/>
                <w:color w:val="000000"/>
                <w:sz w:val="14"/>
                <w:szCs w:val="14"/>
              </w:rPr>
              <w:t>Conyza blinii</w:t>
            </w:r>
            <w:r w:rsidRPr="00C6566A">
              <w:rPr>
                <w:color w:val="000000"/>
                <w:sz w:val="14"/>
                <w:szCs w:val="14"/>
              </w:rPr>
              <w:t xml:space="preserve"> saponin/inhibitor</w:t>
            </w:r>
          </w:p>
        </w:tc>
        <w:tc>
          <w:tcPr>
            <w:tcW w:w="1750" w:type="dxa"/>
            <w:vAlign w:val="center"/>
          </w:tcPr>
          <w:p w14:paraId="266EDEB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, LC3 staining↑</w:t>
            </w:r>
          </w:p>
        </w:tc>
        <w:tc>
          <w:tcPr>
            <w:tcW w:w="1490" w:type="dxa"/>
            <w:vAlign w:val="center"/>
          </w:tcPr>
          <w:p w14:paraId="0662A4C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157B2F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and mRNA levels</w:t>
            </w:r>
          </w:p>
        </w:tc>
        <w:tc>
          <w:tcPr>
            <w:tcW w:w="1280" w:type="dxa"/>
            <w:vAlign w:val="center"/>
          </w:tcPr>
          <w:p w14:paraId="6C799DA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10A2B79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AMP1&amp;2 staining</w:t>
            </w:r>
          </w:p>
        </w:tc>
        <w:tc>
          <w:tcPr>
            <w:tcW w:w="1470" w:type="dxa"/>
            <w:vAlign w:val="center"/>
          </w:tcPr>
          <w:p w14:paraId="4D68CE5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TOR</w:t>
            </w:r>
          </w:p>
        </w:tc>
        <w:tc>
          <w:tcPr>
            <w:tcW w:w="1337" w:type="dxa"/>
            <w:vAlign w:val="center"/>
          </w:tcPr>
          <w:p w14:paraId="48C03D2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11F652A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La</w:t>
            </w:r>
          </w:p>
        </w:tc>
        <w:tc>
          <w:tcPr>
            <w:tcW w:w="770" w:type="dxa"/>
            <w:vAlign w:val="center"/>
          </w:tcPr>
          <w:p w14:paraId="31CD18C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243C2A7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Liu&lt;/Author&gt;&lt;Year&gt;2017&lt;/Year&gt;&lt;RecNum&gt;369&lt;/RecNum&gt;&lt;DisplayText&gt;[310]&lt;/DisplayText&gt;&lt;record&gt;&lt;rec-number&gt;369&lt;/rec-number&gt;&lt;foreign-keys&gt;&lt;key app="EN" db-id="waeerr2xixw097e0tzkxdspa9fttp5p02s2w" timestamp="1565963374"&gt;369&lt;/key&gt;&lt;key app="ENWeb" db-id=""&gt;0&lt;/key&gt;&lt;/foreign-keys&gt;&lt;ref-type name="Journal Article"&gt;17&lt;/ref-type&gt;&lt;contributors&gt;&lt;authors&gt;&lt;author&gt;Liu, Haiyan&lt;/author&gt;&lt;author&gt;Hu, Chenxi&lt;/author&gt;&lt;author&gt;Sun, Nana&lt;/author&gt;&lt;author&gt;Li, Yuyin&lt;/author&gt;&lt;author&gt;Man, Shuli&lt;/author&gt;&lt;author&gt;Liu, Zhenxing&lt;/author&gt;&lt;author&gt;Diao, Aipo&lt;/author&gt;&lt;author&gt;Ma, Long&lt;/author&gt;&lt;/authors&gt;&lt;/contributors&gt;&lt;titles&gt;&lt;title&gt;A triterpenoidal saponin fraction of Conyza blinii H.Lév. is a dual-targeting autophagy inhibitor for HeLa cells&lt;/title&gt;&lt;secondary-title&gt;RSC Advances&lt;/secondary-title&gt;&lt;/titles&gt;&lt;periodical&gt;&lt;full-title&gt;RSC Advances&lt;/full-title&gt;&lt;/periodical&gt;&lt;pages&gt;24291-24297&lt;/pages&gt;&lt;volume&gt;7&lt;/volume&gt;&lt;number&gt;39&lt;/number&gt;&lt;section&gt;24291&lt;/section&gt;&lt;dates&gt;&lt;year&gt;2017&lt;/year&gt;&lt;/dates&gt;&lt;isbn&gt;2046-2069&lt;/isbn&gt;&lt;urls&gt;&lt;/urls&gt;&lt;electronic-resource-num&gt;10.1039/c7ra02626a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1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65E21D6A" w14:textId="77777777">
        <w:tc>
          <w:tcPr>
            <w:tcW w:w="2641" w:type="dxa"/>
            <w:vAlign w:val="center"/>
          </w:tcPr>
          <w:p w14:paraId="0EBFC5C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Bay11-7082, Z-L-phenyl chloromethyl ketone/inhibitors</w:t>
            </w:r>
          </w:p>
        </w:tc>
        <w:tc>
          <w:tcPr>
            <w:tcW w:w="1750" w:type="dxa"/>
            <w:vAlign w:val="center"/>
          </w:tcPr>
          <w:p w14:paraId="6E12842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/GFP-LC3</w:t>
            </w:r>
          </w:p>
        </w:tc>
        <w:tc>
          <w:tcPr>
            <w:tcW w:w="1490" w:type="dxa"/>
            <w:vAlign w:val="center"/>
          </w:tcPr>
          <w:p w14:paraId="5763F25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 lipidation</w:t>
            </w:r>
          </w:p>
        </w:tc>
        <w:tc>
          <w:tcPr>
            <w:tcW w:w="1280" w:type="dxa"/>
            <w:vAlign w:val="center"/>
          </w:tcPr>
          <w:p w14:paraId="3054629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degradation</w:t>
            </w:r>
          </w:p>
        </w:tc>
        <w:tc>
          <w:tcPr>
            <w:tcW w:w="1280" w:type="dxa"/>
            <w:vAlign w:val="center"/>
          </w:tcPr>
          <w:p w14:paraId="3057588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mRFP-GFP-LC3</w:t>
            </w:r>
            <w:r w:rsidRPr="00C6566A">
              <w:rPr>
                <w:sz w:val="14"/>
                <w:szCs w:val="14"/>
              </w:rPr>
              <w:t>, GFP-LC3 lysosomal delivery and proteolysis</w:t>
            </w:r>
          </w:p>
        </w:tc>
        <w:tc>
          <w:tcPr>
            <w:tcW w:w="1570" w:type="dxa"/>
            <w:vAlign w:val="center"/>
          </w:tcPr>
          <w:p w14:paraId="21EB2D4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56358DA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5F893A9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2E992EF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EFs, HeLa, yeast</w:t>
            </w:r>
          </w:p>
        </w:tc>
        <w:tc>
          <w:tcPr>
            <w:tcW w:w="770" w:type="dxa"/>
            <w:vAlign w:val="center"/>
          </w:tcPr>
          <w:p w14:paraId="45AB5C1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lant</w:t>
            </w:r>
          </w:p>
        </w:tc>
        <w:tc>
          <w:tcPr>
            <w:tcW w:w="591" w:type="dxa"/>
            <w:vAlign w:val="center"/>
          </w:tcPr>
          <w:p w14:paraId="59F9F96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NaXNocmE8L0F1dGhvcj48WWVhcj4yMDE3PC9ZZWFyPjxS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NaXNocmE8L0F1dGhvcj48WWVhcj4yMDE3PC9ZZWFyPjxS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11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3BD0A85C" w14:textId="77777777">
        <w:tc>
          <w:tcPr>
            <w:tcW w:w="2641" w:type="dxa"/>
            <w:vAlign w:val="center"/>
          </w:tcPr>
          <w:p w14:paraId="2E8F576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53" w:name="_Hlk16935138"/>
            <w:r w:rsidRPr="00C6566A">
              <w:rPr>
                <w:color w:val="000000"/>
                <w:sz w:val="14"/>
                <w:szCs w:val="14"/>
              </w:rPr>
              <w:t>9f/inducer</w:t>
            </w:r>
          </w:p>
        </w:tc>
        <w:tc>
          <w:tcPr>
            <w:tcW w:w="1750" w:type="dxa"/>
            <w:vAlign w:val="center"/>
          </w:tcPr>
          <w:p w14:paraId="4C18F9D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mRFP/GFP-LC3↑, LC3 staining↑</w:t>
            </w:r>
          </w:p>
        </w:tc>
        <w:tc>
          <w:tcPr>
            <w:tcW w:w="1490" w:type="dxa"/>
            <w:vAlign w:val="center"/>
          </w:tcPr>
          <w:p w14:paraId="7535646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C599F3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353D7B5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mRFP-GFP-LC3</w:t>
            </w:r>
          </w:p>
        </w:tc>
        <w:tc>
          <w:tcPr>
            <w:tcW w:w="1570" w:type="dxa"/>
            <w:vAlign w:val="center"/>
          </w:tcPr>
          <w:p w14:paraId="12B260B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0356D0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BRD4 (bromodomain containing 4)-AMPK-MTOR-ULK1</w:t>
            </w:r>
          </w:p>
        </w:tc>
        <w:tc>
          <w:tcPr>
            <w:tcW w:w="1337" w:type="dxa"/>
            <w:vAlign w:val="center"/>
          </w:tcPr>
          <w:p w14:paraId="7CA56F6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3-MA)</w:t>
            </w:r>
          </w:p>
        </w:tc>
        <w:tc>
          <w:tcPr>
            <w:tcW w:w="1383" w:type="dxa"/>
            <w:vAlign w:val="center"/>
          </w:tcPr>
          <w:p w14:paraId="71AEA60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F-7, MDA-MB-231</w:t>
            </w:r>
          </w:p>
        </w:tc>
        <w:tc>
          <w:tcPr>
            <w:tcW w:w="770" w:type="dxa"/>
            <w:vAlign w:val="center"/>
          </w:tcPr>
          <w:p w14:paraId="5424CAB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2280A1E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PdXlhbmc8L0F1dGhvcj48WWVhcj4yMDE3PC9ZZWFyPjxS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PdXlhbmc8L0F1dGhvcj48WWVhcj4yMDE3PC9ZZWFyPjxS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1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bookmarkEnd w:id="53"/>
      <w:tr w:rsidR="009B4CC2" w:rsidRPr="00C6566A" w14:paraId="22AB1C0A" w14:textId="77777777">
        <w:tc>
          <w:tcPr>
            <w:tcW w:w="2641" w:type="dxa"/>
            <w:vAlign w:val="center"/>
          </w:tcPr>
          <w:p w14:paraId="4ED7B22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I-103, nonactin, valinomycin, quercetin, ivermectin, harmine/inducers</w:t>
            </w:r>
          </w:p>
        </w:tc>
        <w:tc>
          <w:tcPr>
            <w:tcW w:w="1750" w:type="dxa"/>
            <w:vAlign w:val="center"/>
          </w:tcPr>
          <w:p w14:paraId="43DA6F1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/GFP-LC3↑</w:t>
            </w:r>
          </w:p>
        </w:tc>
        <w:tc>
          <w:tcPr>
            <w:tcW w:w="1490" w:type="dxa"/>
            <w:vAlign w:val="center"/>
          </w:tcPr>
          <w:p w14:paraId="2DE5896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59D5BE9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77FC7B5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-GFP-LC3</w:t>
            </w:r>
          </w:p>
        </w:tc>
        <w:tc>
          <w:tcPr>
            <w:tcW w:w="1570" w:type="dxa"/>
            <w:vAlign w:val="center"/>
          </w:tcPr>
          <w:p w14:paraId="2C14C16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34D402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35A2CB9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41686AB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U343</w:t>
            </w:r>
          </w:p>
        </w:tc>
        <w:tc>
          <w:tcPr>
            <w:tcW w:w="770" w:type="dxa"/>
            <w:vAlign w:val="center"/>
          </w:tcPr>
          <w:p w14:paraId="5DD3D88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2326CD9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QYW1wYWxvbmk8L0F1dGhvcj48WWVhcj4yMDE3PC9ZZWFy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QYW1wYWxvbmk8L0F1dGhvcj48WWVhcj4yMDE3PC9ZZWFy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1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1B2A8FAD" w14:textId="77777777">
        <w:tc>
          <w:tcPr>
            <w:tcW w:w="2641" w:type="dxa"/>
            <w:vAlign w:val="center"/>
          </w:tcPr>
          <w:p w14:paraId="195F65D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A-XII/inhibitor</w:t>
            </w:r>
          </w:p>
        </w:tc>
        <w:tc>
          <w:tcPr>
            <w:tcW w:w="1750" w:type="dxa"/>
            <w:vAlign w:val="center"/>
          </w:tcPr>
          <w:p w14:paraId="7BD33B3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↓</w:t>
            </w:r>
          </w:p>
        </w:tc>
        <w:tc>
          <w:tcPr>
            <w:tcW w:w="1490" w:type="dxa"/>
            <w:vAlign w:val="center"/>
          </w:tcPr>
          <w:p w14:paraId="7193200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↓</w:t>
            </w:r>
          </w:p>
        </w:tc>
        <w:tc>
          <w:tcPr>
            <w:tcW w:w="1280" w:type="dxa"/>
            <w:vAlign w:val="center"/>
          </w:tcPr>
          <w:p w14:paraId="3440297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1C83CFB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07C4614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3D459F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KT</w:t>
            </w:r>
            <w:r w:rsidRPr="00C6566A">
              <w:rPr>
                <w:color w:val="000000"/>
                <w:sz w:val="14"/>
                <w:szCs w:val="14"/>
              </w:rPr>
              <w:t>-</w:t>
            </w:r>
            <w:r w:rsidRPr="00C6566A">
              <w:rPr>
                <w:sz w:val="14"/>
                <w:szCs w:val="14"/>
              </w:rPr>
              <w:t>AMPK-MTOR</w:t>
            </w:r>
          </w:p>
        </w:tc>
        <w:tc>
          <w:tcPr>
            <w:tcW w:w="1337" w:type="dxa"/>
            <w:vAlign w:val="center"/>
          </w:tcPr>
          <w:p w14:paraId="548C915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CQ)</w:t>
            </w:r>
          </w:p>
        </w:tc>
        <w:tc>
          <w:tcPr>
            <w:tcW w:w="1383" w:type="dxa"/>
            <w:vAlign w:val="center"/>
          </w:tcPr>
          <w:p w14:paraId="2FB1191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pG2</w:t>
            </w:r>
          </w:p>
        </w:tc>
        <w:tc>
          <w:tcPr>
            <w:tcW w:w="770" w:type="dxa"/>
            <w:vAlign w:val="center"/>
          </w:tcPr>
          <w:p w14:paraId="381D4B3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6DA98F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b25nPC9BdXRob3I+PFllYXI+MjAxNzwvWWVhcj48UmVj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b25nPC9BdXRob3I+PFllYXI+MjAxNzwvWWVhcj48UmVj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1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129B9288" w14:textId="77777777">
        <w:tc>
          <w:tcPr>
            <w:tcW w:w="2641" w:type="dxa"/>
            <w:vAlign w:val="center"/>
          </w:tcPr>
          <w:p w14:paraId="4AD69AD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oumarin derivatives/inhibitors</w:t>
            </w:r>
          </w:p>
        </w:tc>
        <w:tc>
          <w:tcPr>
            <w:tcW w:w="1750" w:type="dxa"/>
            <w:vAlign w:val="center"/>
          </w:tcPr>
          <w:p w14:paraId="25FE1BE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</w:t>
            </w:r>
          </w:p>
        </w:tc>
        <w:tc>
          <w:tcPr>
            <w:tcW w:w="1490" w:type="dxa"/>
            <w:vAlign w:val="center"/>
          </w:tcPr>
          <w:p w14:paraId="2080DD1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</w:t>
            </w:r>
          </w:p>
        </w:tc>
        <w:tc>
          <w:tcPr>
            <w:tcW w:w="1280" w:type="dxa"/>
            <w:vAlign w:val="center"/>
          </w:tcPr>
          <w:p w14:paraId="0AAF488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</w:t>
            </w:r>
            <w:r w:rsidRPr="00C6566A">
              <w:rPr>
                <w:color w:val="000000"/>
                <w:sz w:val="14"/>
                <w:szCs w:val="14"/>
              </w:rPr>
              <w:lastRenderedPageBreak/>
              <w:t>degradation</w:t>
            </w:r>
          </w:p>
        </w:tc>
        <w:tc>
          <w:tcPr>
            <w:tcW w:w="1280" w:type="dxa"/>
            <w:vAlign w:val="center"/>
          </w:tcPr>
          <w:p w14:paraId="017D1B5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lastRenderedPageBreak/>
              <w:t xml:space="preserve">LC3-II turnover </w:t>
            </w:r>
            <w:r w:rsidRPr="00C6566A">
              <w:rPr>
                <w:color w:val="000000"/>
                <w:sz w:val="14"/>
                <w:szCs w:val="14"/>
              </w:rPr>
              <w:lastRenderedPageBreak/>
              <w:t>assay</w:t>
            </w:r>
          </w:p>
        </w:tc>
        <w:tc>
          <w:tcPr>
            <w:tcW w:w="1570" w:type="dxa"/>
            <w:vAlign w:val="center"/>
          </w:tcPr>
          <w:p w14:paraId="378F6F7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4B4EAC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7BA077F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5628039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F-7</w:t>
            </w:r>
          </w:p>
        </w:tc>
        <w:tc>
          <w:tcPr>
            <w:tcW w:w="770" w:type="dxa"/>
            <w:vAlign w:val="center"/>
          </w:tcPr>
          <w:p w14:paraId="581FB50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370348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YdTwvQXV0aG9yPjxZZWFyPjIwMTc8L1llYXI+PFJlY051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YdTwvQXV0aG9yPjxZZWFyPjIwMTc8L1llYXI+PFJlY051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1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3EC80DD5" w14:textId="77777777">
        <w:tc>
          <w:tcPr>
            <w:tcW w:w="2641" w:type="dxa"/>
            <w:vAlign w:val="center"/>
          </w:tcPr>
          <w:p w14:paraId="7551386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BT-737/inducer</w:t>
            </w:r>
          </w:p>
        </w:tc>
        <w:tc>
          <w:tcPr>
            <w:tcW w:w="1750" w:type="dxa"/>
            <w:vAlign w:val="center"/>
          </w:tcPr>
          <w:p w14:paraId="47EEC9A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2EBBB31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1D31B0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AC0BDE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5F42F39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2688583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57AD778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3-MA)</w:t>
            </w:r>
          </w:p>
        </w:tc>
        <w:tc>
          <w:tcPr>
            <w:tcW w:w="1383" w:type="dxa"/>
            <w:vAlign w:val="center"/>
          </w:tcPr>
          <w:p w14:paraId="34CF09F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pG2/ADM</w:t>
            </w:r>
          </w:p>
        </w:tc>
        <w:tc>
          <w:tcPr>
            <w:tcW w:w="770" w:type="dxa"/>
            <w:vAlign w:val="center"/>
          </w:tcPr>
          <w:p w14:paraId="05BE7B7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792335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ZYW88L0F1dGhvcj48WWVhcj4yMDE3PC9ZZWFyPjxSZWNO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ZYW88L0F1dGhvcj48WWVhcj4yMDE3PC9ZZWFyPjxSZWNO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1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287246C8" w14:textId="77777777">
        <w:tc>
          <w:tcPr>
            <w:tcW w:w="2641" w:type="dxa"/>
            <w:vAlign w:val="center"/>
          </w:tcPr>
          <w:p w14:paraId="1BC7890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Jaspine B analogue (7f)/inducer</w:t>
            </w:r>
          </w:p>
        </w:tc>
        <w:tc>
          <w:tcPr>
            <w:tcW w:w="1750" w:type="dxa"/>
            <w:vAlign w:val="center"/>
          </w:tcPr>
          <w:p w14:paraId="50DFE96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39098F1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EC38FE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6F74078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5152916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79FF21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7E17D4A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73467C4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C-3</w:t>
            </w:r>
          </w:p>
        </w:tc>
        <w:tc>
          <w:tcPr>
            <w:tcW w:w="770" w:type="dxa"/>
            <w:vAlign w:val="center"/>
          </w:tcPr>
          <w:p w14:paraId="721BDAF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1ABD76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uZzwvQXV0aG9yPjxZZWFyPjIwMTg8L1llYXI+PFJl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uZzwvQXV0aG9yPjxZZWFyPjIwMTg8L1llYXI+PFJl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1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2E2059E2" w14:textId="77777777">
        <w:tc>
          <w:tcPr>
            <w:tcW w:w="2641" w:type="dxa"/>
            <w:vAlign w:val="center"/>
          </w:tcPr>
          <w:p w14:paraId="4312366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54" w:name="_Hlk16935157"/>
            <w:r w:rsidRPr="00C6566A">
              <w:rPr>
                <w:color w:val="000000"/>
                <w:sz w:val="14"/>
                <w:szCs w:val="14"/>
              </w:rPr>
              <w:t>Eriocalyxin B/inducer</w:t>
            </w:r>
          </w:p>
        </w:tc>
        <w:tc>
          <w:tcPr>
            <w:tcW w:w="1750" w:type="dxa"/>
            <w:vAlign w:val="center"/>
          </w:tcPr>
          <w:p w14:paraId="2CBD0B4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6B661C5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55" w:name="OLE_LINK56"/>
            <w:r w:rsidRPr="00C6566A">
              <w:rPr>
                <w:color w:val="000000"/>
                <w:sz w:val="14"/>
                <w:szCs w:val="14"/>
              </w:rPr>
              <w:t>LC3 lipidation↑</w:t>
            </w:r>
            <w:bookmarkEnd w:id="55"/>
          </w:p>
        </w:tc>
        <w:tc>
          <w:tcPr>
            <w:tcW w:w="1280" w:type="dxa"/>
            <w:vAlign w:val="center"/>
          </w:tcPr>
          <w:p w14:paraId="475A6AB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72BC7CA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</w:t>
            </w:r>
          </w:p>
        </w:tc>
        <w:tc>
          <w:tcPr>
            <w:tcW w:w="1570" w:type="dxa"/>
            <w:vAlign w:val="center"/>
          </w:tcPr>
          <w:p w14:paraId="4406861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495299B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00DEC86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nti-cancer (use 3-MA, CQ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BECN1</w:t>
            </w:r>
            <w:r w:rsidRPr="00C6566A">
              <w:rPr>
                <w:color w:val="000000"/>
                <w:sz w:val="14"/>
                <w:szCs w:val="14"/>
              </w:rPr>
              <w:t xml:space="preserve">,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7DBB24F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F-7, MDA-MB-231</w:t>
            </w:r>
          </w:p>
        </w:tc>
        <w:tc>
          <w:tcPr>
            <w:tcW w:w="770" w:type="dxa"/>
            <w:vAlign w:val="center"/>
          </w:tcPr>
          <w:p w14:paraId="0F85A96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15C127C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91PC9BdXRob3I+PFllYXI+MjAxNzwvWWVhcj48UmVj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91PC9BdXRob3I+PFllYXI+MjAxNzwvWWVhcj48UmVj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1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22563484" w14:textId="77777777">
        <w:tc>
          <w:tcPr>
            <w:tcW w:w="2641" w:type="dxa"/>
            <w:vAlign w:val="center"/>
          </w:tcPr>
          <w:p w14:paraId="2A25035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bookmarkStart w:id="56" w:name="_Hlk16935190"/>
            <w:bookmarkEnd w:id="54"/>
            <w:r w:rsidRPr="00C6566A">
              <w:rPr>
                <w:sz w:val="14"/>
                <w:szCs w:val="14"/>
              </w:rPr>
              <w:t>Cepharanthine/inhibitor</w:t>
            </w:r>
          </w:p>
        </w:tc>
        <w:tc>
          <w:tcPr>
            <w:tcW w:w="1750" w:type="dxa"/>
            <w:vAlign w:val="center"/>
          </w:tcPr>
          <w:p w14:paraId="68FE5BC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mRFP/GFP-LC3↑, LC3 staining↑</w:t>
            </w:r>
          </w:p>
        </w:tc>
        <w:tc>
          <w:tcPr>
            <w:tcW w:w="1490" w:type="dxa"/>
            <w:vAlign w:val="center"/>
          </w:tcPr>
          <w:p w14:paraId="0113B11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B7DAA5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SQSTM1/</w:t>
            </w:r>
            <w:r w:rsidRPr="00C6566A">
              <w:rPr>
                <w:smallCaps/>
                <w:sz w:val="14"/>
                <w:szCs w:val="14"/>
              </w:rPr>
              <w:t>p62</w:t>
            </w:r>
            <w:r w:rsidRPr="00C6566A">
              <w:rPr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4EFD273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C3-II turnover assay, mRFP-GFP-LC3</w:t>
            </w:r>
          </w:p>
        </w:tc>
        <w:tc>
          <w:tcPr>
            <w:tcW w:w="1570" w:type="dxa"/>
            <w:vAlign w:val="center"/>
          </w:tcPr>
          <w:p w14:paraId="60D683B5" w14:textId="6FC62C30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 xml:space="preserve">LysoTracker, LAMP1 staining and protein level, </w:t>
            </w:r>
            <w:r w:rsidRPr="00C6566A">
              <w:rPr>
                <w:color w:val="000000"/>
                <w:sz w:val="14"/>
                <w:szCs w:val="14"/>
              </w:rPr>
              <w:t>CTS</w:t>
            </w:r>
            <w:r w:rsidRPr="00C6566A">
              <w:rPr>
                <w:sz w:val="14"/>
                <w:szCs w:val="14"/>
              </w:rPr>
              <w:t>B&amp;D protein levels and activity</w:t>
            </w:r>
          </w:p>
        </w:tc>
        <w:tc>
          <w:tcPr>
            <w:tcW w:w="1470" w:type="dxa"/>
            <w:vAlign w:val="center"/>
          </w:tcPr>
          <w:p w14:paraId="208793F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utophagosome-lysosome fusion inhibition</w:t>
            </w:r>
          </w:p>
        </w:tc>
        <w:tc>
          <w:tcPr>
            <w:tcW w:w="1337" w:type="dxa"/>
            <w:vAlign w:val="center"/>
          </w:tcPr>
          <w:p w14:paraId="0C44431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31CDE94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H1975, H1299, HCC827, A549</w:t>
            </w:r>
          </w:p>
        </w:tc>
        <w:tc>
          <w:tcPr>
            <w:tcW w:w="770" w:type="dxa"/>
            <w:vAlign w:val="center"/>
          </w:tcPr>
          <w:p w14:paraId="437BE7B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03745E6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UYW5nPC9BdXRob3I+PFllYXI+MjAxODwvWWVhcj48UmVj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==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UYW5nPC9BdXRob3I+PFllYXI+MjAxODwvWWVhcj48UmVj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==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319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bookmarkEnd w:id="56"/>
      <w:tr w:rsidR="009B4CC2" w:rsidRPr="00C6566A" w14:paraId="4CD5991E" w14:textId="77777777">
        <w:tc>
          <w:tcPr>
            <w:tcW w:w="2641" w:type="dxa"/>
            <w:vAlign w:val="center"/>
          </w:tcPr>
          <w:p w14:paraId="60296E0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UAMC-2526/inhibitor</w:t>
            </w:r>
          </w:p>
        </w:tc>
        <w:tc>
          <w:tcPr>
            <w:tcW w:w="1750" w:type="dxa"/>
            <w:vAlign w:val="center"/>
          </w:tcPr>
          <w:p w14:paraId="306F576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3A7958E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5C55204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SQSTM1/</w:t>
            </w:r>
            <w:r w:rsidRPr="00C6566A">
              <w:rPr>
                <w:smallCaps/>
                <w:sz w:val="14"/>
                <w:szCs w:val="14"/>
              </w:rPr>
              <w:t>p62</w:t>
            </w:r>
            <w:r w:rsidRPr="00C6566A">
              <w:rPr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48C4867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C3-II turnover assay, GFP-LC3 lysosomal delivery and proteolysis</w:t>
            </w:r>
          </w:p>
        </w:tc>
        <w:tc>
          <w:tcPr>
            <w:tcW w:w="1570" w:type="dxa"/>
            <w:vAlign w:val="center"/>
          </w:tcPr>
          <w:p w14:paraId="36670C9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2A5B181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TG4 inhibition</w:t>
            </w:r>
          </w:p>
        </w:tc>
        <w:tc>
          <w:tcPr>
            <w:tcW w:w="1337" w:type="dxa"/>
            <w:vAlign w:val="center"/>
          </w:tcPr>
          <w:p w14:paraId="03B8AB7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5E95A32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Jurkat</w:t>
            </w:r>
          </w:p>
        </w:tc>
        <w:tc>
          <w:tcPr>
            <w:tcW w:w="770" w:type="dxa"/>
            <w:vAlign w:val="center"/>
          </w:tcPr>
          <w:p w14:paraId="2DA1FE1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3A9DA52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LdXJkaTwvQXV0aG9yPjxZZWFyPjIwMTc8L1llYXI+PFJl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LdXJkaTwvQXV0aG9yPjxZZWFyPjIwMTc8L1llYXI+PFJl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320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tr w:rsidR="009B4CC2" w:rsidRPr="00C6566A" w14:paraId="1BBBC41F" w14:textId="77777777">
        <w:tc>
          <w:tcPr>
            <w:tcW w:w="2641" w:type="dxa"/>
            <w:vAlign w:val="center"/>
          </w:tcPr>
          <w:p w14:paraId="395FE67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bookmarkStart w:id="57" w:name="_Hlk16934074"/>
            <w:r w:rsidRPr="00C6566A">
              <w:rPr>
                <w:sz w:val="14"/>
                <w:szCs w:val="14"/>
              </w:rPr>
              <w:t>Tioconazole/inhibitor</w:t>
            </w:r>
          </w:p>
        </w:tc>
        <w:tc>
          <w:tcPr>
            <w:tcW w:w="1750" w:type="dxa"/>
            <w:vAlign w:val="center"/>
          </w:tcPr>
          <w:p w14:paraId="2F1969E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7CFF9FD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5A5249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SQSTM1/</w:t>
            </w:r>
            <w:r w:rsidRPr="00C6566A">
              <w:rPr>
                <w:smallCaps/>
                <w:sz w:val="14"/>
                <w:szCs w:val="14"/>
              </w:rPr>
              <w:t>p62</w:t>
            </w:r>
            <w:r w:rsidRPr="00C6566A">
              <w:rPr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5B7AD64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127B5F0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RFP-LAMP1</w:t>
            </w:r>
          </w:p>
        </w:tc>
        <w:tc>
          <w:tcPr>
            <w:tcW w:w="1470" w:type="dxa"/>
            <w:vAlign w:val="center"/>
          </w:tcPr>
          <w:p w14:paraId="21F84A7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TG4 inhibition</w:t>
            </w:r>
          </w:p>
        </w:tc>
        <w:tc>
          <w:tcPr>
            <w:tcW w:w="1337" w:type="dxa"/>
            <w:vAlign w:val="center"/>
          </w:tcPr>
          <w:p w14:paraId="4D4E357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 (</w:t>
            </w:r>
            <w:r w:rsidRPr="00C6566A">
              <w:rPr>
                <w:i/>
                <w:iCs/>
                <w:sz w:val="14"/>
                <w:szCs w:val="14"/>
              </w:rPr>
              <w:t>ATG4</w:t>
            </w:r>
            <w:r w:rsidRPr="00C6566A">
              <w:rPr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4C65D57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H4, HCT116, MDA-MB-231</w:t>
            </w:r>
          </w:p>
        </w:tc>
        <w:tc>
          <w:tcPr>
            <w:tcW w:w="770" w:type="dxa"/>
            <w:vAlign w:val="center"/>
          </w:tcPr>
          <w:p w14:paraId="79BB421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1FE47DD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MaXU8L0F1dGhvcj48WWVhcj4yMDE4PC9ZZWFyPjxSZWNO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MaXU8L0F1dGhvcj48WWVhcj4yMDE4PC9ZZWFyPjxSZWNO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321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bookmarkEnd w:id="57"/>
      <w:tr w:rsidR="009B4CC2" w:rsidRPr="00C6566A" w14:paraId="234C9BD7" w14:textId="77777777">
        <w:tc>
          <w:tcPr>
            <w:tcW w:w="2641" w:type="dxa"/>
            <w:vAlign w:val="center"/>
          </w:tcPr>
          <w:p w14:paraId="0D5FA32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Diphenyldiselenide derivative (DPDS 6)/inducer</w:t>
            </w:r>
          </w:p>
        </w:tc>
        <w:tc>
          <w:tcPr>
            <w:tcW w:w="1750" w:type="dxa"/>
            <w:vAlign w:val="center"/>
          </w:tcPr>
          <w:p w14:paraId="290279A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5F02439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4E74FE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68F1CB5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1F12312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7F484A1" w14:textId="048E3839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APK/JNK</w:t>
            </w:r>
          </w:p>
        </w:tc>
        <w:tc>
          <w:tcPr>
            <w:tcW w:w="1337" w:type="dxa"/>
            <w:vAlign w:val="center"/>
          </w:tcPr>
          <w:p w14:paraId="1A90D7B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3-MA, wortmannin, CQ)</w:t>
            </w:r>
          </w:p>
        </w:tc>
        <w:tc>
          <w:tcPr>
            <w:tcW w:w="1383" w:type="dxa"/>
            <w:vAlign w:val="center"/>
          </w:tcPr>
          <w:p w14:paraId="41AFC53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TB-54</w:t>
            </w:r>
          </w:p>
        </w:tc>
        <w:tc>
          <w:tcPr>
            <w:tcW w:w="770" w:type="dxa"/>
            <w:vAlign w:val="center"/>
          </w:tcPr>
          <w:p w14:paraId="0F2EC5D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068E60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EaWF6PC9BdXRob3I+PFllYXI+MjAxODwvWWVhcj48UmVj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EaWF6PC9BdXRob3I+PFllYXI+MjAxODwvWWVhcj48UmVj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2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56FED469" w14:textId="77777777">
        <w:tc>
          <w:tcPr>
            <w:tcW w:w="2641" w:type="dxa"/>
            <w:vAlign w:val="center"/>
          </w:tcPr>
          <w:p w14:paraId="4D035B0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eferine/inhibitor</w:t>
            </w:r>
          </w:p>
        </w:tc>
        <w:tc>
          <w:tcPr>
            <w:tcW w:w="1750" w:type="dxa"/>
            <w:vAlign w:val="center"/>
          </w:tcPr>
          <w:p w14:paraId="14C7DFC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/GFP-LC3↑</w:t>
            </w:r>
          </w:p>
        </w:tc>
        <w:tc>
          <w:tcPr>
            <w:tcW w:w="1490" w:type="dxa"/>
            <w:vAlign w:val="center"/>
          </w:tcPr>
          <w:p w14:paraId="52E1A78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5E4704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17B55C1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-GFP-LC3</w:t>
            </w:r>
          </w:p>
        </w:tc>
        <w:tc>
          <w:tcPr>
            <w:tcW w:w="1570" w:type="dxa"/>
            <w:vAlign w:val="center"/>
          </w:tcPr>
          <w:p w14:paraId="239BC770" w14:textId="5F0F97C1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AMP2 staining, LAMP2 and CTSD protein levels</w:t>
            </w:r>
          </w:p>
        </w:tc>
        <w:tc>
          <w:tcPr>
            <w:tcW w:w="1470" w:type="dxa"/>
            <w:vAlign w:val="center"/>
          </w:tcPr>
          <w:p w14:paraId="2A3ED3A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somal function impairment</w:t>
            </w:r>
          </w:p>
        </w:tc>
        <w:tc>
          <w:tcPr>
            <w:tcW w:w="1337" w:type="dxa"/>
            <w:vAlign w:val="center"/>
          </w:tcPr>
          <w:p w14:paraId="474B725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346E029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RPE-19, hTERT-RPE1, HEK-293, HeLa, N2a</w:t>
            </w:r>
          </w:p>
        </w:tc>
        <w:tc>
          <w:tcPr>
            <w:tcW w:w="770" w:type="dxa"/>
            <w:vAlign w:val="center"/>
          </w:tcPr>
          <w:p w14:paraId="7B66414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CE34C9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YdTwvQXV0aG9yPjxZZWFyPjIwMTg8L1llYXI+PFJlY051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YdTwvQXV0aG9yPjxZZWFyPjIwMTg8L1llYXI+PFJlY051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2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597DA574" w14:textId="77777777">
        <w:tc>
          <w:tcPr>
            <w:tcW w:w="2641" w:type="dxa"/>
            <w:vAlign w:val="center"/>
          </w:tcPr>
          <w:p w14:paraId="0927B4E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Berbamine/inhibitor</w:t>
            </w:r>
          </w:p>
        </w:tc>
        <w:tc>
          <w:tcPr>
            <w:tcW w:w="1750" w:type="dxa"/>
            <w:vAlign w:val="center"/>
          </w:tcPr>
          <w:p w14:paraId="53531BC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/GFP-LC3↑</w:t>
            </w:r>
          </w:p>
        </w:tc>
        <w:tc>
          <w:tcPr>
            <w:tcW w:w="1490" w:type="dxa"/>
            <w:vAlign w:val="center"/>
          </w:tcPr>
          <w:p w14:paraId="365DFE7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EF8965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31AB6EE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mRFP-GFP-LC3</w:t>
            </w:r>
          </w:p>
        </w:tc>
        <w:tc>
          <w:tcPr>
            <w:tcW w:w="1570" w:type="dxa"/>
            <w:vAlign w:val="center"/>
          </w:tcPr>
          <w:p w14:paraId="18CA66B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Tracker, LAMP1&amp;2 protein levels, LAMP1-GFP</w:t>
            </w:r>
          </w:p>
        </w:tc>
        <w:tc>
          <w:tcPr>
            <w:tcW w:w="1470" w:type="dxa"/>
            <w:vAlign w:val="center"/>
          </w:tcPr>
          <w:p w14:paraId="27D3494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-lysosome fusion inhibition</w:t>
            </w:r>
          </w:p>
        </w:tc>
        <w:tc>
          <w:tcPr>
            <w:tcW w:w="1337" w:type="dxa"/>
            <w:vAlign w:val="center"/>
          </w:tcPr>
          <w:p w14:paraId="6FB0127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50C17D5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F-7, MDA-MB-231, A549, Eca109, SMMC-7721</w:t>
            </w:r>
          </w:p>
        </w:tc>
        <w:tc>
          <w:tcPr>
            <w:tcW w:w="770" w:type="dxa"/>
            <w:vAlign w:val="center"/>
          </w:tcPr>
          <w:p w14:paraId="29F1E38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FB3382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Fu&lt;/Author&gt;&lt;Year&gt;2018&lt;/Year&gt;&lt;RecNum&gt;443&lt;/RecNum&gt;&lt;DisplayText&gt;[324]&lt;/DisplayText&gt;&lt;record&gt;&lt;rec-number&gt;443&lt;/rec-number&gt;&lt;foreign-keys&gt;&lt;key app="EN" db-id="waeerr2xixw097e0tzkxdspa9fttp5p02s2w" timestamp="1565967798"&gt;443&lt;/key&gt;&lt;key app="ENWeb" db-id=""&gt;0&lt;/key&gt;&lt;/foreign-keys&gt;&lt;ref-type name="Journal Article"&gt;17&lt;/ref-type&gt;&lt;contributors&gt;&lt;authors&gt;&lt;author&gt;Fu, R.&lt;/author&gt;&lt;author&gt;Deng, Q.&lt;/author&gt;&lt;author&gt;Zhang, H.&lt;/author&gt;&lt;author&gt;Hu, X.&lt;/author&gt;&lt;author&gt;Li, Y.&lt;/author&gt;&lt;author&gt;Liu, Y.&lt;/author&gt;&lt;author&gt;Hu, J.&lt;/author&gt;&lt;author&gt;Luo, Q.&lt;/author&gt;&lt;author&gt;Zhang, Y.&lt;/author&gt;&lt;author&gt;Jiang, X.&lt;/author&gt;&lt;author&gt;Li, L.&lt;/author&gt;&lt;author&gt;Yang, C.&lt;/author&gt;&lt;author&gt;Gao, N.&lt;/author&gt;&lt;/authors&gt;&lt;/contributors&gt;&lt;auth-address&gt;College of Pharmacy, Third Military Medical University, Chongqing, 400038, China.&amp;#xD;College of Pharmacy, Third Military Medical University, Chongqing, 400038, China. gaoning59@163.com.&lt;/auth-address&gt;&lt;titles&gt;&lt;title&gt;A novel autophagy inhibitor berbamine blocks SNARE-mediated autophagosome-lysosome fusion through upregulation of BNIP3&lt;/title&gt;&lt;secondary-title&gt;Cell Death Dis&lt;/secondary-title&gt;&lt;/titles&gt;&lt;periodical&gt;&lt;full-title&gt;Cell Death Dis&lt;/full-title&gt;&lt;/periodical&gt;&lt;pages&gt;243&lt;/pages&gt;&lt;volume&gt;9&lt;/volume&gt;&lt;number&gt;2&lt;/number&gt;&lt;edition&gt;2018/02/16&lt;/edition&gt;&lt;dates&gt;&lt;year&gt;2018&lt;/year&gt;&lt;pub-dates&gt;&lt;date&gt;Feb 14&lt;/date&gt;&lt;/pub-dates&gt;&lt;/dates&gt;&lt;isbn&gt;2041-4889 (Electronic)&lt;/isbn&gt;&lt;accession-num&gt;29445175&lt;/accession-num&gt;&lt;urls&gt;&lt;related-urls&gt;&lt;url&gt;https://www.ncbi.nlm.nih.gov/pubmed/29445175&lt;/url&gt;&lt;/related-urls&gt;&lt;/urls&gt;&lt;custom2&gt;PMC5833711&lt;/custom2&gt;&lt;electronic-resource-num&gt;10.1038/s41419-018-0276-8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2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237FF5F5" w14:textId="77777777">
        <w:tc>
          <w:tcPr>
            <w:tcW w:w="2641" w:type="dxa"/>
            <w:vAlign w:val="center"/>
          </w:tcPr>
          <w:p w14:paraId="44412DF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mitin/inhibitor</w:t>
            </w:r>
          </w:p>
        </w:tc>
        <w:tc>
          <w:tcPr>
            <w:tcW w:w="1750" w:type="dxa"/>
            <w:vAlign w:val="center"/>
          </w:tcPr>
          <w:p w14:paraId="138CC92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herry/GFP-LC3↓</w:t>
            </w:r>
          </w:p>
        </w:tc>
        <w:tc>
          <w:tcPr>
            <w:tcW w:w="1490" w:type="dxa"/>
            <w:vAlign w:val="center"/>
          </w:tcPr>
          <w:p w14:paraId="1B0E8D8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↓</w:t>
            </w:r>
          </w:p>
        </w:tc>
        <w:tc>
          <w:tcPr>
            <w:tcW w:w="1280" w:type="dxa"/>
            <w:vAlign w:val="center"/>
          </w:tcPr>
          <w:p w14:paraId="1858472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0DADF46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, mCherry-GFP-LC3</w:t>
            </w:r>
          </w:p>
        </w:tc>
        <w:tc>
          <w:tcPr>
            <w:tcW w:w="1570" w:type="dxa"/>
            <w:vAlign w:val="center"/>
          </w:tcPr>
          <w:p w14:paraId="6586532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D311EC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tochondrial complex I</w:t>
            </w:r>
          </w:p>
        </w:tc>
        <w:tc>
          <w:tcPr>
            <w:tcW w:w="1337" w:type="dxa"/>
            <w:vAlign w:val="center"/>
          </w:tcPr>
          <w:p w14:paraId="10761B0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1DF681B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F-7</w:t>
            </w:r>
          </w:p>
        </w:tc>
        <w:tc>
          <w:tcPr>
            <w:tcW w:w="770" w:type="dxa"/>
            <w:vAlign w:val="center"/>
          </w:tcPr>
          <w:p w14:paraId="14DB954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6FAEDC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Sb2JrZTwvQXV0aG9yPjxZZWFyPjIwMTg8L1llYXI+PFJl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Sb2JrZTwvQXV0aG9yPjxZZWFyPjIwMTg8L1llYXI+PFJl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2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57057331" w14:textId="77777777">
        <w:tc>
          <w:tcPr>
            <w:tcW w:w="2641" w:type="dxa"/>
            <w:vAlign w:val="center"/>
          </w:tcPr>
          <w:p w14:paraId="7F0B809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6-Hydroxydopamine/inhibitor</w:t>
            </w:r>
          </w:p>
        </w:tc>
        <w:tc>
          <w:tcPr>
            <w:tcW w:w="1750" w:type="dxa"/>
            <w:vAlign w:val="center"/>
          </w:tcPr>
          <w:p w14:paraId="7751BAE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mCherry/GFP-LC3↑, LC3 staining↑</w:t>
            </w:r>
          </w:p>
        </w:tc>
        <w:tc>
          <w:tcPr>
            <w:tcW w:w="1490" w:type="dxa"/>
            <w:vAlign w:val="center"/>
          </w:tcPr>
          <w:p w14:paraId="157B649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9CFC64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degradation</w:t>
            </w:r>
          </w:p>
        </w:tc>
        <w:tc>
          <w:tcPr>
            <w:tcW w:w="1280" w:type="dxa"/>
            <w:vAlign w:val="center"/>
          </w:tcPr>
          <w:p w14:paraId="72F5A90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mCherry-GFP-LC3</w:t>
            </w:r>
          </w:p>
        </w:tc>
        <w:tc>
          <w:tcPr>
            <w:tcW w:w="1570" w:type="dxa"/>
            <w:vAlign w:val="center"/>
          </w:tcPr>
          <w:p w14:paraId="5562E762" w14:textId="743DB80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Tracker, LAMP1 protein level, CTSB&amp;D activity</w:t>
            </w:r>
          </w:p>
        </w:tc>
        <w:tc>
          <w:tcPr>
            <w:tcW w:w="1470" w:type="dxa"/>
            <w:vAlign w:val="center"/>
          </w:tcPr>
          <w:p w14:paraId="4E53731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FEB inactivation, lysosomal function impairment</w:t>
            </w:r>
          </w:p>
        </w:tc>
        <w:tc>
          <w:tcPr>
            <w:tcW w:w="1337" w:type="dxa"/>
            <w:vAlign w:val="center"/>
          </w:tcPr>
          <w:p w14:paraId="7273270C" w14:textId="7EC9DA7A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eurotoxicity (TFEB overexpression)</w:t>
            </w:r>
          </w:p>
        </w:tc>
        <w:tc>
          <w:tcPr>
            <w:tcW w:w="1383" w:type="dxa"/>
            <w:vAlign w:val="center"/>
          </w:tcPr>
          <w:p w14:paraId="46ADF49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H-SY5Y</w:t>
            </w:r>
          </w:p>
        </w:tc>
        <w:tc>
          <w:tcPr>
            <w:tcW w:w="770" w:type="dxa"/>
            <w:vAlign w:val="center"/>
          </w:tcPr>
          <w:p w14:paraId="1A8C263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0DA3912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IZTwvQXV0aG9yPjxZZWFyPjIwMTg8L1llYXI+PFJlY051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IZTwvQXV0aG9yPjxZZWFyPjIwMTg8L1llYXI+PFJlY051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2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0ED5636A" w14:textId="77777777">
        <w:tc>
          <w:tcPr>
            <w:tcW w:w="2641" w:type="dxa"/>
            <w:vAlign w:val="center"/>
          </w:tcPr>
          <w:p w14:paraId="072104B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Inflachromene/inhibitor</w:t>
            </w:r>
          </w:p>
        </w:tc>
        <w:tc>
          <w:tcPr>
            <w:tcW w:w="1750" w:type="dxa"/>
            <w:vAlign w:val="center"/>
          </w:tcPr>
          <w:p w14:paraId="18BE486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/GFP-LC3↓</w:t>
            </w:r>
          </w:p>
        </w:tc>
        <w:tc>
          <w:tcPr>
            <w:tcW w:w="1490" w:type="dxa"/>
            <w:vAlign w:val="center"/>
          </w:tcPr>
          <w:p w14:paraId="56ED7209" w14:textId="20CF76EE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LC3 lipidation↓, </w:t>
            </w:r>
            <w:r w:rsidRPr="00C6566A">
              <w:rPr>
                <w:sz w:val="14"/>
                <w:szCs w:val="14"/>
              </w:rPr>
              <w:t>ATG12–ATG5 conjugation</w:t>
            </w:r>
          </w:p>
        </w:tc>
        <w:tc>
          <w:tcPr>
            <w:tcW w:w="1280" w:type="dxa"/>
            <w:vAlign w:val="center"/>
          </w:tcPr>
          <w:p w14:paraId="6E3CA77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27F0BB0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mRFP-GFP-LC3</w:t>
            </w:r>
          </w:p>
        </w:tc>
        <w:tc>
          <w:tcPr>
            <w:tcW w:w="1570" w:type="dxa"/>
            <w:vAlign w:val="center"/>
          </w:tcPr>
          <w:p w14:paraId="5942A8C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D51692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BECN1 activity modulation</w:t>
            </w:r>
          </w:p>
        </w:tc>
        <w:tc>
          <w:tcPr>
            <w:tcW w:w="1337" w:type="dxa"/>
            <w:vAlign w:val="center"/>
          </w:tcPr>
          <w:p w14:paraId="673AEF7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5B02091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K293T</w:t>
            </w:r>
          </w:p>
        </w:tc>
        <w:tc>
          <w:tcPr>
            <w:tcW w:w="770" w:type="dxa"/>
            <w:vAlign w:val="center"/>
          </w:tcPr>
          <w:p w14:paraId="7823952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081E55F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aW08L0F1dGhvcj48WWVhcj4yMDE4PC9ZZWFyPjxSZWNO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aW08L0F1dGhvcj48WWVhcj4yMDE4PC9ZZWFyPjxSZWNO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2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536BB361" w14:textId="77777777">
        <w:tc>
          <w:tcPr>
            <w:tcW w:w="2641" w:type="dxa"/>
            <w:vAlign w:val="center"/>
          </w:tcPr>
          <w:p w14:paraId="2B539C3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58" w:name="_Hlk16935217"/>
            <w:r w:rsidRPr="00C6566A">
              <w:rPr>
                <w:color w:val="000000"/>
                <w:sz w:val="14"/>
                <w:szCs w:val="14"/>
              </w:rPr>
              <w:t>3′-epi-12β-hydroxyfroside/inducer</w:t>
            </w:r>
          </w:p>
        </w:tc>
        <w:tc>
          <w:tcPr>
            <w:tcW w:w="1750" w:type="dxa"/>
            <w:vAlign w:val="center"/>
          </w:tcPr>
          <w:p w14:paraId="419BF6F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175E428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62B75B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1C4E945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</w:t>
            </w:r>
          </w:p>
        </w:tc>
        <w:tc>
          <w:tcPr>
            <w:tcW w:w="1570" w:type="dxa"/>
            <w:vAlign w:val="center"/>
          </w:tcPr>
          <w:p w14:paraId="0D9D985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AMP1 staining</w:t>
            </w:r>
          </w:p>
        </w:tc>
        <w:tc>
          <w:tcPr>
            <w:tcW w:w="1470" w:type="dxa"/>
            <w:vAlign w:val="center"/>
          </w:tcPr>
          <w:p w14:paraId="71E8EC35" w14:textId="52123EA2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SP90 (heat shock protein 90)-AKT-MTOR inhibition</w:t>
            </w:r>
          </w:p>
        </w:tc>
        <w:tc>
          <w:tcPr>
            <w:tcW w:w="1337" w:type="dxa"/>
            <w:vAlign w:val="center"/>
          </w:tcPr>
          <w:p w14:paraId="0FBAA17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rotective autophagy (use 3-MA and CQ)</w:t>
            </w:r>
          </w:p>
        </w:tc>
        <w:tc>
          <w:tcPr>
            <w:tcW w:w="1383" w:type="dxa"/>
            <w:vAlign w:val="center"/>
          </w:tcPr>
          <w:p w14:paraId="05D147F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549, H460, DLD-1, HCT-116, H29, U87</w:t>
            </w:r>
          </w:p>
        </w:tc>
        <w:tc>
          <w:tcPr>
            <w:tcW w:w="770" w:type="dxa"/>
            <w:vAlign w:val="center"/>
          </w:tcPr>
          <w:p w14:paraId="48C1D01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E59505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dW48L0F1dGhvcj48WWVhcj4yMDE4PC9ZZWFyPjxSZWNO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dW48L0F1dGhvcj48WWVhcj4yMDE4PC9ZZWFyPjxSZWNO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2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bookmarkEnd w:id="58"/>
      <w:tr w:rsidR="009B4CC2" w:rsidRPr="00C6566A" w14:paraId="5FC2B0BC" w14:textId="77777777">
        <w:tc>
          <w:tcPr>
            <w:tcW w:w="2641" w:type="dxa"/>
            <w:vAlign w:val="center"/>
          </w:tcPr>
          <w:p w14:paraId="65CD7CA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lozapine/inducer</w:t>
            </w:r>
          </w:p>
        </w:tc>
        <w:tc>
          <w:tcPr>
            <w:tcW w:w="1750" w:type="dxa"/>
            <w:vAlign w:val="center"/>
          </w:tcPr>
          <w:p w14:paraId="173432D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48902F76" w14:textId="5BF316EB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LC3 lipidation↑, </w:t>
            </w:r>
            <w:r w:rsidRPr="00C6566A">
              <w:rPr>
                <w:sz w:val="14"/>
                <w:szCs w:val="14"/>
              </w:rPr>
              <w:t>ATG12–ATG5 conjugation↑</w:t>
            </w:r>
          </w:p>
        </w:tc>
        <w:tc>
          <w:tcPr>
            <w:tcW w:w="1280" w:type="dxa"/>
            <w:vAlign w:val="center"/>
          </w:tcPr>
          <w:p w14:paraId="5E79A04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7B06988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4716AA5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4B90CAA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MPK-ULK1-BECN1</w:t>
            </w:r>
          </w:p>
        </w:tc>
        <w:tc>
          <w:tcPr>
            <w:tcW w:w="1337" w:type="dxa"/>
            <w:vAlign w:val="center"/>
          </w:tcPr>
          <w:p w14:paraId="0CBB51B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093ACCA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770" w:type="dxa"/>
            <w:vAlign w:val="center"/>
          </w:tcPr>
          <w:p w14:paraId="2FC9B6C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at</w:t>
            </w:r>
          </w:p>
        </w:tc>
        <w:tc>
          <w:tcPr>
            <w:tcW w:w="591" w:type="dxa"/>
            <w:vAlign w:val="center"/>
          </w:tcPr>
          <w:p w14:paraId="6874B14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aW08L0F1dGhvcj48WWVhcj4yMDE4PC9ZZWFyPjxSZWNO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aW08L0F1dGhvcj48WWVhcj4yMDE4PC9ZZWFyPjxSZWNO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2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58B531A7" w14:textId="77777777">
        <w:tc>
          <w:tcPr>
            <w:tcW w:w="2641" w:type="dxa"/>
            <w:vAlign w:val="center"/>
          </w:tcPr>
          <w:p w14:paraId="4B030D5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anduratin A/inducer</w:t>
            </w:r>
          </w:p>
        </w:tc>
        <w:tc>
          <w:tcPr>
            <w:tcW w:w="1750" w:type="dxa"/>
            <w:vAlign w:val="center"/>
          </w:tcPr>
          <w:p w14:paraId="4F24864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4740DF7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EC9812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336C22A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567A8C6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669318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TOR inhibition</w:t>
            </w:r>
          </w:p>
        </w:tc>
        <w:tc>
          <w:tcPr>
            <w:tcW w:w="1337" w:type="dxa"/>
            <w:vAlign w:val="center"/>
          </w:tcPr>
          <w:p w14:paraId="7C9E917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rotective autophagy (use 3-MA and CQ)</w:t>
            </w:r>
          </w:p>
        </w:tc>
        <w:tc>
          <w:tcPr>
            <w:tcW w:w="1383" w:type="dxa"/>
            <w:vAlign w:val="center"/>
          </w:tcPr>
          <w:p w14:paraId="6A3E5DC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375</w:t>
            </w:r>
          </w:p>
        </w:tc>
        <w:tc>
          <w:tcPr>
            <w:tcW w:w="770" w:type="dxa"/>
            <w:vAlign w:val="center"/>
          </w:tcPr>
          <w:p w14:paraId="759FE73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2761FF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YWk8L0F1dGhvcj48WWVhcj4yMDE4PC9ZZWFyPjxSZWNO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YWk8L0F1dGhvcj48WWVhcj4yMDE4PC9ZZWFyPjxSZWNO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3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741BE4D1" w14:textId="77777777">
        <w:tc>
          <w:tcPr>
            <w:tcW w:w="2641" w:type="dxa"/>
            <w:vAlign w:val="center"/>
          </w:tcPr>
          <w:p w14:paraId="3A3EB53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esveratrol/inducer</w:t>
            </w:r>
          </w:p>
        </w:tc>
        <w:tc>
          <w:tcPr>
            <w:tcW w:w="1750" w:type="dxa"/>
            <w:vAlign w:val="center"/>
          </w:tcPr>
          <w:p w14:paraId="12BB389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33765CA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5ECE740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3145EAD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624EF9B8" w14:textId="17C31AD4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TSD protein level</w:t>
            </w:r>
          </w:p>
        </w:tc>
        <w:tc>
          <w:tcPr>
            <w:tcW w:w="1470" w:type="dxa"/>
            <w:vAlign w:val="center"/>
          </w:tcPr>
          <w:p w14:paraId="0ACEE9D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3EEE1A2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3-MA)</w:t>
            </w:r>
          </w:p>
        </w:tc>
        <w:tc>
          <w:tcPr>
            <w:tcW w:w="1383" w:type="dxa"/>
            <w:vAlign w:val="center"/>
          </w:tcPr>
          <w:p w14:paraId="4F6E085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K562/ADM</w:t>
            </w:r>
          </w:p>
        </w:tc>
        <w:tc>
          <w:tcPr>
            <w:tcW w:w="770" w:type="dxa"/>
            <w:vAlign w:val="center"/>
          </w:tcPr>
          <w:p w14:paraId="4B43821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7E3AAC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Zhang&lt;/Author&gt;&lt;Year&gt;2018&lt;/Year&gt;&lt;RecNum&gt;471&lt;/RecNum&gt;&lt;DisplayText&gt;[331]&lt;/DisplayText&gt;&lt;record&gt;&lt;rec-number&gt;471&lt;/rec-number&gt;&lt;foreign-keys&gt;&lt;key app="EN" db-id="waeerr2xixw097e0tzkxdspa9fttp5p02s2w" timestamp="1565967932"&gt;471&lt;/key&gt;&lt;key app="ENWeb" db-id=""&gt;0&lt;/key&gt;&lt;/foreign-keys&gt;&lt;ref-type name="Journal Article"&gt;17&lt;/ref-type&gt;&lt;contributors&gt;&lt;authors&gt;&lt;author&gt;Zhang, Z.&lt;/author&gt;&lt;author&gt;Liu, Z.&lt;/author&gt;&lt;author&gt;Chen, J.&lt;/author&gt;&lt;author&gt;Yi, J.&lt;/author&gt;&lt;author&gt;Cheng, J.&lt;/author&gt;&lt;author&gt;Dun, W.&lt;/author&gt;&lt;author&gt;Wei, H.&lt;/author&gt;&lt;/authors&gt;&lt;/contributors&gt;&lt;auth-address&gt;Institute of Biochemistry and Molecular Biology, School of Basic Medical Sciences, Lanzhou University, Lanzhou, Gansu 730000, P.R. China.&amp;#xD;Department of Hematology, The First Affiliated Hospital, Lanzhou University, Lanzhou, Gansu 730000, P.R. China.&amp;#xD;Key Laboratory of Preclinical Study for New Drugs of Gansu Province, School of Basic Medical Sciences, Lanzhou University, Lanzhou, Gansu 730000, P.R. China.&lt;/auth-address&gt;&lt;titles&gt;&lt;title&gt;Resveratrol induces autophagic apoptosis via the lysosomal cathepsin D pathway in human drug-resistant K562/ADM leukemia cells&lt;/title&gt;&lt;secondary-title&gt;Exp Ther Med&lt;/secondary-title&gt;&lt;/titles&gt;&lt;periodical&gt;&lt;full-title&gt;Exp Ther Med&lt;/full-title&gt;&lt;/periodical&gt;&lt;pages&gt;3012-3019&lt;/pages&gt;&lt;volume&gt;15&lt;/volume&gt;&lt;number&gt;3&lt;/number&gt;&lt;edition&gt;2018/02/20&lt;/edition&gt;&lt;keywords&gt;&lt;keyword&gt;K562/ADM cells&lt;/keyword&gt;&lt;keyword&gt;apoptosis&lt;/keyword&gt;&lt;keyword&gt;autophagy&lt;/keyword&gt;&lt;keyword&gt;cathepsin D&lt;/keyword&gt;&lt;keyword&gt;drug resistance&lt;/keyword&gt;&lt;keyword&gt;resveratrol&lt;/keyword&gt;&lt;/keywords&gt;&lt;dates&gt;&lt;year&gt;2018&lt;/year&gt;&lt;pub-dates&gt;&lt;date&gt;Mar&lt;/date&gt;&lt;/pub-dates&gt;&lt;/dates&gt;&lt;isbn&gt;1792-0981 (Print)&amp;#xD;1792-0981 (Linking)&lt;/isbn&gt;&lt;accession-num&gt;29456707&lt;/accession-num&gt;&lt;urls&gt;&lt;related-urls&gt;&lt;url&gt;https://www.ncbi.nlm.nih.gov/pubmed/29456707&lt;/url&gt;&lt;/related-urls&gt;&lt;/urls&gt;&lt;custom2&gt;PMC5795814&lt;/custom2&gt;&lt;electronic-resource-num&gt;10.3892/etm.2018.5742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31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0C72AD15" w14:textId="77777777">
        <w:tc>
          <w:tcPr>
            <w:tcW w:w="2641" w:type="dxa"/>
            <w:vAlign w:val="center"/>
          </w:tcPr>
          <w:p w14:paraId="6D26133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yanidin/inhibitor</w:t>
            </w:r>
          </w:p>
        </w:tc>
        <w:tc>
          <w:tcPr>
            <w:tcW w:w="1750" w:type="dxa"/>
            <w:vAlign w:val="center"/>
          </w:tcPr>
          <w:p w14:paraId="68BD325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3D407D4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↓</w:t>
            </w:r>
          </w:p>
        </w:tc>
        <w:tc>
          <w:tcPr>
            <w:tcW w:w="1280" w:type="dxa"/>
            <w:vAlign w:val="center"/>
          </w:tcPr>
          <w:p w14:paraId="6E1318E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6DAF6FB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7E5EC8C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54964C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3BAB916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egulation of chondrocyte hypertrophic differentiation</w:t>
            </w:r>
          </w:p>
        </w:tc>
        <w:tc>
          <w:tcPr>
            <w:tcW w:w="1383" w:type="dxa"/>
            <w:vAlign w:val="center"/>
          </w:tcPr>
          <w:p w14:paraId="3FF5692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3H10T1/2</w:t>
            </w:r>
          </w:p>
        </w:tc>
        <w:tc>
          <w:tcPr>
            <w:tcW w:w="770" w:type="dxa"/>
            <w:vAlign w:val="center"/>
          </w:tcPr>
          <w:p w14:paraId="44D0672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0A12C09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YW88L0F1dGhvcj48WWVhcj4yMDE4PC9ZZWFyPjxSZWNO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YW88L0F1dGhvcj48WWVhcj4yMDE4PC9ZZWFyPjxSZWNO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3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77C0E72C" w14:textId="77777777">
        <w:tc>
          <w:tcPr>
            <w:tcW w:w="2641" w:type="dxa"/>
            <w:vAlign w:val="center"/>
          </w:tcPr>
          <w:p w14:paraId="2666C4C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SL/inducer</w:t>
            </w:r>
          </w:p>
        </w:tc>
        <w:tc>
          <w:tcPr>
            <w:tcW w:w="1750" w:type="dxa"/>
            <w:vAlign w:val="center"/>
          </w:tcPr>
          <w:p w14:paraId="4F97474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/GFP-LC3↑</w:t>
            </w:r>
          </w:p>
        </w:tc>
        <w:tc>
          <w:tcPr>
            <w:tcW w:w="1490" w:type="dxa"/>
            <w:vAlign w:val="center"/>
          </w:tcPr>
          <w:p w14:paraId="799651D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6CED09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17260EB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mRFP-GFP-LC3</w:t>
            </w:r>
          </w:p>
        </w:tc>
        <w:tc>
          <w:tcPr>
            <w:tcW w:w="1570" w:type="dxa"/>
            <w:vAlign w:val="center"/>
          </w:tcPr>
          <w:p w14:paraId="2A0E9F9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AMP1 staining</w:t>
            </w:r>
          </w:p>
        </w:tc>
        <w:tc>
          <w:tcPr>
            <w:tcW w:w="1470" w:type="dxa"/>
            <w:vAlign w:val="center"/>
          </w:tcPr>
          <w:p w14:paraId="0E0CAD3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on-canonical autophagic pathway, TFEB nuclear translocation</w:t>
            </w:r>
          </w:p>
        </w:tc>
        <w:tc>
          <w:tcPr>
            <w:tcW w:w="1337" w:type="dxa"/>
            <w:vAlign w:val="center"/>
          </w:tcPr>
          <w:p w14:paraId="175EA0A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Treatment for metabolic syndrome and diabetes (use BAF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TFEB</w:t>
            </w:r>
            <w:r w:rsidRPr="00C6566A">
              <w:rPr>
                <w:color w:val="000000"/>
                <w:sz w:val="14"/>
                <w:szCs w:val="14"/>
              </w:rPr>
              <w:t xml:space="preserve">,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7</w:t>
            </w:r>
            <w:r w:rsidRPr="00C6566A">
              <w:rPr>
                <w:color w:val="000000"/>
                <w:sz w:val="14"/>
                <w:szCs w:val="14"/>
              </w:rPr>
              <w:t xml:space="preserve"> KO)</w:t>
            </w:r>
          </w:p>
        </w:tc>
        <w:tc>
          <w:tcPr>
            <w:tcW w:w="1383" w:type="dxa"/>
            <w:vAlign w:val="center"/>
          </w:tcPr>
          <w:p w14:paraId="2446EA6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La</w:t>
            </w:r>
          </w:p>
        </w:tc>
        <w:tc>
          <w:tcPr>
            <w:tcW w:w="770" w:type="dxa"/>
            <w:vAlign w:val="center"/>
          </w:tcPr>
          <w:p w14:paraId="4F9C792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40E04B9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aW08L0F1dGhvcj48WWVhcj4yMDE4PC9ZZWFyPjxSZWNO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aW08L0F1dGhvcj48WWVhcj4yMDE4PC9ZZWFyPjxSZWNO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3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1F19DC33" w14:textId="77777777">
        <w:tc>
          <w:tcPr>
            <w:tcW w:w="2641" w:type="dxa"/>
            <w:vAlign w:val="center"/>
          </w:tcPr>
          <w:p w14:paraId="3E7184D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L9/inhibitor</w:t>
            </w:r>
          </w:p>
        </w:tc>
        <w:tc>
          <w:tcPr>
            <w:tcW w:w="1750" w:type="dxa"/>
            <w:vAlign w:val="center"/>
          </w:tcPr>
          <w:p w14:paraId="2401D75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75AEF70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544799E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</w:t>
            </w:r>
          </w:p>
        </w:tc>
        <w:tc>
          <w:tcPr>
            <w:tcW w:w="1280" w:type="dxa"/>
            <w:vAlign w:val="center"/>
          </w:tcPr>
          <w:p w14:paraId="59E78B4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22D71FA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Tracker</w:t>
            </w:r>
          </w:p>
        </w:tc>
        <w:tc>
          <w:tcPr>
            <w:tcW w:w="1470" w:type="dxa"/>
            <w:vAlign w:val="center"/>
          </w:tcPr>
          <w:p w14:paraId="31E5082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3A75AD0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ell death</w:t>
            </w:r>
          </w:p>
        </w:tc>
        <w:tc>
          <w:tcPr>
            <w:tcW w:w="1383" w:type="dxa"/>
            <w:vAlign w:val="center"/>
          </w:tcPr>
          <w:p w14:paraId="4F7B097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at primary cardiomyocytes</w:t>
            </w:r>
          </w:p>
        </w:tc>
        <w:tc>
          <w:tcPr>
            <w:tcW w:w="770" w:type="dxa"/>
            <w:vAlign w:val="center"/>
          </w:tcPr>
          <w:p w14:paraId="3E269E4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6A92DC4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aGFpa2g8L0F1dGhvcj48WWVhcj4yMDE4PC9ZZWFyPjxS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aGFpa2g8L0F1dGhvcj48WWVhcj4yMDE4PC9ZZWFyPjxS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3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57E93D7E" w14:textId="77777777">
        <w:tc>
          <w:tcPr>
            <w:tcW w:w="2641" w:type="dxa"/>
            <w:vAlign w:val="center"/>
          </w:tcPr>
          <w:p w14:paraId="3E2157C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lastRenderedPageBreak/>
              <w:t>FMK-9a/inducer</w:t>
            </w:r>
          </w:p>
        </w:tc>
        <w:tc>
          <w:tcPr>
            <w:tcW w:w="1750" w:type="dxa"/>
            <w:vAlign w:val="center"/>
          </w:tcPr>
          <w:p w14:paraId="203189E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, LC3 staining↑</w:t>
            </w:r>
          </w:p>
        </w:tc>
        <w:tc>
          <w:tcPr>
            <w:tcW w:w="1490" w:type="dxa"/>
            <w:vAlign w:val="center"/>
          </w:tcPr>
          <w:p w14:paraId="2783E1C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97A0D2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</w:t>
            </w:r>
          </w:p>
        </w:tc>
        <w:tc>
          <w:tcPr>
            <w:tcW w:w="1280" w:type="dxa"/>
            <w:vAlign w:val="center"/>
          </w:tcPr>
          <w:p w14:paraId="2A5753E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GST-LC3 lysosomal delivery and proteolysis</w:t>
            </w:r>
          </w:p>
        </w:tc>
        <w:tc>
          <w:tcPr>
            <w:tcW w:w="1570" w:type="dxa"/>
            <w:vAlign w:val="center"/>
          </w:tcPr>
          <w:p w14:paraId="733BA53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523EA51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TG4B inhibition, non-canonical autophagic pathway</w:t>
            </w:r>
          </w:p>
        </w:tc>
        <w:tc>
          <w:tcPr>
            <w:tcW w:w="1337" w:type="dxa"/>
            <w:vAlign w:val="center"/>
          </w:tcPr>
          <w:p w14:paraId="4851644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75803B8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La, MEFs</w:t>
            </w:r>
          </w:p>
        </w:tc>
        <w:tc>
          <w:tcPr>
            <w:tcW w:w="770" w:type="dxa"/>
            <w:vAlign w:val="center"/>
          </w:tcPr>
          <w:p w14:paraId="5379689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3AD3C2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aHU8L0F1dGhvcj48WWVhcj4yMDE4PC9ZZWFyPjxSZWNO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aHU8L0F1dGhvcj48WWVhcj4yMDE4PC9ZZWFyPjxSZWNO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3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523711E0" w14:textId="77777777">
        <w:tc>
          <w:tcPr>
            <w:tcW w:w="2641" w:type="dxa"/>
            <w:vAlign w:val="center"/>
          </w:tcPr>
          <w:p w14:paraId="29E8F3E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yclosporin A/inducer</w:t>
            </w:r>
          </w:p>
        </w:tc>
        <w:tc>
          <w:tcPr>
            <w:tcW w:w="1750" w:type="dxa"/>
            <w:vAlign w:val="center"/>
          </w:tcPr>
          <w:p w14:paraId="68E1925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59" w:name="OLE_LINK36"/>
            <w:r w:rsidRPr="00C6566A">
              <w:rPr>
                <w:color w:val="000000"/>
                <w:sz w:val="14"/>
                <w:szCs w:val="14"/>
              </w:rPr>
              <w:t>TEM for autophagic vesicles↑, mCherry/GFP-LC3↑</w:t>
            </w:r>
            <w:bookmarkEnd w:id="59"/>
          </w:p>
        </w:tc>
        <w:tc>
          <w:tcPr>
            <w:tcW w:w="1490" w:type="dxa"/>
            <w:vAlign w:val="center"/>
          </w:tcPr>
          <w:p w14:paraId="30B756D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48B440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6DBDBD2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, mCherry-GFP-LC3</w:t>
            </w:r>
          </w:p>
        </w:tc>
        <w:tc>
          <w:tcPr>
            <w:tcW w:w="1570" w:type="dxa"/>
            <w:vAlign w:val="center"/>
          </w:tcPr>
          <w:p w14:paraId="230E374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736B0B3C" w14:textId="32E8E83F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RP2 (neuropilin 2)-WDFY1 (WD Repeat and FYVE domain containing 1)</w:t>
            </w:r>
          </w:p>
        </w:tc>
        <w:tc>
          <w:tcPr>
            <w:tcW w:w="1337" w:type="dxa"/>
            <w:vAlign w:val="center"/>
          </w:tcPr>
          <w:p w14:paraId="6C9AED5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ell proliferation</w:t>
            </w:r>
          </w:p>
        </w:tc>
        <w:tc>
          <w:tcPr>
            <w:tcW w:w="1383" w:type="dxa"/>
            <w:vAlign w:val="center"/>
          </w:tcPr>
          <w:p w14:paraId="0E8FF5D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at primary cardiac fibroblasts</w:t>
            </w:r>
          </w:p>
        </w:tc>
        <w:tc>
          <w:tcPr>
            <w:tcW w:w="770" w:type="dxa"/>
            <w:vAlign w:val="center"/>
          </w:tcPr>
          <w:p w14:paraId="43D77E8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D1E65E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aGk8L0F1dGhvcj48WWVhcj4yMDE4PC9ZZWFyPjxSZWNO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aGk8L0F1dGhvcj48WWVhcj4yMDE4PC9ZZWFyPjxSZWNO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3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73FC4BED" w14:textId="77777777">
        <w:tc>
          <w:tcPr>
            <w:tcW w:w="2641" w:type="dxa"/>
            <w:vAlign w:val="center"/>
          </w:tcPr>
          <w:p w14:paraId="25B58D8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icochalcone A/inducer</w:t>
            </w:r>
          </w:p>
        </w:tc>
        <w:tc>
          <w:tcPr>
            <w:tcW w:w="1750" w:type="dxa"/>
            <w:vAlign w:val="center"/>
          </w:tcPr>
          <w:p w14:paraId="41023A2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0D7D84B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3585FA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105B66D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1D84E44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E373F8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ULK1-ATG13</w:t>
            </w:r>
          </w:p>
        </w:tc>
        <w:tc>
          <w:tcPr>
            <w:tcW w:w="1337" w:type="dxa"/>
            <w:vAlign w:val="center"/>
          </w:tcPr>
          <w:p w14:paraId="788D0AE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nti-cancer </w:t>
            </w:r>
          </w:p>
        </w:tc>
        <w:tc>
          <w:tcPr>
            <w:tcW w:w="1383" w:type="dxa"/>
            <w:vAlign w:val="center"/>
          </w:tcPr>
          <w:p w14:paraId="55E889E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uH7, HepG2</w:t>
            </w:r>
          </w:p>
        </w:tc>
        <w:tc>
          <w:tcPr>
            <w:tcW w:w="770" w:type="dxa"/>
            <w:vAlign w:val="center"/>
          </w:tcPr>
          <w:p w14:paraId="5500178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F94368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OaXU8L0F1dGhvcj48WWVhcj4yMDE4PC9ZZWFyPjxSZWNO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OaXU8L0F1dGhvcj48WWVhcj4yMDE4PC9ZZWFyPjxSZWNO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3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08D29E42" w14:textId="77777777">
        <w:tc>
          <w:tcPr>
            <w:tcW w:w="2641" w:type="dxa"/>
            <w:vAlign w:val="center"/>
          </w:tcPr>
          <w:p w14:paraId="30F9CB8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atulin/inducer</w:t>
            </w:r>
          </w:p>
        </w:tc>
        <w:tc>
          <w:tcPr>
            <w:tcW w:w="1750" w:type="dxa"/>
            <w:vAlign w:val="center"/>
          </w:tcPr>
          <w:p w14:paraId="7A02647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48D61D2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592A144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3E59965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0DE9E65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1377EA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2903036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3-MA)</w:t>
            </w:r>
          </w:p>
        </w:tc>
        <w:tc>
          <w:tcPr>
            <w:tcW w:w="1383" w:type="dxa"/>
            <w:vAlign w:val="center"/>
          </w:tcPr>
          <w:p w14:paraId="73A6FA8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pG2</w:t>
            </w:r>
          </w:p>
        </w:tc>
        <w:tc>
          <w:tcPr>
            <w:tcW w:w="770" w:type="dxa"/>
            <w:vAlign w:val="center"/>
          </w:tcPr>
          <w:p w14:paraId="67E62B5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041A87A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ZYW5nPC9BdXRob3I+PFllYXI+MjAxODwvWWVhcj48UmVj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ZYW5nPC9BdXRob3I+PFllYXI+MjAxODwvWWVhcj48UmVj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3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274A3CFC" w14:textId="77777777">
        <w:tc>
          <w:tcPr>
            <w:tcW w:w="2641" w:type="dxa"/>
            <w:vAlign w:val="center"/>
          </w:tcPr>
          <w:p w14:paraId="130E113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ompound C/inducer</w:t>
            </w:r>
          </w:p>
        </w:tc>
        <w:tc>
          <w:tcPr>
            <w:tcW w:w="1750" w:type="dxa"/>
            <w:vAlign w:val="center"/>
          </w:tcPr>
          <w:p w14:paraId="1DB7FAA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3618641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0C4846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6E17FFD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29BDC8B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70C9317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on-canonical autophagic pathway</w:t>
            </w:r>
          </w:p>
        </w:tc>
        <w:tc>
          <w:tcPr>
            <w:tcW w:w="1337" w:type="dxa"/>
            <w:vAlign w:val="center"/>
          </w:tcPr>
          <w:p w14:paraId="717CD75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rotective autophagy (use 3-MA)</w:t>
            </w:r>
          </w:p>
        </w:tc>
        <w:tc>
          <w:tcPr>
            <w:tcW w:w="1383" w:type="dxa"/>
            <w:vAlign w:val="center"/>
          </w:tcPr>
          <w:p w14:paraId="5D5ED8E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QBC939, RBE</w:t>
            </w:r>
          </w:p>
        </w:tc>
        <w:tc>
          <w:tcPr>
            <w:tcW w:w="770" w:type="dxa"/>
            <w:vAlign w:val="center"/>
          </w:tcPr>
          <w:p w14:paraId="1AB5340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49A876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vPC9BdXRob3I+PFllYXI+MjAxODwvWWVhcj48UmVj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vPC9BdXRob3I+PFllYXI+MjAxODwvWWVhcj48UmVj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3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42A2A74E" w14:textId="77777777">
        <w:tc>
          <w:tcPr>
            <w:tcW w:w="2641" w:type="dxa"/>
            <w:vAlign w:val="center"/>
          </w:tcPr>
          <w:p w14:paraId="661267F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aslinic acid/inducer</w:t>
            </w:r>
          </w:p>
        </w:tc>
        <w:tc>
          <w:tcPr>
            <w:tcW w:w="1750" w:type="dxa"/>
            <w:vAlign w:val="center"/>
          </w:tcPr>
          <w:p w14:paraId="6B2B2F1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mRFP/GFP-LC3↑</w:t>
            </w:r>
          </w:p>
        </w:tc>
        <w:tc>
          <w:tcPr>
            <w:tcW w:w="1490" w:type="dxa"/>
            <w:vAlign w:val="center"/>
          </w:tcPr>
          <w:p w14:paraId="72BA86AE" w14:textId="2C227954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LC3 lipidation↑, </w:t>
            </w:r>
            <w:r w:rsidRPr="00C6566A">
              <w:rPr>
                <w:sz w:val="14"/>
                <w:szCs w:val="14"/>
              </w:rPr>
              <w:t>ATG12–ATG5 conjugation↑</w:t>
            </w:r>
          </w:p>
        </w:tc>
        <w:tc>
          <w:tcPr>
            <w:tcW w:w="1280" w:type="dxa"/>
            <w:vAlign w:val="center"/>
          </w:tcPr>
          <w:p w14:paraId="78CDAED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05B8F15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, mRFP-GFP-LC3</w:t>
            </w:r>
          </w:p>
        </w:tc>
        <w:tc>
          <w:tcPr>
            <w:tcW w:w="1570" w:type="dxa"/>
            <w:vAlign w:val="center"/>
          </w:tcPr>
          <w:p w14:paraId="230EF62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0066A2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, HSPA8 downregulation</w:t>
            </w:r>
          </w:p>
        </w:tc>
        <w:tc>
          <w:tcPr>
            <w:tcW w:w="1337" w:type="dxa"/>
            <w:vAlign w:val="center"/>
          </w:tcPr>
          <w:p w14:paraId="6122F2D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3-MA)</w:t>
            </w:r>
          </w:p>
        </w:tc>
        <w:tc>
          <w:tcPr>
            <w:tcW w:w="1383" w:type="dxa"/>
            <w:vAlign w:val="center"/>
          </w:tcPr>
          <w:p w14:paraId="14CA32E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anc‐28</w:t>
            </w:r>
          </w:p>
        </w:tc>
        <w:tc>
          <w:tcPr>
            <w:tcW w:w="770" w:type="dxa"/>
            <w:vAlign w:val="center"/>
          </w:tcPr>
          <w:p w14:paraId="2C0FFF9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CCC3F3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UaWFuPC9BdXRob3I+PFllYXI+MjAxODwvWWVhcj48UmVj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UaWFuPC9BdXRob3I+PFllYXI+MjAxODwvWWVhcj48UmVj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4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79DF8B50" w14:textId="77777777">
        <w:tc>
          <w:tcPr>
            <w:tcW w:w="2641" w:type="dxa"/>
            <w:vAlign w:val="center"/>
          </w:tcPr>
          <w:p w14:paraId="74F9325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Sulforaphane/inducer</w:t>
            </w:r>
          </w:p>
        </w:tc>
        <w:tc>
          <w:tcPr>
            <w:tcW w:w="1750" w:type="dxa"/>
            <w:vAlign w:val="center"/>
          </w:tcPr>
          <w:p w14:paraId="170C95F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58E0CE5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35985C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SQSTM1/</w:t>
            </w:r>
            <w:r w:rsidRPr="00C6566A">
              <w:rPr>
                <w:smallCaps/>
                <w:sz w:val="14"/>
                <w:szCs w:val="14"/>
              </w:rPr>
              <w:t>p62</w:t>
            </w:r>
            <w:r w:rsidRPr="00C6566A">
              <w:rPr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5C6DDB6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7D874D3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4AAA43C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HDAC6 (histone deacetylase 6)-PTEN</w:t>
            </w:r>
          </w:p>
        </w:tc>
        <w:tc>
          <w:tcPr>
            <w:tcW w:w="1337" w:type="dxa"/>
            <w:vAlign w:val="center"/>
          </w:tcPr>
          <w:p w14:paraId="00F6C21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1580F14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MDA-MB-231&amp;468, BT549</w:t>
            </w:r>
          </w:p>
        </w:tc>
        <w:tc>
          <w:tcPr>
            <w:tcW w:w="770" w:type="dxa"/>
            <w:vAlign w:val="center"/>
          </w:tcPr>
          <w:p w14:paraId="0EB5137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3B8F6C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ZYW5nPC9BdXRob3I+PFllYXI+MjAxODwvWWVhcj48UmVj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ZYW5nPC9BdXRob3I+PFllYXI+MjAxODwvWWVhcj48UmVj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341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tr w:rsidR="009B4CC2" w:rsidRPr="00C6566A" w14:paraId="5C8647CD" w14:textId="77777777">
        <w:trPr>
          <w:trHeight w:val="481"/>
        </w:trPr>
        <w:tc>
          <w:tcPr>
            <w:tcW w:w="2641" w:type="dxa"/>
            <w:vAlign w:val="center"/>
          </w:tcPr>
          <w:p w14:paraId="0FF076F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esveratrol/inducer</w:t>
            </w:r>
          </w:p>
        </w:tc>
        <w:tc>
          <w:tcPr>
            <w:tcW w:w="1750" w:type="dxa"/>
            <w:vAlign w:val="center"/>
          </w:tcPr>
          <w:p w14:paraId="170FF78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5A98F40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8D68A8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198D630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601C619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BD91FE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, SIRT1</w:t>
            </w:r>
          </w:p>
        </w:tc>
        <w:tc>
          <w:tcPr>
            <w:tcW w:w="1337" w:type="dxa"/>
            <w:vAlign w:val="center"/>
          </w:tcPr>
          <w:p w14:paraId="13AA657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rotective autophagy (use 3-MA)</w:t>
            </w:r>
          </w:p>
        </w:tc>
        <w:tc>
          <w:tcPr>
            <w:tcW w:w="1383" w:type="dxa"/>
            <w:vAlign w:val="center"/>
          </w:tcPr>
          <w:p w14:paraId="0B028F8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549</w:t>
            </w:r>
          </w:p>
        </w:tc>
        <w:tc>
          <w:tcPr>
            <w:tcW w:w="770" w:type="dxa"/>
            <w:vAlign w:val="center"/>
          </w:tcPr>
          <w:p w14:paraId="7C49AC1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15D1F4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Wang&lt;/Author&gt;&lt;Year&gt;2018&lt;/Year&gt;&lt;RecNum&gt;464&lt;/RecNum&gt;&lt;DisplayText&gt;[342]&lt;/DisplayText&gt;&lt;record&gt;&lt;rec-number&gt;464&lt;/rec-number&gt;&lt;foreign-keys&gt;&lt;key app="EN" db-id="waeerr2xixw097e0tzkxdspa9fttp5p02s2w" timestamp="1565967899"&gt;464&lt;/key&gt;&lt;key app="ENWeb" db-id=""&gt;0&lt;/key&gt;&lt;/foreign-keys&gt;&lt;ref-type name="Journal Article"&gt;17&lt;/ref-type&gt;&lt;contributors&gt;&lt;authors&gt;&lt;author&gt;Wang, J.&lt;/author&gt;&lt;author&gt;Li, J.&lt;/author&gt;&lt;author&gt;Cao, N.&lt;/author&gt;&lt;author&gt;Li, Z.&lt;/author&gt;&lt;author&gt;Han, J.&lt;/author&gt;&lt;author&gt;Li, L.&lt;/author&gt;&lt;/authors&gt;&lt;/contributors&gt;&lt;auth-address&gt;Department of Respiration, Shandong Provincial Hospital Affiliated to Shandong University, Jinan, Shandong, China.&amp;#xD;Department of Pathology, Shandong Provincial Hospital Affiliated to Shandong University, Jinan, Shandong, China.&amp;#xD;Department of Laboratory Medicine, Shandong Provincial Hospital Affiliated to Shandong University, Jinan, Shandong, China, lilishandongjn@163.com.&lt;/auth-address&gt;&lt;titles&gt;&lt;title&gt;Resveratrol, an activator of SIRT1, induces protective autophagy in non-small-cell lung cancer via inhibiting Akt/mTOR and activating p38-MAPK&lt;/title&gt;&lt;secondary-title&gt;Onco Targets Ther&lt;/secondary-title&gt;&lt;/titles&gt;&lt;periodical&gt;&lt;full-title&gt;Onco Targets Ther&lt;/full-title&gt;&lt;/periodical&gt;&lt;pages&gt;7777-7786&lt;/pages&gt;&lt;volume&gt;11&lt;/volume&gt;&lt;edition&gt;2018/11/23&lt;/edition&gt;&lt;keywords&gt;&lt;keyword&gt;Sirt1&lt;/keyword&gt;&lt;keyword&gt;autophagy&lt;/keyword&gt;&lt;keyword&gt;non-small-cell lung cancer&lt;/keyword&gt;&lt;keyword&gt;resveratrol&lt;/keyword&gt;&lt;/keywords&gt;&lt;dates&gt;&lt;year&gt;2018&lt;/year&gt;&lt;/dates&gt;&lt;isbn&gt;1178-6930 (Print)&amp;#xD;1178-6930 (Linking)&lt;/isbn&gt;&lt;accession-num&gt;30464525&lt;/accession-num&gt;&lt;urls&gt;&lt;related-urls&gt;&lt;url&gt;https://www.ncbi.nlm.nih.gov/pubmed/30464525&lt;/url&gt;&lt;/related-urls&gt;&lt;/urls&gt;&lt;custom2&gt;PMC6223384&lt;/custom2&gt;&lt;electronic-resource-num&gt;10.2147/OTT.S159095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4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44922DA6" w14:textId="77777777">
        <w:tc>
          <w:tcPr>
            <w:tcW w:w="2641" w:type="dxa"/>
            <w:vAlign w:val="center"/>
          </w:tcPr>
          <w:p w14:paraId="267D6F3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α-Hederin/inhibitor</w:t>
            </w:r>
          </w:p>
        </w:tc>
        <w:tc>
          <w:tcPr>
            <w:tcW w:w="1750" w:type="dxa"/>
            <w:vAlign w:val="center"/>
          </w:tcPr>
          <w:p w14:paraId="352098D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herry/GFP-LC3↑</w:t>
            </w:r>
          </w:p>
        </w:tc>
        <w:tc>
          <w:tcPr>
            <w:tcW w:w="1490" w:type="dxa"/>
            <w:vAlign w:val="center"/>
          </w:tcPr>
          <w:p w14:paraId="3E93BC8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4B56EA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7F61BE3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herry-GFP-LC3</w:t>
            </w:r>
          </w:p>
        </w:tc>
        <w:tc>
          <w:tcPr>
            <w:tcW w:w="1570" w:type="dxa"/>
            <w:vAlign w:val="center"/>
          </w:tcPr>
          <w:p w14:paraId="63CA8EB4" w14:textId="41954715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Tracker, CTSD protein level</w:t>
            </w:r>
          </w:p>
        </w:tc>
        <w:tc>
          <w:tcPr>
            <w:tcW w:w="1470" w:type="dxa"/>
            <w:vAlign w:val="center"/>
          </w:tcPr>
          <w:p w14:paraId="6CD18A0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somal function impairment</w:t>
            </w:r>
          </w:p>
        </w:tc>
        <w:tc>
          <w:tcPr>
            <w:tcW w:w="1337" w:type="dxa"/>
            <w:vAlign w:val="center"/>
          </w:tcPr>
          <w:p w14:paraId="3DA9D57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376EE74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1299, H1650</w:t>
            </w:r>
          </w:p>
        </w:tc>
        <w:tc>
          <w:tcPr>
            <w:tcW w:w="770" w:type="dxa"/>
            <w:vAlign w:val="center"/>
          </w:tcPr>
          <w:p w14:paraId="34AC9A9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CB2707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uPC9BdXRob3I+PFllYXI+MjAxODwvWWVhcj48UmVj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aaGFuPC9BdXRob3I+PFllYXI+MjAxODwvWWVhcj48UmVj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4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0A3AAACA" w14:textId="77777777">
        <w:tc>
          <w:tcPr>
            <w:tcW w:w="2641" w:type="dxa"/>
            <w:vAlign w:val="center"/>
          </w:tcPr>
          <w:p w14:paraId="36EE02A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MER28/inducer</w:t>
            </w:r>
          </w:p>
        </w:tc>
        <w:tc>
          <w:tcPr>
            <w:tcW w:w="1750" w:type="dxa"/>
            <w:vAlign w:val="center"/>
          </w:tcPr>
          <w:p w14:paraId="63E8E09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77FBE5F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5B296B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7F4CBDB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3E175AD8" w14:textId="16D4D9FB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AMP2a and CTSD protein levels, LAMP2a staining</w:t>
            </w:r>
          </w:p>
        </w:tc>
        <w:tc>
          <w:tcPr>
            <w:tcW w:w="1470" w:type="dxa"/>
            <w:vAlign w:val="center"/>
          </w:tcPr>
          <w:p w14:paraId="2104D50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on-canonical autophagic pathway, TFEB nuclear translocation</w:t>
            </w:r>
          </w:p>
        </w:tc>
        <w:tc>
          <w:tcPr>
            <w:tcW w:w="1337" w:type="dxa"/>
            <w:vAlign w:val="center"/>
          </w:tcPr>
          <w:p w14:paraId="516D4F1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Radio-protection (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LC3A</w:t>
            </w:r>
            <w:r w:rsidRPr="00C6566A">
              <w:rPr>
                <w:color w:val="000000"/>
                <w:sz w:val="14"/>
                <w:szCs w:val="14"/>
              </w:rPr>
              <w:t xml:space="preserve">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TFEB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69805EF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pG2, NCTC</w:t>
            </w:r>
          </w:p>
        </w:tc>
        <w:tc>
          <w:tcPr>
            <w:tcW w:w="770" w:type="dxa"/>
            <w:vAlign w:val="center"/>
          </w:tcPr>
          <w:p w14:paraId="7CC78D8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0E8E756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b3Vrb3VyYWtpczwvQXV0aG9yPjxZZWFyPjIwMTg8L1ll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b3Vrb3VyYWtpczwvQXV0aG9yPjxZZWFyPjIwMTg8L1ll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4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1F266BF6" w14:textId="77777777">
        <w:tc>
          <w:tcPr>
            <w:tcW w:w="2641" w:type="dxa"/>
            <w:vAlign w:val="center"/>
          </w:tcPr>
          <w:p w14:paraId="07B6CDF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ULK-101/inhibitor</w:t>
            </w:r>
          </w:p>
        </w:tc>
        <w:tc>
          <w:tcPr>
            <w:tcW w:w="1750" w:type="dxa"/>
            <w:vAlign w:val="center"/>
          </w:tcPr>
          <w:p w14:paraId="0B085A9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↓</w:t>
            </w:r>
          </w:p>
        </w:tc>
        <w:tc>
          <w:tcPr>
            <w:tcW w:w="1490" w:type="dxa"/>
            <w:vAlign w:val="center"/>
          </w:tcPr>
          <w:p w14:paraId="5A8929B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↓</w:t>
            </w:r>
          </w:p>
        </w:tc>
        <w:tc>
          <w:tcPr>
            <w:tcW w:w="1280" w:type="dxa"/>
            <w:vAlign w:val="center"/>
          </w:tcPr>
          <w:p w14:paraId="5B12A59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7567E76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2E2527D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2756F3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ULK1 inhibition</w:t>
            </w:r>
          </w:p>
        </w:tc>
        <w:tc>
          <w:tcPr>
            <w:tcW w:w="1337" w:type="dxa"/>
            <w:vAlign w:val="center"/>
          </w:tcPr>
          <w:p w14:paraId="4E3784B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42EB391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U-2 OS</w:t>
            </w:r>
          </w:p>
        </w:tc>
        <w:tc>
          <w:tcPr>
            <w:tcW w:w="770" w:type="dxa"/>
            <w:vAlign w:val="center"/>
          </w:tcPr>
          <w:p w14:paraId="54FB2F8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35B430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NYXJ0aW48L0F1dGhvcj48WWVhcj4yMDE4PC9ZZWFyPjxS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NYXJ0aW48L0F1dGhvcj48WWVhcj4yMDE4PC9ZZWFyPjxS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4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0393CFBD" w14:textId="77777777">
        <w:tc>
          <w:tcPr>
            <w:tcW w:w="2641" w:type="dxa"/>
            <w:vAlign w:val="center"/>
          </w:tcPr>
          <w:p w14:paraId="200873B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60" w:name="_Hlk16934144"/>
            <w:r w:rsidRPr="00C6566A">
              <w:rPr>
                <w:color w:val="000000"/>
                <w:sz w:val="14"/>
                <w:szCs w:val="14"/>
              </w:rPr>
              <w:t>Tubeimoside I/inhibitor</w:t>
            </w:r>
          </w:p>
        </w:tc>
        <w:tc>
          <w:tcPr>
            <w:tcW w:w="1750" w:type="dxa"/>
            <w:vAlign w:val="center"/>
          </w:tcPr>
          <w:p w14:paraId="7F4CFC6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mRFP/GFP-LC3↑, LC3 staining↑</w:t>
            </w:r>
          </w:p>
        </w:tc>
        <w:tc>
          <w:tcPr>
            <w:tcW w:w="1490" w:type="dxa"/>
            <w:vAlign w:val="center"/>
          </w:tcPr>
          <w:p w14:paraId="477C57C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, BECN1-BCL2 interaction</w:t>
            </w:r>
          </w:p>
        </w:tc>
        <w:tc>
          <w:tcPr>
            <w:tcW w:w="1280" w:type="dxa"/>
            <w:vAlign w:val="center"/>
          </w:tcPr>
          <w:p w14:paraId="0840757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, DQ-BSA</w:t>
            </w:r>
          </w:p>
        </w:tc>
        <w:tc>
          <w:tcPr>
            <w:tcW w:w="1280" w:type="dxa"/>
            <w:vAlign w:val="center"/>
          </w:tcPr>
          <w:p w14:paraId="2BE6251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, mRFP-GFP-LC3</w:t>
            </w:r>
          </w:p>
        </w:tc>
        <w:tc>
          <w:tcPr>
            <w:tcW w:w="1570" w:type="dxa"/>
            <w:vAlign w:val="center"/>
          </w:tcPr>
          <w:p w14:paraId="372A2100" w14:textId="7EBB347E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AMP1&amp;2 and CTSD protein levels</w:t>
            </w:r>
          </w:p>
        </w:tc>
        <w:tc>
          <w:tcPr>
            <w:tcW w:w="1470" w:type="dxa"/>
            <w:vAlign w:val="center"/>
          </w:tcPr>
          <w:p w14:paraId="6640CC9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somal function impairment</w:t>
            </w:r>
          </w:p>
        </w:tc>
        <w:tc>
          <w:tcPr>
            <w:tcW w:w="1337" w:type="dxa"/>
            <w:vAlign w:val="center"/>
          </w:tcPr>
          <w:p w14:paraId="5EF4F97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CQ and BAF)</w:t>
            </w:r>
          </w:p>
        </w:tc>
        <w:tc>
          <w:tcPr>
            <w:tcW w:w="1383" w:type="dxa"/>
            <w:vAlign w:val="center"/>
          </w:tcPr>
          <w:p w14:paraId="77144BA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La, SiHa</w:t>
            </w:r>
          </w:p>
        </w:tc>
        <w:tc>
          <w:tcPr>
            <w:tcW w:w="770" w:type="dxa"/>
            <w:vAlign w:val="center"/>
          </w:tcPr>
          <w:p w14:paraId="60A77A0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1400F3C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GZW5nPC9BdXRob3I+PFllYXI+MjAxODwvWWVhcj48UmVj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GZW5nPC9BdXRob3I+PFllYXI+MjAxODwvWWVhcj48UmVj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4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bookmarkEnd w:id="60"/>
      <w:tr w:rsidR="009B4CC2" w:rsidRPr="00C6566A" w14:paraId="1AF24956" w14:textId="77777777">
        <w:tc>
          <w:tcPr>
            <w:tcW w:w="2641" w:type="dxa"/>
            <w:vAlign w:val="center"/>
          </w:tcPr>
          <w:p w14:paraId="589547F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atulin/inducer</w:t>
            </w:r>
          </w:p>
        </w:tc>
        <w:tc>
          <w:tcPr>
            <w:tcW w:w="1750" w:type="dxa"/>
            <w:vAlign w:val="center"/>
          </w:tcPr>
          <w:p w14:paraId="71F6EBC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28C026B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E99B98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1A6E7C3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1B9FB7ED" w14:textId="654E7F9A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TSB protein level</w:t>
            </w:r>
          </w:p>
        </w:tc>
        <w:tc>
          <w:tcPr>
            <w:tcW w:w="1470" w:type="dxa"/>
            <w:vAlign w:val="center"/>
          </w:tcPr>
          <w:p w14:paraId="595FBB3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somal-mitochondrial axis impairment</w:t>
            </w:r>
          </w:p>
        </w:tc>
        <w:tc>
          <w:tcPr>
            <w:tcW w:w="1337" w:type="dxa"/>
            <w:vAlign w:val="center"/>
          </w:tcPr>
          <w:p w14:paraId="489D143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3-MA)</w:t>
            </w:r>
          </w:p>
        </w:tc>
        <w:tc>
          <w:tcPr>
            <w:tcW w:w="1383" w:type="dxa"/>
            <w:vAlign w:val="center"/>
          </w:tcPr>
          <w:p w14:paraId="4D1CDAB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pG2</w:t>
            </w:r>
          </w:p>
        </w:tc>
        <w:tc>
          <w:tcPr>
            <w:tcW w:w="770" w:type="dxa"/>
            <w:vAlign w:val="center"/>
          </w:tcPr>
          <w:p w14:paraId="66FF97C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66EFD2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dW48L0F1dGhvcj48WWVhcj4yMDE4PC9ZZWFyPjxSZWNO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dW48L0F1dGhvcj48WWVhcj4yMDE4PC9ZZWFyPjxSZWNO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4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76E0B905" w14:textId="77777777">
        <w:tc>
          <w:tcPr>
            <w:tcW w:w="2641" w:type="dxa"/>
            <w:vAlign w:val="center"/>
          </w:tcPr>
          <w:p w14:paraId="5BF43A7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1,3-Dichloro-2-Propanol/inhibitor</w:t>
            </w:r>
          </w:p>
        </w:tc>
        <w:tc>
          <w:tcPr>
            <w:tcW w:w="1750" w:type="dxa"/>
            <w:vAlign w:val="center"/>
          </w:tcPr>
          <w:p w14:paraId="4372BE7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↓, LC3 staining↓</w:t>
            </w:r>
          </w:p>
        </w:tc>
        <w:tc>
          <w:tcPr>
            <w:tcW w:w="1490" w:type="dxa"/>
            <w:vAlign w:val="center"/>
          </w:tcPr>
          <w:p w14:paraId="2402BF8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↓</w:t>
            </w:r>
          </w:p>
        </w:tc>
        <w:tc>
          <w:tcPr>
            <w:tcW w:w="1280" w:type="dxa"/>
            <w:vAlign w:val="center"/>
          </w:tcPr>
          <w:p w14:paraId="1879F95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1A5EE53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458BE5F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2302FC8B" w14:textId="0F8217D5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P53-AMPK-MTOR</w:t>
            </w:r>
          </w:p>
        </w:tc>
        <w:tc>
          <w:tcPr>
            <w:tcW w:w="1337" w:type="dxa"/>
            <w:vAlign w:val="center"/>
          </w:tcPr>
          <w:p w14:paraId="449F2DF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29B37C4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epG2</w:t>
            </w:r>
          </w:p>
        </w:tc>
        <w:tc>
          <w:tcPr>
            <w:tcW w:w="770" w:type="dxa"/>
            <w:vAlign w:val="center"/>
          </w:tcPr>
          <w:p w14:paraId="65B2987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0F8EDDD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aGVuZzwvQXV0aG9yPjxZZWFyPjIwMTg8L1llYXI+PFJl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DaGVuZzwvQXV0aG9yPjxZZWFyPjIwMTg8L1llYXI+PFJl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4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16A2B599" w14:textId="77777777">
        <w:tc>
          <w:tcPr>
            <w:tcW w:w="2641" w:type="dxa"/>
            <w:vAlign w:val="center"/>
          </w:tcPr>
          <w:p w14:paraId="2626FF1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aikosaponin-d/inducer</w:t>
            </w:r>
          </w:p>
        </w:tc>
        <w:tc>
          <w:tcPr>
            <w:tcW w:w="1750" w:type="dxa"/>
            <w:vAlign w:val="center"/>
          </w:tcPr>
          <w:p w14:paraId="4113C13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↑</w:t>
            </w:r>
          </w:p>
        </w:tc>
        <w:tc>
          <w:tcPr>
            <w:tcW w:w="1490" w:type="dxa"/>
            <w:vAlign w:val="center"/>
          </w:tcPr>
          <w:p w14:paraId="2DE8EC0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5BB351C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0954666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</w:t>
            </w:r>
          </w:p>
        </w:tc>
        <w:tc>
          <w:tcPr>
            <w:tcW w:w="1570" w:type="dxa"/>
            <w:vAlign w:val="center"/>
          </w:tcPr>
          <w:p w14:paraId="05EA537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990DD57" w14:textId="7A2A0169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AMK2-AMPK-MTOR</w:t>
            </w:r>
          </w:p>
        </w:tc>
        <w:tc>
          <w:tcPr>
            <w:tcW w:w="1337" w:type="dxa"/>
            <w:vAlign w:val="center"/>
          </w:tcPr>
          <w:p w14:paraId="158815A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ell death</w:t>
            </w:r>
          </w:p>
        </w:tc>
        <w:tc>
          <w:tcPr>
            <w:tcW w:w="1383" w:type="dxa"/>
            <w:vAlign w:val="center"/>
          </w:tcPr>
          <w:p w14:paraId="20B40A6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UCL93, OX161</w:t>
            </w:r>
          </w:p>
        </w:tc>
        <w:tc>
          <w:tcPr>
            <w:tcW w:w="770" w:type="dxa"/>
            <w:vAlign w:val="center"/>
          </w:tcPr>
          <w:p w14:paraId="35FFDD9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3E5EC3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aGk8L0F1dGhvcj48WWVhcj4yMDE4PC9ZZWFyPjxSZWNO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TaGk8L0F1dGhvcj48WWVhcj4yMDE4PC9ZZWFyPjxSZWNO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49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0FADB2FD" w14:textId="77777777">
        <w:tc>
          <w:tcPr>
            <w:tcW w:w="2641" w:type="dxa"/>
            <w:vAlign w:val="center"/>
          </w:tcPr>
          <w:p w14:paraId="7B1D5EF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61" w:name="_Hlk16935242"/>
            <w:r w:rsidRPr="00C6566A">
              <w:rPr>
                <w:color w:val="000000"/>
                <w:sz w:val="14"/>
                <w:szCs w:val="14"/>
              </w:rPr>
              <w:t>Flavokawain B/inducer</w:t>
            </w:r>
          </w:p>
        </w:tc>
        <w:tc>
          <w:tcPr>
            <w:tcW w:w="1750" w:type="dxa"/>
            <w:vAlign w:val="center"/>
          </w:tcPr>
          <w:p w14:paraId="30D1D06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7C35A83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182E57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05A951B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</w:t>
            </w:r>
          </w:p>
        </w:tc>
        <w:tc>
          <w:tcPr>
            <w:tcW w:w="1570" w:type="dxa"/>
            <w:vAlign w:val="center"/>
          </w:tcPr>
          <w:p w14:paraId="4BB059E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4776DCB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TF4-DDIT3 (DNA damage inducible transcript 3)-TRIB3 (tribbles pseudokinase 3)-AKT-MTOR-RPS6KB1</w:t>
            </w:r>
          </w:p>
        </w:tc>
        <w:tc>
          <w:tcPr>
            <w:tcW w:w="1337" w:type="dxa"/>
            <w:vAlign w:val="center"/>
          </w:tcPr>
          <w:p w14:paraId="35FF6AB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nti-cancer (use 3-MA, CQ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iCs/>
                <w:color w:val="000000"/>
                <w:sz w:val="14"/>
                <w:szCs w:val="14"/>
              </w:rPr>
              <w:t>&amp;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7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22AD0A4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U251, U87, T98</w:t>
            </w:r>
          </w:p>
        </w:tc>
        <w:tc>
          <w:tcPr>
            <w:tcW w:w="770" w:type="dxa"/>
            <w:vAlign w:val="center"/>
          </w:tcPr>
          <w:p w14:paraId="63710B6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02D0648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ODwvWWVhcj48UmVj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YW5nPC9BdXRob3I+PFllYXI+MjAxODwvWWVhcj48UmVj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50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31C5EC58" w14:textId="77777777">
        <w:tc>
          <w:tcPr>
            <w:tcW w:w="2641" w:type="dxa"/>
            <w:vAlign w:val="center"/>
          </w:tcPr>
          <w:p w14:paraId="15B857E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62" w:name="_Hlk16935263"/>
            <w:bookmarkEnd w:id="61"/>
            <w:r w:rsidRPr="00C6566A">
              <w:rPr>
                <w:color w:val="000000"/>
                <w:sz w:val="14"/>
                <w:szCs w:val="14"/>
              </w:rPr>
              <w:t>YM155/inducer</w:t>
            </w:r>
          </w:p>
        </w:tc>
        <w:tc>
          <w:tcPr>
            <w:tcW w:w="1750" w:type="dxa"/>
            <w:vAlign w:val="center"/>
          </w:tcPr>
          <w:p w14:paraId="5C0FED3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6A0B28D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92AE19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0D1CAEF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2070855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7B8CF2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27F0A00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nti-cancer (use 3-MA, CQ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BECN1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55380C9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549, H1650</w:t>
            </w:r>
          </w:p>
        </w:tc>
        <w:tc>
          <w:tcPr>
            <w:tcW w:w="770" w:type="dxa"/>
            <w:vAlign w:val="center"/>
          </w:tcPr>
          <w:p w14:paraId="6248448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097A3EB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EYWk8L0F1dGhvcj48WWVhcj4yMDE4PC9ZZWFyPjxSZWNO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EYWk8L0F1dGhvcj48WWVhcj4yMDE4PC9ZZWFyPjxSZWNO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51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bookmarkEnd w:id="62"/>
      <w:tr w:rsidR="009B4CC2" w:rsidRPr="00C6566A" w14:paraId="1E0DD07E" w14:textId="77777777">
        <w:tc>
          <w:tcPr>
            <w:tcW w:w="2641" w:type="dxa"/>
            <w:vAlign w:val="center"/>
          </w:tcPr>
          <w:p w14:paraId="1108C65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ompound 9m/inducer</w:t>
            </w:r>
          </w:p>
        </w:tc>
        <w:tc>
          <w:tcPr>
            <w:tcW w:w="1750" w:type="dxa"/>
            <w:vAlign w:val="center"/>
          </w:tcPr>
          <w:p w14:paraId="18AD86F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541F94A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5A96021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7D9F94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103CEDF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C82CA8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TOR inhibition</w:t>
            </w:r>
          </w:p>
        </w:tc>
        <w:tc>
          <w:tcPr>
            <w:tcW w:w="1337" w:type="dxa"/>
            <w:vAlign w:val="center"/>
          </w:tcPr>
          <w:p w14:paraId="10A102D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ell cycle inhibition</w:t>
            </w:r>
          </w:p>
        </w:tc>
        <w:tc>
          <w:tcPr>
            <w:tcW w:w="1383" w:type="dxa"/>
            <w:vAlign w:val="center"/>
          </w:tcPr>
          <w:p w14:paraId="0BF71C3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-47D, MCF7, MDA-MB-231, SiHa, HeLa</w:t>
            </w:r>
          </w:p>
        </w:tc>
        <w:tc>
          <w:tcPr>
            <w:tcW w:w="770" w:type="dxa"/>
            <w:vAlign w:val="center"/>
          </w:tcPr>
          <w:p w14:paraId="22016A1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2B4F58C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HdW88L0F1dGhvcj48WWVhcj4yMDE4PC9ZZWFyPjxSZWNO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HdW88L0F1dGhvcj48WWVhcj4yMDE4PC9ZZWFyPjxSZWNO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52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53177C51" w14:textId="77777777">
        <w:tc>
          <w:tcPr>
            <w:tcW w:w="2641" w:type="dxa"/>
            <w:vAlign w:val="center"/>
          </w:tcPr>
          <w:p w14:paraId="1304317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1A/inhibitor</w:t>
            </w:r>
          </w:p>
        </w:tc>
        <w:tc>
          <w:tcPr>
            <w:tcW w:w="1750" w:type="dxa"/>
            <w:vAlign w:val="center"/>
          </w:tcPr>
          <w:p w14:paraId="22EA64D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herry/GFP-LC3↑</w:t>
            </w:r>
          </w:p>
        </w:tc>
        <w:tc>
          <w:tcPr>
            <w:tcW w:w="1490" w:type="dxa"/>
            <w:vAlign w:val="center"/>
          </w:tcPr>
          <w:p w14:paraId="152B784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FB306E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</w:t>
            </w:r>
          </w:p>
        </w:tc>
        <w:tc>
          <w:tcPr>
            <w:tcW w:w="1280" w:type="dxa"/>
            <w:vAlign w:val="center"/>
          </w:tcPr>
          <w:p w14:paraId="521C991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LC3-II turnover assay, </w:t>
            </w:r>
            <w:bookmarkStart w:id="63" w:name="OLE_LINK59"/>
            <w:r w:rsidRPr="00C6566A">
              <w:rPr>
                <w:color w:val="000000"/>
                <w:sz w:val="14"/>
                <w:szCs w:val="14"/>
              </w:rPr>
              <w:lastRenderedPageBreak/>
              <w:t xml:space="preserve">autophagosome biogenesis inhibition assay, </w:t>
            </w:r>
            <w:bookmarkEnd w:id="63"/>
            <w:r w:rsidRPr="00C6566A">
              <w:rPr>
                <w:color w:val="000000"/>
                <w:sz w:val="14"/>
                <w:szCs w:val="14"/>
              </w:rPr>
              <w:t>mCherry-GFP-LC3</w:t>
            </w:r>
          </w:p>
        </w:tc>
        <w:tc>
          <w:tcPr>
            <w:tcW w:w="1570" w:type="dxa"/>
            <w:vAlign w:val="center"/>
          </w:tcPr>
          <w:p w14:paraId="2E2A0B0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DF504A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5BC1161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197A82B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CT116, U-2 OS, MEFs</w:t>
            </w:r>
          </w:p>
        </w:tc>
        <w:tc>
          <w:tcPr>
            <w:tcW w:w="770" w:type="dxa"/>
            <w:vAlign w:val="center"/>
          </w:tcPr>
          <w:p w14:paraId="0BF5B66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6C63FE1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YWxpc3pjemFrPC9BdXRob3I+PFllYXI+MjAxODwvWWVh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LYWxpc3pjemFrPC9BdXRob3I+PFllYXI+MjAxODwvWWVh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5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74790DB8" w14:textId="77777777">
        <w:tc>
          <w:tcPr>
            <w:tcW w:w="2641" w:type="dxa"/>
            <w:vAlign w:val="center"/>
          </w:tcPr>
          <w:p w14:paraId="4708FFA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LN4924/inducer</w:t>
            </w:r>
          </w:p>
        </w:tc>
        <w:tc>
          <w:tcPr>
            <w:tcW w:w="1750" w:type="dxa"/>
            <w:vAlign w:val="center"/>
          </w:tcPr>
          <w:p w14:paraId="3F4557E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mRFP/GFP-LC3↑</w:t>
            </w:r>
          </w:p>
        </w:tc>
        <w:tc>
          <w:tcPr>
            <w:tcW w:w="1490" w:type="dxa"/>
            <w:vAlign w:val="center"/>
          </w:tcPr>
          <w:p w14:paraId="624B154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57B6FF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1B838BF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, mRFP-GFP-LC3</w:t>
            </w:r>
          </w:p>
        </w:tc>
        <w:tc>
          <w:tcPr>
            <w:tcW w:w="1570" w:type="dxa"/>
            <w:vAlign w:val="center"/>
          </w:tcPr>
          <w:p w14:paraId="209E050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932FBF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64" w:name="OLE_LINK13"/>
            <w:r w:rsidRPr="00C6566A">
              <w:rPr>
                <w:color w:val="000000"/>
                <w:sz w:val="14"/>
                <w:szCs w:val="14"/>
              </w:rPr>
              <w:t>AKT-MTOR inhibition</w:t>
            </w:r>
            <w:bookmarkEnd w:id="64"/>
          </w:p>
        </w:tc>
        <w:tc>
          <w:tcPr>
            <w:tcW w:w="1337" w:type="dxa"/>
            <w:vAlign w:val="center"/>
          </w:tcPr>
          <w:p w14:paraId="63F9DFB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nti-cancer (use 3-MA and </w:t>
            </w:r>
            <w:r w:rsidRPr="00C6566A">
              <w:rPr>
                <w:i/>
                <w:iCs/>
                <w:color w:val="000000"/>
                <w:sz w:val="14"/>
                <w:szCs w:val="14"/>
              </w:rPr>
              <w:t>ATG5</w:t>
            </w:r>
            <w:r w:rsidRPr="00C6566A">
              <w:rPr>
                <w:color w:val="000000"/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0408624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CT116, HT29</w:t>
            </w:r>
          </w:p>
        </w:tc>
        <w:tc>
          <w:tcPr>
            <w:tcW w:w="770" w:type="dxa"/>
            <w:vAlign w:val="center"/>
          </w:tcPr>
          <w:p w14:paraId="50AED56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E3D65D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Lv&lt;/Author&gt;&lt;Year&gt;2018&lt;/Year&gt;&lt;RecNum&gt;453&lt;/RecNum&gt;&lt;DisplayText&gt;[354]&lt;/DisplayText&gt;&lt;record&gt;&lt;rec-number&gt;453&lt;/rec-number&gt;&lt;foreign-keys&gt;&lt;key app="EN" db-id="waeerr2xixw097e0tzkxdspa9fttp5p02s2w" timestamp="1565967846"&gt;453&lt;/key&gt;&lt;key app="ENWeb" db-id=""&gt;0&lt;/key&gt;&lt;/foreign-keys&gt;&lt;ref-type name="Journal Article"&gt;17&lt;/ref-type&gt;&lt;contributors&gt;&lt;authors&gt;&lt;author&gt;Lv, Y.&lt;/author&gt;&lt;author&gt;Li, B.&lt;/author&gt;&lt;author&gt;Han, K.&lt;/author&gt;&lt;author&gt;Xiao, Y.&lt;/author&gt;&lt;author&gt;Yu, X.&lt;/author&gt;&lt;author&gt;Ma, Y.&lt;/author&gt;&lt;author&gt;Jiao, Z.&lt;/author&gt;&lt;author&gt;Gao, J.&lt;/author&gt;&lt;/authors&gt;&lt;/contributors&gt;&lt;auth-address&gt;Department of General Surgery, 210 Hospital of Chinese People&amp;apos;s Liberation Army, Dalian 116021, China.&amp;#xD;Department of Gynecology and Obstetrics, Affiliated Zhongshan Hospital of Dalian University, Dalian 116001, China.&lt;/auth-address&gt;&lt;titles&gt;&lt;title&gt;The Nedd8-activating enzyme inhibitor MLN4924 suppresses colon cancer cell growth via triggering autophagy&lt;/title&gt;&lt;secondary-title&gt;Korean J Physiol Pharmacol&lt;/secondary-title&gt;&lt;/titles&gt;&lt;periodical&gt;&lt;full-title&gt;Korean J Physiol Pharmacol&lt;/full-title&gt;&lt;/periodical&gt;&lt;pages&gt;617-625&lt;/pages&gt;&lt;volume&gt;22&lt;/volume&gt;&lt;number&gt;6&lt;/number&gt;&lt;edition&gt;2018/11/08&lt;/edition&gt;&lt;keywords&gt;&lt;keyword&gt;Autophagy&lt;/keyword&gt;&lt;keyword&gt;Cell growth&lt;/keyword&gt;&lt;keyword&gt;Colon cancer&lt;/keyword&gt;&lt;keyword&gt;Mln4924&lt;/keyword&gt;&lt;keyword&gt;Neddylation&lt;/keyword&gt;&lt;/keywords&gt;&lt;dates&gt;&lt;year&gt;2018&lt;/year&gt;&lt;pub-dates&gt;&lt;date&gt;Nov&lt;/date&gt;&lt;/pub-dates&gt;&lt;/dates&gt;&lt;isbn&gt;1226-4512 (Print)&amp;#xD;1226-4512 (Linking)&lt;/isbn&gt;&lt;accession-num&gt;30402022&lt;/accession-num&gt;&lt;urls&gt;&lt;related-urls&gt;&lt;url&gt;https://www.ncbi.nlm.nih.gov/pubmed/30402022&lt;/url&gt;&lt;/related-urls&gt;&lt;/urls&gt;&lt;custom2&gt;PMC6205944&lt;/custom2&gt;&lt;electronic-resource-num&gt;10.4196/kjpp.2018.22.6.617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54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22A1B08F" w14:textId="77777777">
        <w:tc>
          <w:tcPr>
            <w:tcW w:w="2641" w:type="dxa"/>
            <w:vAlign w:val="center"/>
          </w:tcPr>
          <w:p w14:paraId="63104E8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65" w:name="_Hlk16935299"/>
            <w:r w:rsidRPr="00C6566A">
              <w:rPr>
                <w:color w:val="000000"/>
                <w:sz w:val="14"/>
                <w:szCs w:val="14"/>
              </w:rPr>
              <w:t>CA-5f/inhibitor</w:t>
            </w:r>
          </w:p>
        </w:tc>
        <w:tc>
          <w:tcPr>
            <w:tcW w:w="1750" w:type="dxa"/>
            <w:vAlign w:val="center"/>
          </w:tcPr>
          <w:p w14:paraId="03A115C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mRFP/GFP-LC3↑</w:t>
            </w:r>
          </w:p>
        </w:tc>
        <w:tc>
          <w:tcPr>
            <w:tcW w:w="1490" w:type="dxa"/>
            <w:vAlign w:val="center"/>
          </w:tcPr>
          <w:p w14:paraId="55CCC4B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BA26E8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and mRNA levels</w:t>
            </w:r>
          </w:p>
        </w:tc>
        <w:tc>
          <w:tcPr>
            <w:tcW w:w="1280" w:type="dxa"/>
            <w:vAlign w:val="center"/>
          </w:tcPr>
          <w:p w14:paraId="1176FBA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, mRFP-GFP-LC3</w:t>
            </w:r>
          </w:p>
        </w:tc>
        <w:tc>
          <w:tcPr>
            <w:tcW w:w="1570" w:type="dxa"/>
            <w:vAlign w:val="center"/>
          </w:tcPr>
          <w:p w14:paraId="1CA1CC07" w14:textId="4FC25E2D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Tracker, LAMP1 staining, CTSB&amp;D activity</w:t>
            </w:r>
          </w:p>
        </w:tc>
        <w:tc>
          <w:tcPr>
            <w:tcW w:w="1470" w:type="dxa"/>
            <w:vAlign w:val="center"/>
          </w:tcPr>
          <w:p w14:paraId="061CFA8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-lysosome fusion inhibition</w:t>
            </w:r>
          </w:p>
        </w:tc>
        <w:tc>
          <w:tcPr>
            <w:tcW w:w="1337" w:type="dxa"/>
            <w:vAlign w:val="center"/>
          </w:tcPr>
          <w:p w14:paraId="20C368D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039A574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549, HUVECs, H1299, H157, HepG2, HeLa, HEK293</w:t>
            </w:r>
          </w:p>
        </w:tc>
        <w:tc>
          <w:tcPr>
            <w:tcW w:w="770" w:type="dxa"/>
            <w:vAlign w:val="center"/>
          </w:tcPr>
          <w:p w14:paraId="5313F23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3F4058F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Zhang&lt;/Author&gt;&lt;Year&gt;2019&lt;/Year&gt;&lt;RecNum&gt;470&lt;/RecNum&gt;&lt;DisplayText&gt;[355]&lt;/DisplayText&gt;&lt;record&gt;&lt;rec-number&gt;470&lt;/rec-number&gt;&lt;foreign-keys&gt;&lt;key app="EN" db-id="waeerr2xixw097e0tzkxdspa9fttp5p02s2w" timestamp="1565967925"&gt;470&lt;/key&gt;&lt;key app="ENWeb" db-id=""&gt;0&lt;/key&gt;&lt;/foreign-keys&gt;&lt;ref-type name="Journal Article"&gt;17&lt;/ref-type&gt;&lt;contributors&gt;&lt;authors&gt;&lt;author&gt;Zhang, L.&lt;/author&gt;&lt;author&gt;Qiang, P.&lt;/author&gt;&lt;author&gt;Yu, J.&lt;/author&gt;&lt;author&gt;Miao, Y.&lt;/author&gt;&lt;author&gt;Chen, Z.&lt;/author&gt;&lt;author&gt;Qu, J.&lt;/author&gt;&lt;author&gt;Zhao, Q.&lt;/author&gt;&lt;author&gt;Chen, Z.&lt;/author&gt;&lt;author&gt;Liu, Y.&lt;/author&gt;&lt;author&gt;Yao, X.&lt;/author&gt;&lt;author&gt;Liu, B.&lt;/author&gt;&lt;author&gt;Cui, L.&lt;/author&gt;&lt;author&gt;Jing, H.&lt;/author&gt;&lt;author&gt;Sun, G.&lt;/author&gt;&lt;/authors&gt;&lt;/contributors&gt;&lt;auth-address&gt;a College of Bioengineering , Henan University of Technology , Zhengzhou , China.&amp;#xD;b College of Chemistry and Chemical Engineering , Henan University of Technology , Zhengzhou , China.&lt;/auth-address&gt;&lt;titles&gt;&lt;title&gt;Identification of compound CA-5f as a novel late-stage autophagy inhibitor with potent anti-tumor effect against non-small cell lung cancer&lt;/title&gt;&lt;secondary-title&gt;Autophagy&lt;/secondary-title&gt;&lt;/titles&gt;&lt;periodical&gt;&lt;full-title&gt;Autophagy&lt;/full-title&gt;&lt;/periodical&gt;&lt;pages&gt;391-406&lt;/pages&gt;&lt;volume&gt;15&lt;/volume&gt;&lt;number&gt;3&lt;/number&gt;&lt;edition&gt;2018/08/28&lt;/edition&gt;&lt;keywords&gt;&lt;keyword&gt;Autophagy inhibitor&lt;/keyword&gt;&lt;keyword&gt;CA-5f&lt;/keyword&gt;&lt;keyword&gt;cell death&lt;/keyword&gt;&lt;keyword&gt;curcumin analogs&lt;/keyword&gt;&lt;keyword&gt;lysosome&lt;/keyword&gt;&lt;keyword&gt;non-small cell lung cancer&lt;/keyword&gt;&lt;/keywords&gt;&lt;dates&gt;&lt;year&gt;2019&lt;/year&gt;&lt;pub-dates&gt;&lt;date&gt;Mar&lt;/date&gt;&lt;/pub-dates&gt;&lt;/dates&gt;&lt;isbn&gt;1554-8635 (Electronic)&amp;#xD;1554-8627 (Linking)&lt;/isbn&gt;&lt;accession-num&gt;30145925&lt;/accession-num&gt;&lt;urls&gt;&lt;related-urls&gt;&lt;url&gt;https://www.ncbi.nlm.nih.gov/pubmed/30145925&lt;/url&gt;&lt;/related-urls&gt;&lt;/urls&gt;&lt;custom2&gt;PMC6351124&lt;/custom2&gt;&lt;electronic-resource-num&gt;10.1080/15548627.2018.1511503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55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bookmarkEnd w:id="65"/>
      <w:tr w:rsidR="009B4CC2" w:rsidRPr="00C6566A" w14:paraId="487FC24E" w14:textId="77777777">
        <w:tc>
          <w:tcPr>
            <w:tcW w:w="2641" w:type="dxa"/>
            <w:vAlign w:val="center"/>
          </w:tcPr>
          <w:p w14:paraId="2FFF139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arvedilol/inducer</w:t>
            </w:r>
          </w:p>
        </w:tc>
        <w:tc>
          <w:tcPr>
            <w:tcW w:w="1750" w:type="dxa"/>
            <w:vAlign w:val="center"/>
          </w:tcPr>
          <w:p w14:paraId="679FB08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7443B34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441D09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4BECC97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55F9971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3257A4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2FD0255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LRP3 inflammasome inhibition (use 3-MA)</w:t>
            </w:r>
          </w:p>
        </w:tc>
        <w:tc>
          <w:tcPr>
            <w:tcW w:w="1383" w:type="dxa"/>
            <w:vAlign w:val="center"/>
          </w:tcPr>
          <w:p w14:paraId="5F34917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J774A.1</w:t>
            </w:r>
          </w:p>
        </w:tc>
        <w:tc>
          <w:tcPr>
            <w:tcW w:w="770" w:type="dxa"/>
            <w:vAlign w:val="center"/>
          </w:tcPr>
          <w:p w14:paraId="7EBDFB9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969BCE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b25nPC9BdXRob3I+PFllYXI+MjAxODwvWWVhcj48UmVj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Xb25nPC9BdXRob3I+PFllYXI+MjAxODwvWWVhcj48UmVj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56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03D3063E" w14:textId="77777777">
        <w:tc>
          <w:tcPr>
            <w:tcW w:w="2641" w:type="dxa"/>
            <w:vAlign w:val="center"/>
          </w:tcPr>
          <w:p w14:paraId="684DF78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bookmarkStart w:id="66" w:name="_Hlk16935316"/>
            <w:r w:rsidRPr="00C6566A">
              <w:rPr>
                <w:color w:val="000000"/>
                <w:sz w:val="14"/>
                <w:szCs w:val="14"/>
              </w:rPr>
              <w:t>AZD9291/inducer</w:t>
            </w:r>
          </w:p>
        </w:tc>
        <w:tc>
          <w:tcPr>
            <w:tcW w:w="1750" w:type="dxa"/>
            <w:vAlign w:val="center"/>
          </w:tcPr>
          <w:p w14:paraId="121D39E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064225B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2AC863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1FA5A51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30BAB37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584268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PtdIns3K-AKT</w:t>
            </w:r>
          </w:p>
        </w:tc>
        <w:tc>
          <w:tcPr>
            <w:tcW w:w="1337" w:type="dxa"/>
            <w:vAlign w:val="center"/>
          </w:tcPr>
          <w:p w14:paraId="39C7401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 (use CQ)</w:t>
            </w:r>
          </w:p>
        </w:tc>
        <w:tc>
          <w:tcPr>
            <w:tcW w:w="1383" w:type="dxa"/>
            <w:vAlign w:val="center"/>
          </w:tcPr>
          <w:p w14:paraId="2BF2A8E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H1975, A549</w:t>
            </w:r>
          </w:p>
        </w:tc>
        <w:tc>
          <w:tcPr>
            <w:tcW w:w="770" w:type="dxa"/>
            <w:vAlign w:val="center"/>
          </w:tcPr>
          <w:p w14:paraId="17461A4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776BF64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/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&lt;EndNote&gt;&lt;Cite&gt;&lt;Author&gt;Zhang&lt;/Author&gt;&lt;Year&gt;2019&lt;/Year&gt;&lt;RecNum&gt;499&lt;/RecNum&gt;&lt;DisplayText&gt;[357]&lt;/DisplayText&gt;&lt;record&gt;&lt;rec-number&gt;499&lt;/rec-number&gt;&lt;foreign-keys&gt;&lt;key app="EN" db-id="waeerr2xixw097e0tzkxdspa9fttp5p02s2w" timestamp="1565970718"&gt;499&lt;/key&gt;&lt;key app="ENWeb" db-id=""&gt;0&lt;/key&gt;&lt;/foreign-keys&gt;&lt;ref-type name="Journal Article"&gt;17&lt;/ref-type&gt;&lt;contributors&gt;&lt;authors&gt;&lt;author&gt;Zhang, Z.&lt;/author&gt;&lt;author&gt;Zhang, M.&lt;/author&gt;&lt;author&gt;Liu, H.&lt;/author&gt;&lt;author&gt;Yin, W.&lt;/author&gt;&lt;/authors&gt;&lt;/contributors&gt;&lt;auth-address&gt;The State Key Lab of Pharmaceutical Biotechnology, College of Life Sciences, Nanjing University, Nanjing, China.&amp;#xD;Faculty of Pharmacy, Bengbu Medical College, Bengbu, Anhui, China.&lt;/auth-address&gt;&lt;titles&gt;&lt;title&gt;AZD9291 promotes autophagy and inhibits PI3K/Akt pathway in NSCLC cancer cells&lt;/title&gt;&lt;secondary-title&gt;J Cell Biochem&lt;/secondary-title&gt;&lt;/titles&gt;&lt;periodical&gt;&lt;full-title&gt;J Cell Biochem&lt;/full-title&gt;&lt;/periodical&gt;&lt;pages&gt;756-767&lt;/pages&gt;&lt;volume&gt;120&lt;/volume&gt;&lt;number&gt;1&lt;/number&gt;&lt;edition&gt;2018/08/27&lt;/edition&gt;&lt;keywords&gt;&lt;keyword&gt;Azd9291&lt;/keyword&gt;&lt;keyword&gt;autophagy&lt;/keyword&gt;&lt;keyword&gt;epidermal growth factor receptor (EGFR)&lt;/keyword&gt;&lt;keyword&gt;phosphoinositide-3 kinase/protein kinase B (PI3K/Akt)&lt;/keyword&gt;&lt;/keywords&gt;&lt;dates&gt;&lt;year&gt;2019&lt;/year&gt;&lt;pub-dates&gt;&lt;date&gt;Jan&lt;/date&gt;&lt;/pub-dates&gt;&lt;/dates&gt;&lt;isbn&gt;1097-4644 (Electronic)&amp;#xD;0730-2312 (Linking)&lt;/isbn&gt;&lt;accession-num&gt;30145802&lt;/accession-num&gt;&lt;urls&gt;&lt;related-urls&gt;&lt;url&gt;https://www.ncbi.nlm.nih.gov/pubmed/30145802&lt;/url&gt;&lt;/related-urls&gt;&lt;/urls&gt;&lt;electronic-resource-num&gt;10.1002/jcb.27434&lt;/electronic-resource-num&gt;&lt;/record&gt;&lt;/Cite&gt;&lt;/EndNote&gt;</w:instrText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57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bookmarkEnd w:id="66"/>
      <w:tr w:rsidR="009B4CC2" w:rsidRPr="00C6566A" w14:paraId="76633706" w14:textId="77777777">
        <w:tc>
          <w:tcPr>
            <w:tcW w:w="2641" w:type="dxa"/>
            <w:vAlign w:val="center"/>
          </w:tcPr>
          <w:p w14:paraId="51A317E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Cordycepin/inducer</w:t>
            </w:r>
          </w:p>
        </w:tc>
        <w:tc>
          <w:tcPr>
            <w:tcW w:w="1750" w:type="dxa"/>
            <w:vAlign w:val="center"/>
          </w:tcPr>
          <w:p w14:paraId="78D9705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48B73E2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</w:t>
            </w:r>
          </w:p>
        </w:tc>
        <w:tc>
          <w:tcPr>
            <w:tcW w:w="1280" w:type="dxa"/>
            <w:vAlign w:val="center"/>
          </w:tcPr>
          <w:p w14:paraId="38D9215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7CE0A3A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50F40FF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E157B2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MPK</w:t>
            </w:r>
          </w:p>
        </w:tc>
        <w:tc>
          <w:tcPr>
            <w:tcW w:w="1337" w:type="dxa"/>
            <w:vAlign w:val="center"/>
          </w:tcPr>
          <w:p w14:paraId="5921794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reatment for Machado–Joseph disease</w:t>
            </w:r>
          </w:p>
        </w:tc>
        <w:tc>
          <w:tcPr>
            <w:tcW w:w="1383" w:type="dxa"/>
            <w:vAlign w:val="center"/>
          </w:tcPr>
          <w:p w14:paraId="74358B6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N2a</w:t>
            </w:r>
          </w:p>
        </w:tc>
        <w:tc>
          <w:tcPr>
            <w:tcW w:w="770" w:type="dxa"/>
            <w:vAlign w:val="center"/>
          </w:tcPr>
          <w:p w14:paraId="4531D19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2343AD7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NYXJjZWxvPC9BdXRob3I+PFllYXI+MjAxOTwvWWVhcj48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NYXJjZWxvPC9BdXRob3I+PFllYXI+MjAxOTwvWWVhcj48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58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11C70E33" w14:textId="77777777">
        <w:tc>
          <w:tcPr>
            <w:tcW w:w="2641" w:type="dxa"/>
            <w:vAlign w:val="center"/>
          </w:tcPr>
          <w:p w14:paraId="5742DE3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bookmarkStart w:id="67" w:name="OLE_LINK40" w:colFirst="3" w:colLast="3"/>
            <w:bookmarkStart w:id="68" w:name="OLE_LINK26" w:colFirst="2" w:colLast="4"/>
            <w:r w:rsidRPr="00C6566A">
              <w:rPr>
                <w:sz w:val="14"/>
                <w:szCs w:val="14"/>
              </w:rPr>
              <w:t>Isopsoralen/inducer</w:t>
            </w:r>
          </w:p>
        </w:tc>
        <w:tc>
          <w:tcPr>
            <w:tcW w:w="1750" w:type="dxa"/>
            <w:vAlign w:val="center"/>
          </w:tcPr>
          <w:p w14:paraId="3B5483C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34505D4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A1773E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</w:t>
            </w:r>
          </w:p>
        </w:tc>
        <w:tc>
          <w:tcPr>
            <w:tcW w:w="1280" w:type="dxa"/>
            <w:vAlign w:val="center"/>
          </w:tcPr>
          <w:p w14:paraId="40C5B86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7C40720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ysoTracker, LAMP1 protein level</w:t>
            </w:r>
          </w:p>
        </w:tc>
        <w:tc>
          <w:tcPr>
            <w:tcW w:w="1470" w:type="dxa"/>
            <w:vAlign w:val="center"/>
          </w:tcPr>
          <w:p w14:paraId="4F63673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337C49D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Cytoprotective function (use 3-MA and BAF)</w:t>
            </w:r>
          </w:p>
        </w:tc>
        <w:tc>
          <w:tcPr>
            <w:tcW w:w="1383" w:type="dxa"/>
            <w:vAlign w:val="center"/>
          </w:tcPr>
          <w:p w14:paraId="42292C7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Rat chondrocytes</w:t>
            </w:r>
          </w:p>
        </w:tc>
        <w:tc>
          <w:tcPr>
            <w:tcW w:w="770" w:type="dxa"/>
            <w:vAlign w:val="center"/>
          </w:tcPr>
          <w:p w14:paraId="409BEB5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ind w:rightChars="-43" w:right="-103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8A0F44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/>
            </w:r>
            <w:r w:rsidRPr="00C6566A">
              <w:rPr>
                <w:sz w:val="14"/>
                <w:szCs w:val="14"/>
              </w:rPr>
              <w:instrText xml:space="preserve"> ADDIN EN.CITE &lt;EndNote&gt;&lt;Cite&gt;&lt;Author&gt;Chen&lt;/Author&gt;&lt;Year&gt;2019&lt;/Year&gt;&lt;RecNum&gt;475&lt;/RecNum&gt;&lt;DisplayText&gt;[359]&lt;/DisplayText&gt;&lt;record&gt;&lt;rec-number&gt;475&lt;/rec-number&gt;&lt;foreign-keys&gt;&lt;key app="EN" db-id="waeerr2xixw097e0tzkxdspa9fttp5p02s2w" timestamp="1565970595"&gt;475&lt;/key&gt;&lt;key app="ENWeb" db-id=""&gt;0&lt;/key&gt;&lt;/foreign-keys&gt;&lt;ref-type name="Journal Article"&gt;17&lt;/ref-type&gt;&lt;contributors&gt;&lt;authors&gt;&lt;author&gt;Chen, Z.&lt;/author&gt;&lt;author&gt;Li, C.&lt;/author&gt;&lt;author&gt;Qian, Y. H.&lt;/author&gt;&lt;author&gt;Fu, Y.&lt;/author&gt;&lt;author&gt;Feng, Z. M.&lt;/author&gt;&lt;/authors&gt;&lt;/contributors&gt;&lt;auth-address&gt;a Department of Critical Care Medicine , People&amp;apos;s Hospital of Jiangxi Province , Nanchang 330006 , China.&amp;#xD;b Department of Orthopedics , People&amp;apos;s Hospital of Jiangxi Province , Nanchang 330006 , China.&amp;#xD;c Department of Anesthesiology , People&amp;apos;s Hospital of Jiangxi Province , Nanchang 330006 , China.&lt;/auth-address&gt;&lt;titles&gt;&lt;title&gt;Enhancement of autophagy flux by isopsoralen ameliorates interleukin-1beta-stimulated apoptosis in rat chondrocytes&lt;/title&gt;&lt;secondary-title&gt;J Asian Nat Prod Res&lt;/secondary-title&gt;&lt;/titles&gt;&lt;periodical&gt;&lt;full-title&gt;J Asian Nat Prod Res&lt;/full-title&gt;&lt;/periodical&gt;&lt;pages&gt;1-14&lt;/pages&gt;&lt;edition&gt;2019/01/10&lt;/edition&gt;&lt;keywords&gt;&lt;keyword&gt;Osteoarthritis&lt;/keyword&gt;&lt;keyword&gt;apoptosis&lt;/keyword&gt;&lt;keyword&gt;autophagy&lt;/keyword&gt;&lt;keyword&gt;inflammation&lt;/keyword&gt;&lt;keyword&gt;isopsoralen&lt;/keyword&gt;&lt;/keywords&gt;&lt;dates&gt;&lt;year&gt;2019&lt;/year&gt;&lt;pub-dates&gt;&lt;date&gt;Jan 8&lt;/date&gt;&lt;/pub-dates&gt;&lt;/dates&gt;&lt;isbn&gt;1477-2213 (Electronic)&amp;#xD;1028-6020 (Linking)&lt;/isbn&gt;&lt;accession-num&gt;30621446&lt;/accession-num&gt;&lt;urls&gt;&lt;related-urls&gt;&lt;url&gt;https://www.ncbi.nlm.nih.gov/pubmed/30621446&lt;/url&gt;&lt;/related-urls&gt;&lt;/urls&gt;&lt;electronic-resource-num&gt;10.1080/10286020.2018.1537265&lt;/electronic-resource-num&gt;&lt;/record&gt;&lt;/Cite&gt;&lt;/EndNote&gt;</w:instrText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359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bookmarkEnd w:id="67"/>
      <w:bookmarkEnd w:id="68"/>
      <w:tr w:rsidR="009B4CC2" w:rsidRPr="00C6566A" w14:paraId="47F5F6AF" w14:textId="77777777">
        <w:tc>
          <w:tcPr>
            <w:tcW w:w="2641" w:type="dxa"/>
            <w:vAlign w:val="center"/>
          </w:tcPr>
          <w:p w14:paraId="1C7870E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NVP-BEZ235/inducer</w:t>
            </w:r>
          </w:p>
        </w:tc>
        <w:tc>
          <w:tcPr>
            <w:tcW w:w="1750" w:type="dxa"/>
            <w:vAlign w:val="center"/>
          </w:tcPr>
          <w:p w14:paraId="539108F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7E12CA6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1EB618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2E0953F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36E7992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DEB464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75F32AB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nti-cancer </w:t>
            </w:r>
            <w:r w:rsidRPr="00C6566A">
              <w:rPr>
                <w:sz w:val="14"/>
                <w:szCs w:val="14"/>
              </w:rPr>
              <w:t xml:space="preserve">(use 3-MA, CQ, BAF and </w:t>
            </w:r>
            <w:r w:rsidRPr="00C6566A">
              <w:rPr>
                <w:i/>
                <w:iCs/>
                <w:sz w:val="14"/>
                <w:szCs w:val="14"/>
              </w:rPr>
              <w:t>ATG5</w:t>
            </w:r>
            <w:r w:rsidRPr="00C6566A">
              <w:rPr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0CB9A48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U266, RPMI8226, KM3, human primary multiple myeloma</w:t>
            </w:r>
          </w:p>
        </w:tc>
        <w:tc>
          <w:tcPr>
            <w:tcW w:w="770" w:type="dxa"/>
            <w:vAlign w:val="center"/>
          </w:tcPr>
          <w:p w14:paraId="48EA0CB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5F58B8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NYTwvQXV0aG9yPjxZZWFyPjIwMTk8L1llYXI+PFJlY051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NYTwvQXV0aG9yPjxZZWFyPjIwMTk8L1llYXI+PFJlY051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360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tr w:rsidR="009B4CC2" w:rsidRPr="00C6566A" w14:paraId="6B9E9EA2" w14:textId="77777777">
        <w:tc>
          <w:tcPr>
            <w:tcW w:w="2641" w:type="dxa"/>
            <w:vAlign w:val="center"/>
          </w:tcPr>
          <w:p w14:paraId="4205661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Bufalin/inducer</w:t>
            </w:r>
          </w:p>
        </w:tc>
        <w:tc>
          <w:tcPr>
            <w:tcW w:w="1750" w:type="dxa"/>
            <w:vAlign w:val="center"/>
          </w:tcPr>
          <w:p w14:paraId="642AB4B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5563659C" w14:textId="304A0709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, ATG12–ATG5 conjugation</w:t>
            </w:r>
          </w:p>
        </w:tc>
        <w:tc>
          <w:tcPr>
            <w:tcW w:w="1280" w:type="dxa"/>
            <w:vAlign w:val="center"/>
          </w:tcPr>
          <w:p w14:paraId="613DF40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20C8838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476A554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5555E44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5B2331B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Protective autophagy </w:t>
            </w:r>
            <w:r w:rsidRPr="00C6566A">
              <w:rPr>
                <w:sz w:val="14"/>
                <w:szCs w:val="14"/>
              </w:rPr>
              <w:t>(use CQ)</w:t>
            </w:r>
          </w:p>
        </w:tc>
        <w:tc>
          <w:tcPr>
            <w:tcW w:w="1383" w:type="dxa"/>
            <w:vAlign w:val="center"/>
          </w:tcPr>
          <w:p w14:paraId="7036FC9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BGC823, MGC803, SGC7901</w:t>
            </w:r>
          </w:p>
        </w:tc>
        <w:tc>
          <w:tcPr>
            <w:tcW w:w="770" w:type="dxa"/>
            <w:vAlign w:val="center"/>
          </w:tcPr>
          <w:p w14:paraId="088609A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92CED7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RaTwvQXV0aG9yPjxZZWFyPjIwMTk8L1llYXI+PFJlY051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RaTwvQXV0aG9yPjxZZWFyPjIwMTk8L1llYXI+PFJlY051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361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tr w:rsidR="009B4CC2" w:rsidRPr="00C6566A" w14:paraId="3F1B5C04" w14:textId="77777777">
        <w:tc>
          <w:tcPr>
            <w:tcW w:w="2641" w:type="dxa"/>
            <w:vAlign w:val="center"/>
          </w:tcPr>
          <w:p w14:paraId="3F3893B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bookmarkStart w:id="69" w:name="OLE_LINK41" w:colFirst="3" w:colLast="3"/>
            <w:bookmarkStart w:id="70" w:name="_Hlk16935334"/>
            <w:r w:rsidRPr="00C6566A">
              <w:rPr>
                <w:sz w:val="14"/>
                <w:szCs w:val="14"/>
              </w:rPr>
              <w:t>IITZ-01/inhibitor</w:t>
            </w:r>
          </w:p>
        </w:tc>
        <w:tc>
          <w:tcPr>
            <w:tcW w:w="1750" w:type="dxa"/>
            <w:vAlign w:val="center"/>
          </w:tcPr>
          <w:p w14:paraId="78882F8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1B94D3B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78A123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46EA2E9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210AF3F6" w14:textId="22FCBAF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AMP2 and CTSB&amp;D protein levels</w:t>
            </w:r>
          </w:p>
        </w:tc>
        <w:tc>
          <w:tcPr>
            <w:tcW w:w="1470" w:type="dxa"/>
            <w:vAlign w:val="center"/>
          </w:tcPr>
          <w:p w14:paraId="3C3DDD5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ysosomal function impairment</w:t>
            </w:r>
          </w:p>
        </w:tc>
        <w:tc>
          <w:tcPr>
            <w:tcW w:w="1337" w:type="dxa"/>
            <w:vAlign w:val="center"/>
          </w:tcPr>
          <w:p w14:paraId="2C6021B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7EF9AF7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MDA-MB-231&amp;453</w:t>
            </w:r>
          </w:p>
        </w:tc>
        <w:tc>
          <w:tcPr>
            <w:tcW w:w="770" w:type="dxa"/>
            <w:vAlign w:val="center"/>
          </w:tcPr>
          <w:p w14:paraId="4BCE119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3B86D80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HdW50dWt1PC9BdXRob3I+PFllYXI+MjAxOTwvWWVhcj48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HdW50dWt1PC9BdXRob3I+PFllYXI+MjAxOTwvWWVhcj48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362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bookmarkEnd w:id="69"/>
      <w:bookmarkEnd w:id="70"/>
      <w:tr w:rsidR="009B4CC2" w:rsidRPr="00C6566A" w14:paraId="51C40DA0" w14:textId="77777777">
        <w:tc>
          <w:tcPr>
            <w:tcW w:w="2641" w:type="dxa"/>
            <w:vAlign w:val="center"/>
          </w:tcPr>
          <w:p w14:paraId="17A5D18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SAR405/inhibitor</w:t>
            </w:r>
          </w:p>
        </w:tc>
        <w:tc>
          <w:tcPr>
            <w:tcW w:w="1750" w:type="dxa"/>
            <w:vAlign w:val="center"/>
          </w:tcPr>
          <w:p w14:paraId="4F6329B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2A4421E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2D48AC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7EDBFC0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5860AAA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0F7FAA4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2FB5197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Auditory fear memory consolidation disruption </w:t>
            </w:r>
            <w:r w:rsidRPr="00C6566A">
              <w:rPr>
                <w:sz w:val="14"/>
                <w:szCs w:val="14"/>
              </w:rPr>
              <w:t xml:space="preserve">(use 3-MA and </w:t>
            </w:r>
            <w:r w:rsidRPr="00C6566A">
              <w:rPr>
                <w:i/>
                <w:iCs/>
                <w:sz w:val="14"/>
                <w:szCs w:val="14"/>
              </w:rPr>
              <w:t>ATG5</w:t>
            </w:r>
            <w:r w:rsidRPr="00C6566A">
              <w:rPr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519E239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770" w:type="dxa"/>
            <w:vAlign w:val="center"/>
          </w:tcPr>
          <w:p w14:paraId="3AC78D3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1481C73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aTwvQXV0aG9yPjxZZWFyPjIwMTk8L1llYXI+PFJlY051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 </w:instrText>
            </w:r>
            <w:r w:rsidRPr="00C6566A">
              <w:rPr>
                <w:color w:val="000000"/>
                <w:sz w:val="14"/>
                <w:szCs w:val="14"/>
              </w:rPr>
              <w:fldChar w:fldCharType="begin">
                <w:fldData xml:space="preserve">PEVuZE5vdGU+PENpdGU+PEF1dGhvcj5MaTwvQXV0aG9yPjxZZWFyPjIwMTk8L1llYXI+PFJlY051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</w:fldData>
              </w:fldChar>
            </w:r>
            <w:r w:rsidRPr="00C6566A">
              <w:rPr>
                <w:color w:val="000000"/>
                <w:sz w:val="14"/>
                <w:szCs w:val="14"/>
              </w:rPr>
              <w:instrText xml:space="preserve"> ADDIN EN.CITE.DATA </w:instrText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  <w:r w:rsidRPr="00C6566A">
              <w:rPr>
                <w:color w:val="000000"/>
                <w:sz w:val="14"/>
                <w:szCs w:val="14"/>
              </w:rPr>
            </w:r>
            <w:r w:rsidRPr="00C6566A">
              <w:rPr>
                <w:color w:val="000000"/>
                <w:sz w:val="14"/>
                <w:szCs w:val="14"/>
              </w:rPr>
              <w:fldChar w:fldCharType="separate"/>
            </w:r>
            <w:r w:rsidRPr="00C6566A">
              <w:rPr>
                <w:color w:val="000000"/>
                <w:sz w:val="14"/>
                <w:szCs w:val="14"/>
              </w:rPr>
              <w:t>[363]</w:t>
            </w:r>
            <w:r w:rsidRPr="00C6566A">
              <w:rPr>
                <w:color w:val="000000"/>
                <w:sz w:val="14"/>
                <w:szCs w:val="14"/>
              </w:rPr>
              <w:fldChar w:fldCharType="end"/>
            </w:r>
          </w:p>
        </w:tc>
      </w:tr>
      <w:tr w:rsidR="009B4CC2" w:rsidRPr="00C6566A" w14:paraId="332C0032" w14:textId="77777777">
        <w:tc>
          <w:tcPr>
            <w:tcW w:w="2641" w:type="dxa"/>
            <w:vAlign w:val="center"/>
          </w:tcPr>
          <w:p w14:paraId="694B970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bookmarkStart w:id="71" w:name="_Hlk16934184"/>
            <w:r w:rsidRPr="00C6566A">
              <w:rPr>
                <w:sz w:val="14"/>
                <w:szCs w:val="14"/>
              </w:rPr>
              <w:t>S130/inhibitor</w:t>
            </w:r>
          </w:p>
        </w:tc>
        <w:tc>
          <w:tcPr>
            <w:tcW w:w="1750" w:type="dxa"/>
            <w:vAlign w:val="center"/>
          </w:tcPr>
          <w:p w14:paraId="13ECE01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TEM for autophagic vesicles↑, </w:t>
            </w:r>
            <w:r w:rsidRPr="00C6566A">
              <w:rPr>
                <w:sz w:val="14"/>
                <w:szCs w:val="14"/>
              </w:rPr>
              <w:t>mRFP/GFP-LC3↑</w:t>
            </w:r>
            <w:r w:rsidRPr="00C6566A">
              <w:rPr>
                <w:color w:val="000000"/>
                <w:sz w:val="14"/>
                <w:szCs w:val="14"/>
              </w:rPr>
              <w:t>, LC3 staining↑</w:t>
            </w:r>
          </w:p>
        </w:tc>
        <w:tc>
          <w:tcPr>
            <w:tcW w:w="1490" w:type="dxa"/>
            <w:vAlign w:val="center"/>
          </w:tcPr>
          <w:p w14:paraId="015D032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84EEF9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  <w:r w:rsidRPr="00C6566A">
              <w:rPr>
                <w:sz w:val="14"/>
                <w:szCs w:val="14"/>
              </w:rPr>
              <w:t>, DQ-BSA</w:t>
            </w:r>
          </w:p>
        </w:tc>
        <w:tc>
          <w:tcPr>
            <w:tcW w:w="1280" w:type="dxa"/>
            <w:vAlign w:val="center"/>
          </w:tcPr>
          <w:p w14:paraId="374A80C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mRFP-GFP-LC3</w:t>
            </w:r>
          </w:p>
        </w:tc>
        <w:tc>
          <w:tcPr>
            <w:tcW w:w="1570" w:type="dxa"/>
            <w:vAlign w:val="center"/>
          </w:tcPr>
          <w:p w14:paraId="403BEA9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ysoTracker,</w:t>
            </w:r>
            <w:r w:rsidRPr="00C6566A">
              <w:rPr>
                <w:color w:val="000000"/>
                <w:sz w:val="14"/>
                <w:szCs w:val="14"/>
              </w:rPr>
              <w:t xml:space="preserve"> LAMP1 staining</w:t>
            </w:r>
          </w:p>
        </w:tc>
        <w:tc>
          <w:tcPr>
            <w:tcW w:w="1470" w:type="dxa"/>
            <w:vAlign w:val="center"/>
          </w:tcPr>
          <w:p w14:paraId="55A3DD4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TG4B inhibition</w:t>
            </w:r>
          </w:p>
        </w:tc>
        <w:tc>
          <w:tcPr>
            <w:tcW w:w="1337" w:type="dxa"/>
            <w:vAlign w:val="center"/>
          </w:tcPr>
          <w:p w14:paraId="0A6CC3A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 (</w:t>
            </w:r>
            <w:r w:rsidRPr="00C6566A">
              <w:rPr>
                <w:i/>
                <w:iCs/>
                <w:sz w:val="14"/>
                <w:szCs w:val="14"/>
              </w:rPr>
              <w:t>ATG4B</w:t>
            </w:r>
            <w:r w:rsidRPr="00C6566A">
              <w:rPr>
                <w:sz w:val="14"/>
                <w:szCs w:val="14"/>
              </w:rPr>
              <w:t xml:space="preserve"> KO)</w:t>
            </w:r>
          </w:p>
        </w:tc>
        <w:tc>
          <w:tcPr>
            <w:tcW w:w="1383" w:type="dxa"/>
            <w:vAlign w:val="center"/>
          </w:tcPr>
          <w:p w14:paraId="099A0BB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MEFs, HeLa</w:t>
            </w:r>
          </w:p>
        </w:tc>
        <w:tc>
          <w:tcPr>
            <w:tcW w:w="770" w:type="dxa"/>
            <w:vAlign w:val="center"/>
          </w:tcPr>
          <w:p w14:paraId="75BF907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511524A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GdTwvQXV0aG9yPjxZZWFyPjIwMTk8L1llYXI+PFJlY051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GdTwvQXV0aG9yPjxZZWFyPjIwMTk8L1llYXI+PFJlY051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364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bookmarkEnd w:id="71"/>
      <w:tr w:rsidR="009B4CC2" w:rsidRPr="00C6566A" w14:paraId="7A9C7FBB" w14:textId="77777777">
        <w:tc>
          <w:tcPr>
            <w:tcW w:w="2641" w:type="dxa"/>
            <w:vAlign w:val="center"/>
          </w:tcPr>
          <w:p w14:paraId="3A105CB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Saikosaponin-d/inhibitor</w:t>
            </w:r>
          </w:p>
        </w:tc>
        <w:tc>
          <w:tcPr>
            <w:tcW w:w="1750" w:type="dxa"/>
            <w:vAlign w:val="center"/>
          </w:tcPr>
          <w:p w14:paraId="20C207E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bookmarkStart w:id="72" w:name="OLE_LINK15"/>
            <w:r w:rsidRPr="00C6566A">
              <w:rPr>
                <w:color w:val="000000"/>
                <w:sz w:val="14"/>
                <w:szCs w:val="14"/>
              </w:rPr>
              <w:t>LC3 staining↑</w:t>
            </w:r>
            <w:bookmarkEnd w:id="72"/>
          </w:p>
        </w:tc>
        <w:tc>
          <w:tcPr>
            <w:tcW w:w="1490" w:type="dxa"/>
            <w:vAlign w:val="center"/>
          </w:tcPr>
          <w:p w14:paraId="4EB571C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↓</w:t>
            </w:r>
          </w:p>
        </w:tc>
        <w:tc>
          <w:tcPr>
            <w:tcW w:w="1280" w:type="dxa"/>
            <w:vAlign w:val="center"/>
          </w:tcPr>
          <w:p w14:paraId="21DA786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55498EC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01F6A10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D8CBA1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PtdIns3K-</w:t>
            </w:r>
            <w:bookmarkStart w:id="73" w:name="OLE_LINK21"/>
            <w:r w:rsidRPr="00C6566A">
              <w:rPr>
                <w:sz w:val="14"/>
                <w:szCs w:val="14"/>
              </w:rPr>
              <w:t>AKT-MTOR activation</w:t>
            </w:r>
            <w:bookmarkEnd w:id="73"/>
          </w:p>
        </w:tc>
        <w:tc>
          <w:tcPr>
            <w:tcW w:w="1337" w:type="dxa"/>
            <w:vAlign w:val="center"/>
          </w:tcPr>
          <w:p w14:paraId="4ACB42A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Cytoprotective function</w:t>
            </w:r>
          </w:p>
        </w:tc>
        <w:tc>
          <w:tcPr>
            <w:tcW w:w="1383" w:type="dxa"/>
            <w:vAlign w:val="center"/>
          </w:tcPr>
          <w:p w14:paraId="72C8995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Rat primary pancreatic stellate cells</w:t>
            </w:r>
          </w:p>
        </w:tc>
        <w:tc>
          <w:tcPr>
            <w:tcW w:w="770" w:type="dxa"/>
            <w:vAlign w:val="center"/>
          </w:tcPr>
          <w:p w14:paraId="14AEAF6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0C8C3A1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DdWk8L0F1dGhvcj48WWVhcj4yMDE5PC9ZZWFyPjxSZWNO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DdWk8L0F1dGhvcj48WWVhcj4yMDE5PC9ZZWFyPjxSZWNO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365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tr w:rsidR="009B4CC2" w:rsidRPr="00C6566A" w14:paraId="332A1390" w14:textId="77777777">
        <w:tc>
          <w:tcPr>
            <w:tcW w:w="2641" w:type="dxa"/>
            <w:vAlign w:val="center"/>
          </w:tcPr>
          <w:p w14:paraId="60DD15CD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Sodium butyrate/inducer</w:t>
            </w:r>
          </w:p>
        </w:tc>
        <w:tc>
          <w:tcPr>
            <w:tcW w:w="1750" w:type="dxa"/>
            <w:vAlign w:val="center"/>
          </w:tcPr>
          <w:p w14:paraId="1C9A56D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6801D86F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9D8F6DD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03833C47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5CAC27EA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538417B8" w14:textId="4F358AEE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STK11/LKB1 (serine/threonine kinase 11)-AMPK</w:t>
            </w:r>
          </w:p>
        </w:tc>
        <w:tc>
          <w:tcPr>
            <w:tcW w:w="1337" w:type="dxa"/>
            <w:vAlign w:val="center"/>
          </w:tcPr>
          <w:p w14:paraId="0D8ED44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3B724085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HCT-116, HT-29</w:t>
            </w:r>
          </w:p>
        </w:tc>
        <w:tc>
          <w:tcPr>
            <w:tcW w:w="770" w:type="dxa"/>
            <w:vAlign w:val="center"/>
          </w:tcPr>
          <w:p w14:paraId="292205E9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9497C1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MdW88L0F1dGhvcj48WWVhcj4yMDE5PC9ZZWFyPjxSZWNO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MdW88L0F1dGhvcj48WWVhcj4yMDE5PC9ZZWFyPjxSZWNO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366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tr w:rsidR="009B4CC2" w:rsidRPr="00C6566A" w14:paraId="47B4277E" w14:textId="77777777">
        <w:tc>
          <w:tcPr>
            <w:tcW w:w="2641" w:type="dxa"/>
            <w:vAlign w:val="center"/>
          </w:tcPr>
          <w:p w14:paraId="703D3E4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Palmitic acid/inhibitor</w:t>
            </w:r>
          </w:p>
        </w:tc>
        <w:tc>
          <w:tcPr>
            <w:tcW w:w="1750" w:type="dxa"/>
            <w:vAlign w:val="center"/>
          </w:tcPr>
          <w:p w14:paraId="788BD24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270F0AEB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722AF78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and mRNA level↑</w:t>
            </w:r>
          </w:p>
        </w:tc>
        <w:tc>
          <w:tcPr>
            <w:tcW w:w="1280" w:type="dxa"/>
            <w:vAlign w:val="center"/>
          </w:tcPr>
          <w:p w14:paraId="58B236C1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47EB71BD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2E774185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3019475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Neurotoxicity (use CQ)</w:t>
            </w:r>
          </w:p>
        </w:tc>
        <w:tc>
          <w:tcPr>
            <w:tcW w:w="1383" w:type="dxa"/>
            <w:vAlign w:val="center"/>
          </w:tcPr>
          <w:p w14:paraId="54D274AD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Mice primary astrocytes</w:t>
            </w:r>
          </w:p>
        </w:tc>
        <w:tc>
          <w:tcPr>
            <w:tcW w:w="770" w:type="dxa"/>
            <w:vAlign w:val="center"/>
          </w:tcPr>
          <w:p w14:paraId="28D2E0CC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D06C4A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PcnRpei1Sb2RyaWd1ZXo8L0F1dGhvcj48WWVhcj4yMDE5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PcnRpei1Sb2RyaWd1ZXo8L0F1dGhvcj48WWVhcj4yMDE5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367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tr w:rsidR="009B4CC2" w:rsidRPr="00C6566A" w14:paraId="3C944F46" w14:textId="77777777">
        <w:tc>
          <w:tcPr>
            <w:tcW w:w="2641" w:type="dxa"/>
            <w:vAlign w:val="center"/>
          </w:tcPr>
          <w:p w14:paraId="655BF64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idocaine/inducer</w:t>
            </w:r>
          </w:p>
        </w:tc>
        <w:tc>
          <w:tcPr>
            <w:tcW w:w="1750" w:type="dxa"/>
            <w:vAlign w:val="center"/>
          </w:tcPr>
          <w:p w14:paraId="1403ABA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6BDDFA4A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DD7DF0C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1D949412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68013FAB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2F467C1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453D086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Protective autophagy (use BAF)</w:t>
            </w:r>
          </w:p>
        </w:tc>
        <w:tc>
          <w:tcPr>
            <w:tcW w:w="1383" w:type="dxa"/>
            <w:vAlign w:val="center"/>
          </w:tcPr>
          <w:p w14:paraId="5178B847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C6</w:t>
            </w:r>
          </w:p>
        </w:tc>
        <w:tc>
          <w:tcPr>
            <w:tcW w:w="770" w:type="dxa"/>
            <w:vAlign w:val="center"/>
          </w:tcPr>
          <w:p w14:paraId="1F42599B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F7452A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JemRlYnNrYTwvQXV0aG9yPjxZZWFyPjIwMTk8L1llYXI+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JemRlYnNrYTwvQXV0aG9yPjxZZWFyPjIwMTk8L1llYXI+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368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tr w:rsidR="009B4CC2" w:rsidRPr="00C6566A" w14:paraId="5F246697" w14:textId="77777777">
        <w:tc>
          <w:tcPr>
            <w:tcW w:w="2641" w:type="dxa"/>
            <w:vAlign w:val="center"/>
          </w:tcPr>
          <w:p w14:paraId="20B2128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bookmarkStart w:id="74" w:name="_Hlk16934232"/>
            <w:r w:rsidRPr="00C6566A">
              <w:rPr>
                <w:sz w:val="14"/>
                <w:szCs w:val="14"/>
              </w:rPr>
              <w:t>Regorafenib/inhibitor</w:t>
            </w:r>
          </w:p>
        </w:tc>
        <w:tc>
          <w:tcPr>
            <w:tcW w:w="1750" w:type="dxa"/>
            <w:vAlign w:val="center"/>
          </w:tcPr>
          <w:p w14:paraId="6A7CFC8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mRFP/GFP-LC3↑, LC3 staining↑</w:t>
            </w:r>
          </w:p>
        </w:tc>
        <w:tc>
          <w:tcPr>
            <w:tcW w:w="1490" w:type="dxa"/>
            <w:vAlign w:val="center"/>
          </w:tcPr>
          <w:p w14:paraId="57F00E05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, BECN1-BCL2 interaction↓</w:t>
            </w:r>
          </w:p>
        </w:tc>
        <w:tc>
          <w:tcPr>
            <w:tcW w:w="1280" w:type="dxa"/>
            <w:vAlign w:val="center"/>
          </w:tcPr>
          <w:p w14:paraId="2F56CD41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, </w:t>
            </w:r>
            <w:r w:rsidRPr="00C6566A">
              <w:rPr>
                <w:sz w:val="14"/>
                <w:szCs w:val="14"/>
              </w:rPr>
              <w:t>DQ-BSA</w:t>
            </w:r>
          </w:p>
        </w:tc>
        <w:tc>
          <w:tcPr>
            <w:tcW w:w="1280" w:type="dxa"/>
            <w:vAlign w:val="center"/>
          </w:tcPr>
          <w:p w14:paraId="300CFE9F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, mRFP-GFP-LC3</w:t>
            </w:r>
          </w:p>
        </w:tc>
        <w:tc>
          <w:tcPr>
            <w:tcW w:w="1570" w:type="dxa"/>
            <w:vAlign w:val="center"/>
          </w:tcPr>
          <w:p w14:paraId="7D90E297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AMP1 staining</w:t>
            </w:r>
          </w:p>
        </w:tc>
        <w:tc>
          <w:tcPr>
            <w:tcW w:w="1470" w:type="dxa"/>
            <w:vAlign w:val="center"/>
          </w:tcPr>
          <w:p w14:paraId="3A51A9FA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 xml:space="preserve">PSAT1 (phosphoserine aminotransferase 1) stabilization, </w:t>
            </w:r>
            <w:r w:rsidRPr="00C6566A">
              <w:rPr>
                <w:color w:val="000000"/>
                <w:sz w:val="14"/>
                <w:szCs w:val="14"/>
              </w:rPr>
              <w:t>autophagosome-lysosome fusion inhibition</w:t>
            </w:r>
          </w:p>
        </w:tc>
        <w:tc>
          <w:tcPr>
            <w:tcW w:w="1337" w:type="dxa"/>
            <w:vAlign w:val="center"/>
          </w:tcPr>
          <w:p w14:paraId="69F29DA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 xml:space="preserve">Anti-cancer (use 3-MA, CQ, BAF and </w:t>
            </w:r>
            <w:bookmarkStart w:id="75" w:name="OLE_LINK17"/>
            <w:r w:rsidRPr="00C6566A">
              <w:rPr>
                <w:i/>
                <w:iCs/>
                <w:sz w:val="14"/>
                <w:szCs w:val="14"/>
              </w:rPr>
              <w:t>ATG5</w:t>
            </w:r>
            <w:r w:rsidRPr="00C6566A">
              <w:rPr>
                <w:iCs/>
                <w:sz w:val="14"/>
                <w:szCs w:val="14"/>
              </w:rPr>
              <w:t>&amp;</w:t>
            </w:r>
            <w:r w:rsidRPr="00C6566A">
              <w:rPr>
                <w:i/>
                <w:iCs/>
                <w:sz w:val="14"/>
                <w:szCs w:val="14"/>
              </w:rPr>
              <w:t xml:space="preserve">7 </w:t>
            </w:r>
            <w:r w:rsidRPr="00C6566A">
              <w:rPr>
                <w:sz w:val="14"/>
                <w:szCs w:val="14"/>
              </w:rPr>
              <w:t>KD)</w:t>
            </w:r>
            <w:bookmarkEnd w:id="75"/>
          </w:p>
        </w:tc>
        <w:tc>
          <w:tcPr>
            <w:tcW w:w="1383" w:type="dxa"/>
            <w:vAlign w:val="center"/>
          </w:tcPr>
          <w:p w14:paraId="1B980F74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U251, U87, human primary glioblastoma cells</w:t>
            </w:r>
          </w:p>
        </w:tc>
        <w:tc>
          <w:tcPr>
            <w:tcW w:w="770" w:type="dxa"/>
            <w:vAlign w:val="center"/>
          </w:tcPr>
          <w:p w14:paraId="3395968E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0CBD8F0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KaWFuZzwvQXV0aG9yPjxZZWFyPjIwMTk8L1llYXI+PFJl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KaWFuZzwvQXV0aG9yPjxZZWFyPjIwMTk8L1llYXI+PFJl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369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bookmarkEnd w:id="74"/>
      <w:tr w:rsidR="009B4CC2" w:rsidRPr="00C6566A" w14:paraId="5C6673D4" w14:textId="77777777">
        <w:tc>
          <w:tcPr>
            <w:tcW w:w="2641" w:type="dxa"/>
            <w:vAlign w:val="center"/>
          </w:tcPr>
          <w:p w14:paraId="12809C6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YM201636/inducer</w:t>
            </w:r>
          </w:p>
        </w:tc>
        <w:tc>
          <w:tcPr>
            <w:tcW w:w="1750" w:type="dxa"/>
            <w:vAlign w:val="center"/>
          </w:tcPr>
          <w:p w14:paraId="6AFCE45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02D013E1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3975C69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60C0C811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5EC80D2E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BAE8689" w14:textId="752D13BF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PIKFYVE inhibition</w:t>
            </w:r>
          </w:p>
        </w:tc>
        <w:tc>
          <w:tcPr>
            <w:tcW w:w="1337" w:type="dxa"/>
            <w:vAlign w:val="center"/>
          </w:tcPr>
          <w:p w14:paraId="316C140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 (use 3-MA)</w:t>
            </w:r>
          </w:p>
        </w:tc>
        <w:tc>
          <w:tcPr>
            <w:tcW w:w="1383" w:type="dxa"/>
            <w:vAlign w:val="center"/>
          </w:tcPr>
          <w:p w14:paraId="1A493DB7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HepG2, Huh‑7</w:t>
            </w:r>
          </w:p>
        </w:tc>
        <w:tc>
          <w:tcPr>
            <w:tcW w:w="770" w:type="dxa"/>
            <w:vAlign w:val="center"/>
          </w:tcPr>
          <w:p w14:paraId="06D161E9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29A5E59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Ib3U8L0F1dGhvcj48WWVhcj4yMDE5PC9ZZWFyPjxSZWNO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==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Ib3U8L0F1dGhvcj48WWVhcj4yMDE5PC9ZZWFyPjxSZWNO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==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370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tr w:rsidR="009B4CC2" w:rsidRPr="00C6566A" w14:paraId="1E8E5AD5" w14:textId="77777777">
        <w:tc>
          <w:tcPr>
            <w:tcW w:w="2641" w:type="dxa"/>
            <w:vAlign w:val="center"/>
          </w:tcPr>
          <w:p w14:paraId="617663E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lastRenderedPageBreak/>
              <w:t>Felodipine/inducer</w:t>
            </w:r>
          </w:p>
        </w:tc>
        <w:tc>
          <w:tcPr>
            <w:tcW w:w="1750" w:type="dxa"/>
            <w:vAlign w:val="center"/>
          </w:tcPr>
          <w:p w14:paraId="15E3979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/GFP-LC3↑</w:t>
            </w:r>
          </w:p>
        </w:tc>
        <w:tc>
          <w:tcPr>
            <w:tcW w:w="1490" w:type="dxa"/>
            <w:vAlign w:val="center"/>
          </w:tcPr>
          <w:p w14:paraId="573B73AA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1ED12B9C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5982B3E5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mRFP-GFP-LC3</w:t>
            </w:r>
          </w:p>
        </w:tc>
        <w:tc>
          <w:tcPr>
            <w:tcW w:w="1570" w:type="dxa"/>
            <w:vAlign w:val="center"/>
          </w:tcPr>
          <w:p w14:paraId="063C4930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51D0669E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42FD8D5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Neuroprotection (</w:t>
            </w:r>
            <w:r w:rsidRPr="00C6566A">
              <w:rPr>
                <w:i/>
                <w:iCs/>
                <w:sz w:val="14"/>
                <w:szCs w:val="14"/>
              </w:rPr>
              <w:t xml:space="preserve">ATG7 </w:t>
            </w:r>
            <w:r w:rsidRPr="00C6566A">
              <w:rPr>
                <w:sz w:val="14"/>
                <w:szCs w:val="14"/>
              </w:rPr>
              <w:t>KO)</w:t>
            </w:r>
          </w:p>
        </w:tc>
        <w:tc>
          <w:tcPr>
            <w:tcW w:w="1383" w:type="dxa"/>
            <w:vAlign w:val="center"/>
          </w:tcPr>
          <w:p w14:paraId="1425446A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Mice primary neurons</w:t>
            </w:r>
          </w:p>
        </w:tc>
        <w:tc>
          <w:tcPr>
            <w:tcW w:w="770" w:type="dxa"/>
            <w:vAlign w:val="center"/>
          </w:tcPr>
          <w:p w14:paraId="74BE543F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44B2E88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TaWRkaXFpPC9BdXRob3I+PFllYXI+MjAxOTwvWWVhcj48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TaWRkaXFpPC9BdXRob3I+PFllYXI+MjAxOTwvWWVhcj48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371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tr w:rsidR="009B4CC2" w:rsidRPr="00C6566A" w14:paraId="3B525920" w14:textId="77777777">
        <w:tc>
          <w:tcPr>
            <w:tcW w:w="2641" w:type="dxa"/>
            <w:vAlign w:val="center"/>
          </w:tcPr>
          <w:p w14:paraId="563F592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Xanthoangelol/inducer</w:t>
            </w:r>
          </w:p>
        </w:tc>
        <w:tc>
          <w:tcPr>
            <w:tcW w:w="1750" w:type="dxa"/>
            <w:vAlign w:val="center"/>
          </w:tcPr>
          <w:p w14:paraId="574CC4E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staining↑</w:t>
            </w:r>
          </w:p>
        </w:tc>
        <w:tc>
          <w:tcPr>
            <w:tcW w:w="1490" w:type="dxa"/>
            <w:vAlign w:val="center"/>
          </w:tcPr>
          <w:p w14:paraId="3729A1B0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532CAE62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742AD072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298BA65E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D7A2ED9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03643EB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 xml:space="preserve">Anti‐metastatic activity (use 3-MA and </w:t>
            </w:r>
            <w:r w:rsidRPr="00C6566A">
              <w:rPr>
                <w:i/>
                <w:iCs/>
                <w:sz w:val="14"/>
                <w:szCs w:val="14"/>
              </w:rPr>
              <w:t xml:space="preserve">BECN1 </w:t>
            </w:r>
            <w:r w:rsidRPr="00C6566A">
              <w:rPr>
                <w:sz w:val="14"/>
                <w:szCs w:val="14"/>
              </w:rPr>
              <w:t>KD)</w:t>
            </w:r>
          </w:p>
        </w:tc>
        <w:tc>
          <w:tcPr>
            <w:tcW w:w="1383" w:type="dxa"/>
            <w:vAlign w:val="center"/>
          </w:tcPr>
          <w:p w14:paraId="37C6739B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Hep3B, Huh7</w:t>
            </w:r>
          </w:p>
        </w:tc>
        <w:tc>
          <w:tcPr>
            <w:tcW w:w="770" w:type="dxa"/>
            <w:vAlign w:val="center"/>
          </w:tcPr>
          <w:p w14:paraId="534DD095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6B47C4B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ZYW5nPC9BdXRob3I+PFllYXI+MjAxOTwvWWVhcj48UmVj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ZYW5nPC9BdXRob3I+PFllYXI+MjAxOTwvWWVhcj48UmVj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372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tr w:rsidR="009B4CC2" w:rsidRPr="00C6566A" w14:paraId="30528395" w14:textId="77777777">
        <w:tc>
          <w:tcPr>
            <w:tcW w:w="2641" w:type="dxa"/>
            <w:vAlign w:val="center"/>
          </w:tcPr>
          <w:p w14:paraId="613206C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6-Bromoindirubin-3'-Oxime/inducer</w:t>
            </w:r>
          </w:p>
        </w:tc>
        <w:tc>
          <w:tcPr>
            <w:tcW w:w="1750" w:type="dxa"/>
            <w:vAlign w:val="center"/>
          </w:tcPr>
          <w:p w14:paraId="5739E3B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</w:t>
            </w:r>
          </w:p>
        </w:tc>
        <w:tc>
          <w:tcPr>
            <w:tcW w:w="1490" w:type="dxa"/>
            <w:vAlign w:val="center"/>
          </w:tcPr>
          <w:p w14:paraId="62E0E560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8CC792D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↓</w:t>
            </w:r>
          </w:p>
        </w:tc>
        <w:tc>
          <w:tcPr>
            <w:tcW w:w="1280" w:type="dxa"/>
            <w:vAlign w:val="center"/>
          </w:tcPr>
          <w:p w14:paraId="0751A35F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61F515D4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12534733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MTOR and GSK3B inhibition</w:t>
            </w:r>
          </w:p>
        </w:tc>
        <w:tc>
          <w:tcPr>
            <w:tcW w:w="1337" w:type="dxa"/>
            <w:vAlign w:val="center"/>
          </w:tcPr>
          <w:p w14:paraId="1FDF398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Cytoprotective function</w:t>
            </w:r>
          </w:p>
        </w:tc>
        <w:tc>
          <w:tcPr>
            <w:tcW w:w="1383" w:type="dxa"/>
            <w:vAlign w:val="center"/>
          </w:tcPr>
          <w:p w14:paraId="51AFE81B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770" w:type="dxa"/>
            <w:vAlign w:val="center"/>
          </w:tcPr>
          <w:p w14:paraId="646846BF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0F6EFFA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/>
            </w:r>
            <w:r w:rsidRPr="00C6566A">
              <w:rPr>
                <w:sz w:val="14"/>
                <w:szCs w:val="14"/>
              </w:rPr>
              <w:instrText xml:space="preserve"> ADDIN EN.CITE &lt;EndNote&gt;&lt;Cite&gt;&lt;Author&gt;Guo&lt;/Author&gt;&lt;Year&gt;2019&lt;/Year&gt;&lt;RecNum&gt;480&lt;/RecNum&gt;&lt;DisplayText&gt;[373]&lt;/DisplayText&gt;&lt;record&gt;&lt;rec-number&gt;480&lt;/rec-number&gt;&lt;foreign-keys&gt;&lt;key app="EN" db-id="waeerr2xixw097e0tzkxdspa9fttp5p02s2w" timestamp="1565970621"&gt;480&lt;/key&gt;&lt;key app="ENWeb" db-id=""&gt;0&lt;/key&gt;&lt;/foreign-keys&gt;&lt;ref-type name="Journal Article"&gt;17&lt;/ref-type&gt;&lt;contributors&gt;&lt;authors&gt;&lt;author&gt;Guo, D.&lt;/author&gt;&lt;author&gt;Shen, Y.&lt;/author&gt;&lt;author&gt;Li, W.&lt;/author&gt;&lt;author&gt;Li, Q.&lt;/author&gt;&lt;author&gt;Zhao, Y.&lt;/author&gt;&lt;author&gt;Pan, C.&lt;/author&gt;&lt;author&gt;Chen, B.&lt;/author&gt;&lt;author&gt;Zhong, Y.&lt;/author&gt;&lt;author&gt;Miao, Y.&lt;/author&gt;&lt;/authors&gt;&lt;/contributors&gt;&lt;auth-address&gt;Department of Geriatrics, Shanghai Jiao Tong University Affiliated Sixth People&amp;apos;s Hospital, Shanghai, China.&amp;#xD;Department of Cardiology, Shanghai Jiao Tong University Affiliated Sixth People&amp;apos;s Hospital, Shanghai, China.&amp;#xD;Department of Orthopedics, Shanghai Jiao Tong University Affiliated Sixth People&amp;apos;s Hospital, Shanghai, China.&lt;/auth-address&gt;&lt;titles&gt;&lt;title&gt;6-Bromoindirubin-3&amp;apos;-Oxime (6BIO) Suppresses the mTOR Pathway, Promotes Autophagy, and Exerts Anti-aging Effects in Rodent Liver&lt;/title&gt;&lt;secondary-title&gt;Front Pharmacol&lt;/secondary-title&gt;&lt;/titles&gt;&lt;periodical&gt;&lt;full-title&gt;Front Pharmacol&lt;/full-title&gt;&lt;/periodical&gt;&lt;pages&gt;320&lt;/pages&gt;&lt;volume&gt;10&lt;/volume&gt;&lt;edition&gt;2019/05/07&lt;/edition&gt;&lt;keywords&gt;&lt;keyword&gt;6-bromoindirubin-3&amp;apos;-oxime&lt;/keyword&gt;&lt;keyword&gt;aging&lt;/keyword&gt;&lt;keyword&gt;autophagy&lt;/keyword&gt;&lt;keyword&gt;glycogen synthase kinase-3beta&lt;/keyword&gt;&lt;keyword&gt;mammalian target of rapamycin&lt;/keyword&gt;&lt;/keywords&gt;&lt;dates&gt;&lt;year&gt;2019&lt;/year&gt;&lt;/dates&gt;&lt;isbn&gt;1663-9812 (Print)&amp;#xD;1663-9812 (Linking)&lt;/isbn&gt;&lt;accession-num&gt;31057395&lt;/accession-num&gt;&lt;urls&gt;&lt;related-urls&gt;&lt;url&gt;https://www.ncbi.nlm.nih.gov/pubmed/31057395&lt;/url&gt;&lt;/related-urls&gt;&lt;/urls&gt;&lt;custom2&gt;PMC6477879&lt;/custom2&gt;&lt;electronic-resource-num&gt;10.3389/fphar.2019.00320&lt;/electronic-resource-num&gt;&lt;/record&gt;&lt;/Cite&gt;&lt;/EndNote&gt;</w:instrText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373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tr w:rsidR="009B4CC2" w:rsidRPr="00C6566A" w14:paraId="2D498803" w14:textId="77777777">
        <w:tc>
          <w:tcPr>
            <w:tcW w:w="2641" w:type="dxa"/>
            <w:vAlign w:val="center"/>
          </w:tcPr>
          <w:p w14:paraId="688EC3C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bookmarkStart w:id="76" w:name="_Hlk16935358"/>
            <w:r w:rsidRPr="00C6566A">
              <w:rPr>
                <w:sz w:val="14"/>
                <w:szCs w:val="14"/>
              </w:rPr>
              <w:t>STF-62247/inhibitor</w:t>
            </w:r>
          </w:p>
        </w:tc>
        <w:tc>
          <w:tcPr>
            <w:tcW w:w="1750" w:type="dxa"/>
            <w:vAlign w:val="center"/>
          </w:tcPr>
          <w:p w14:paraId="47F931D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herry/GFP-LC3↑, LC3 staining↑</w:t>
            </w:r>
          </w:p>
        </w:tc>
        <w:tc>
          <w:tcPr>
            <w:tcW w:w="1490" w:type="dxa"/>
            <w:vAlign w:val="center"/>
          </w:tcPr>
          <w:p w14:paraId="3DF9AD58" w14:textId="2551BDEA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, ATG12</w:t>
            </w:r>
            <w:r w:rsidRPr="00C6566A">
              <w:rPr>
                <w:color w:val="000000"/>
                <w:sz w:val="14"/>
                <w:szCs w:val="14"/>
              </w:rPr>
              <w:softHyphen/>
              <w:t>–ATG5 conjugation</w:t>
            </w:r>
          </w:p>
        </w:tc>
        <w:tc>
          <w:tcPr>
            <w:tcW w:w="1280" w:type="dxa"/>
            <w:vAlign w:val="center"/>
          </w:tcPr>
          <w:p w14:paraId="2E7BD133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5F156F43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mCherry-GFP-LC3</w:t>
            </w:r>
          </w:p>
        </w:tc>
        <w:tc>
          <w:tcPr>
            <w:tcW w:w="1570" w:type="dxa"/>
            <w:vAlign w:val="center"/>
          </w:tcPr>
          <w:p w14:paraId="545A4018" w14:textId="5D5B80F8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 xml:space="preserve">LysoTracker, </w:t>
            </w:r>
            <w:bookmarkStart w:id="77" w:name="OLE_LINK25"/>
            <w:r w:rsidRPr="00C6566A">
              <w:rPr>
                <w:color w:val="000000"/>
                <w:sz w:val="14"/>
                <w:szCs w:val="14"/>
              </w:rPr>
              <w:t>LAMP2 staining</w:t>
            </w:r>
            <w:bookmarkEnd w:id="77"/>
            <w:r w:rsidRPr="00C6566A">
              <w:rPr>
                <w:color w:val="000000"/>
                <w:sz w:val="14"/>
                <w:szCs w:val="14"/>
              </w:rPr>
              <w:t>, CTSD protein level</w:t>
            </w:r>
          </w:p>
        </w:tc>
        <w:tc>
          <w:tcPr>
            <w:tcW w:w="1470" w:type="dxa"/>
            <w:vAlign w:val="center"/>
          </w:tcPr>
          <w:p w14:paraId="2559C1FF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ysosomal function impairment</w:t>
            </w:r>
          </w:p>
        </w:tc>
        <w:tc>
          <w:tcPr>
            <w:tcW w:w="1337" w:type="dxa"/>
            <w:vAlign w:val="center"/>
          </w:tcPr>
          <w:p w14:paraId="7F740EF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 (</w:t>
            </w:r>
            <w:r w:rsidRPr="00C6566A">
              <w:rPr>
                <w:i/>
                <w:iCs/>
                <w:sz w:val="14"/>
                <w:szCs w:val="14"/>
              </w:rPr>
              <w:t>BECN1</w:t>
            </w:r>
            <w:r w:rsidRPr="00C6566A">
              <w:rPr>
                <w:sz w:val="14"/>
                <w:szCs w:val="14"/>
              </w:rPr>
              <w:t xml:space="preserve"> and </w:t>
            </w:r>
            <w:r w:rsidRPr="00C6566A">
              <w:rPr>
                <w:i/>
                <w:iCs/>
                <w:sz w:val="14"/>
                <w:szCs w:val="14"/>
              </w:rPr>
              <w:t>ATG5</w:t>
            </w:r>
            <w:r w:rsidRPr="00C6566A">
              <w:rPr>
                <w:sz w:val="14"/>
                <w:szCs w:val="14"/>
              </w:rPr>
              <w:t xml:space="preserve"> KO)</w:t>
            </w:r>
          </w:p>
        </w:tc>
        <w:tc>
          <w:tcPr>
            <w:tcW w:w="1383" w:type="dxa"/>
            <w:vAlign w:val="center"/>
          </w:tcPr>
          <w:p w14:paraId="226F87A1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RCC4&amp;10</w:t>
            </w:r>
          </w:p>
        </w:tc>
        <w:tc>
          <w:tcPr>
            <w:tcW w:w="770" w:type="dxa"/>
            <w:vAlign w:val="center"/>
          </w:tcPr>
          <w:p w14:paraId="2BB2FA3D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0C36CC5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/>
            </w:r>
            <w:r w:rsidRPr="00C6566A">
              <w:rPr>
                <w:sz w:val="14"/>
                <w:szCs w:val="14"/>
              </w:rPr>
              <w:instrText xml:space="preserve"> ADDIN EN.CITE &lt;EndNote&gt;&lt;Cite&gt;&lt;Author&gt;Bouhamdani&lt;/Author&gt;&lt;Year&gt;2019&lt;/Year&gt;&lt;RecNum&gt;589&lt;/RecNum&gt;&lt;DisplayText&gt;[374]&lt;/DisplayText&gt;&lt;record&gt;&lt;rec-number&gt;589&lt;/rec-number&gt;&lt;foreign-keys&gt;&lt;key app="EN" db-id="waeerr2xixw097e0tzkxdspa9fttp5p02s2w" timestamp="1566100161"&gt;589&lt;/key&gt;&lt;/foreign-keys&gt;&lt;ref-type name="Journal Article"&gt;17&lt;/ref-type&gt;&lt;contributors&gt;&lt;authors&gt;&lt;author&gt;Bouhamdani, N.&lt;/author&gt;&lt;author&gt;Comeau, D.&lt;/author&gt;&lt;author&gt;Cormier, K.&lt;/author&gt;&lt;author&gt;Turcotte, S.&lt;/author&gt;&lt;/authors&gt;&lt;/contributors&gt;&lt;auth-address&gt;Department of Chemistry and Biochemistry, Universite de Moncton , Moncton, New Brunswick , Canada.&amp;#xD;Atlantic Cancer Research Institute , Moncton, New Brunswick , Canada.&lt;/auth-address&gt;&lt;titles&gt;&lt;title&gt;STF-62247 accumulates in lysosomes and blocks late stages of autophagy to selectively target von Hippel-Lindau-inactivated cells&lt;/title&gt;&lt;secondary-title&gt;Am J Physiol Cell Physiol&lt;/secondary-title&gt;&lt;/titles&gt;&lt;pages&gt;C605-C620&lt;/pages&gt;&lt;volume&gt;316&lt;/volume&gt;&lt;number&gt;5&lt;/number&gt;&lt;edition&gt;2019/02/14&lt;/edition&gt;&lt;keywords&gt;&lt;keyword&gt;Stf-6224&lt;/keyword&gt;&lt;keyword&gt;autophagy&lt;/keyword&gt;&lt;keyword&gt;endocytosis&lt;/keyword&gt;&lt;keyword&gt;lysosomes&lt;/keyword&gt;&lt;keyword&gt;renal cell carcinoma&lt;/keyword&gt;&lt;keyword&gt;von Hippel-Lindau&lt;/keyword&gt;&lt;/keywords&gt;&lt;dates&gt;&lt;year&gt;2019&lt;/year&gt;&lt;pub-dates&gt;&lt;date&gt;May 1&lt;/date&gt;&lt;/pub-dates&gt;&lt;/dates&gt;&lt;isbn&gt;1522-1563 (Electronic)&amp;#xD;0363-6143 (Linking)&lt;/isbn&gt;&lt;accession-num&gt;30758995&lt;/accession-num&gt;&lt;urls&gt;&lt;related-urls&gt;&lt;url&gt;https://www.ncbi.nlm.nih.gov/pubmed/30758995&lt;/url&gt;&lt;/related-urls&gt;&lt;/urls&gt;&lt;electronic-resource-num&gt;10.1152/ajpcell.00483.2018&lt;/electronic-resource-num&gt;&lt;/record&gt;&lt;/Cite&gt;&lt;/EndNote&gt;</w:instrText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374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bookmarkEnd w:id="76"/>
      <w:tr w:rsidR="009B4CC2" w:rsidRPr="00C6566A" w14:paraId="034FBBA7" w14:textId="77777777">
        <w:tc>
          <w:tcPr>
            <w:tcW w:w="2641" w:type="dxa"/>
            <w:vAlign w:val="center"/>
          </w:tcPr>
          <w:p w14:paraId="78F3983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Sasanquasaponin ΙΙΙ/inducer</w:t>
            </w:r>
          </w:p>
        </w:tc>
        <w:tc>
          <w:tcPr>
            <w:tcW w:w="1750" w:type="dxa"/>
            <w:vAlign w:val="center"/>
          </w:tcPr>
          <w:p w14:paraId="3423F1A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GFP-LC3↑</w:t>
            </w:r>
          </w:p>
        </w:tc>
        <w:tc>
          <w:tcPr>
            <w:tcW w:w="1490" w:type="dxa"/>
            <w:vAlign w:val="center"/>
          </w:tcPr>
          <w:p w14:paraId="61FAE5B1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14A9675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DQ-BSA</w:t>
            </w:r>
          </w:p>
        </w:tc>
        <w:tc>
          <w:tcPr>
            <w:tcW w:w="1280" w:type="dxa"/>
            <w:vAlign w:val="center"/>
          </w:tcPr>
          <w:p w14:paraId="557AFA91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utophagosome biogenesis inhibition assay</w:t>
            </w:r>
          </w:p>
        </w:tc>
        <w:tc>
          <w:tcPr>
            <w:tcW w:w="1570" w:type="dxa"/>
            <w:vAlign w:val="center"/>
          </w:tcPr>
          <w:p w14:paraId="69EB7473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AMP1 staining</w:t>
            </w:r>
          </w:p>
        </w:tc>
        <w:tc>
          <w:tcPr>
            <w:tcW w:w="1470" w:type="dxa"/>
            <w:vAlign w:val="center"/>
          </w:tcPr>
          <w:p w14:paraId="08DF4F93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79FC6E2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 (use 3-MA)</w:t>
            </w:r>
          </w:p>
        </w:tc>
        <w:tc>
          <w:tcPr>
            <w:tcW w:w="1383" w:type="dxa"/>
            <w:vAlign w:val="center"/>
          </w:tcPr>
          <w:p w14:paraId="641BA1E4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375</w:t>
            </w:r>
          </w:p>
        </w:tc>
        <w:tc>
          <w:tcPr>
            <w:tcW w:w="770" w:type="dxa"/>
            <w:vAlign w:val="center"/>
          </w:tcPr>
          <w:p w14:paraId="131E9740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179D298D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MaWFuZzwvQXV0aG9yPjxZZWFyPjIwMTk8L1llYXI+PFJl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MaWFuZzwvQXV0aG9yPjxZZWFyPjIwMTk8L1llYXI+PFJl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375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tr w:rsidR="009B4CC2" w:rsidRPr="00C6566A" w14:paraId="37CF100A" w14:textId="77777777">
        <w:tc>
          <w:tcPr>
            <w:tcW w:w="2641" w:type="dxa"/>
            <w:vAlign w:val="center"/>
          </w:tcPr>
          <w:p w14:paraId="24DE9657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SI113/inducer</w:t>
            </w:r>
          </w:p>
        </w:tc>
        <w:tc>
          <w:tcPr>
            <w:tcW w:w="1750" w:type="dxa"/>
            <w:vAlign w:val="center"/>
          </w:tcPr>
          <w:p w14:paraId="0A3A429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7818F05E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6FCA46B9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</w:t>
            </w:r>
          </w:p>
        </w:tc>
        <w:tc>
          <w:tcPr>
            <w:tcW w:w="1280" w:type="dxa"/>
            <w:vAlign w:val="center"/>
          </w:tcPr>
          <w:p w14:paraId="3E081BB9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581C4D11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50C55C3E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3E7092E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7FC0CD0E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DF, U373MG, T98G, GBM-1&amp;3</w:t>
            </w:r>
          </w:p>
        </w:tc>
        <w:tc>
          <w:tcPr>
            <w:tcW w:w="770" w:type="dxa"/>
            <w:vAlign w:val="center"/>
          </w:tcPr>
          <w:p w14:paraId="22879F2E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7F25C6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NYXR0ZW9uaTwvQXV0aG9yPjxZZWFyPjIwMTk8L1llYXI+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NYXR0ZW9uaTwvQXV0aG9yPjxZZWFyPjIwMTk8L1llYXI+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376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tr w:rsidR="009B4CC2" w:rsidRPr="00C6566A" w14:paraId="47F8FC83" w14:textId="77777777">
        <w:tc>
          <w:tcPr>
            <w:tcW w:w="2641" w:type="dxa"/>
            <w:vAlign w:val="center"/>
          </w:tcPr>
          <w:p w14:paraId="1DA733D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Oleate/inhibitor</w:t>
            </w:r>
          </w:p>
        </w:tc>
        <w:tc>
          <w:tcPr>
            <w:tcW w:w="1750" w:type="dxa"/>
            <w:vAlign w:val="center"/>
          </w:tcPr>
          <w:p w14:paraId="327B86C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GFP-LC3↓</w:t>
            </w:r>
          </w:p>
        </w:tc>
        <w:tc>
          <w:tcPr>
            <w:tcW w:w="1490" w:type="dxa"/>
            <w:vAlign w:val="center"/>
          </w:tcPr>
          <w:p w14:paraId="47EE86CA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24B5CEF2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6DD0F267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03F0471E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33E4FA61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MAPK, ATF2 (</w:t>
            </w:r>
            <w:r w:rsidRPr="00C6566A">
              <w:rPr>
                <w:color w:val="000000"/>
                <w:sz w:val="14"/>
                <w:szCs w:val="14"/>
              </w:rPr>
              <w:t>activating transcription factor 2</w:t>
            </w:r>
            <w:r w:rsidRPr="00C6566A">
              <w:rPr>
                <w:sz w:val="14"/>
                <w:szCs w:val="14"/>
              </w:rPr>
              <w:t>)</w:t>
            </w:r>
          </w:p>
        </w:tc>
        <w:tc>
          <w:tcPr>
            <w:tcW w:w="1337" w:type="dxa"/>
            <w:vAlign w:val="center"/>
          </w:tcPr>
          <w:p w14:paraId="726622B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383" w:type="dxa"/>
            <w:vAlign w:val="center"/>
          </w:tcPr>
          <w:p w14:paraId="534ED19F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Hepa-1c1c7</w:t>
            </w:r>
          </w:p>
        </w:tc>
        <w:tc>
          <w:tcPr>
            <w:tcW w:w="770" w:type="dxa"/>
            <w:vAlign w:val="center"/>
          </w:tcPr>
          <w:p w14:paraId="11CCA671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731A032E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OaW5nPC9BdXRob3I+PFllYXI+MjAxOTwvWWVhcj48UmVj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OaW5nPC9BdXRob3I+PFllYXI+MjAxOTwvWWVhcj48UmVj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377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tr w:rsidR="009B4CC2" w:rsidRPr="00C6566A" w14:paraId="416D6AF6" w14:textId="77777777">
        <w:tc>
          <w:tcPr>
            <w:tcW w:w="2641" w:type="dxa"/>
            <w:vAlign w:val="center"/>
          </w:tcPr>
          <w:p w14:paraId="35FC10B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 xml:space="preserve">1400W/inducer </w:t>
            </w:r>
          </w:p>
        </w:tc>
        <w:tc>
          <w:tcPr>
            <w:tcW w:w="1750" w:type="dxa"/>
            <w:vAlign w:val="center"/>
          </w:tcPr>
          <w:p w14:paraId="221A4899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655FE2AE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2A8829E5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44BBF342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7970063C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59AC3524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337" w:type="dxa"/>
            <w:vAlign w:val="center"/>
          </w:tcPr>
          <w:p w14:paraId="3E7F7DF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3C106F68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U87MG</w:t>
            </w:r>
          </w:p>
        </w:tc>
        <w:tc>
          <w:tcPr>
            <w:tcW w:w="770" w:type="dxa"/>
            <w:vAlign w:val="center"/>
          </w:tcPr>
          <w:p w14:paraId="5D8EBA3A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78B2DE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QYWx1bWJvPC9BdXRob3I+PFllYXI+MjAxOTwvWWVhcj48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QYWx1bWJvPC9BdXRob3I+PFllYXI+MjAxOTwvWWVhcj48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378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tr w:rsidR="009B4CC2" w:rsidRPr="00C6566A" w14:paraId="1F992A58" w14:textId="77777777">
        <w:tc>
          <w:tcPr>
            <w:tcW w:w="2641" w:type="dxa"/>
            <w:vAlign w:val="center"/>
          </w:tcPr>
          <w:p w14:paraId="1DAD2A0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bookmarkStart w:id="78" w:name="_Hlk16935408"/>
            <w:r w:rsidRPr="00C6566A">
              <w:rPr>
                <w:sz w:val="14"/>
                <w:szCs w:val="14"/>
              </w:rPr>
              <w:t>ECDD-S27/inhibitor</w:t>
            </w:r>
          </w:p>
        </w:tc>
        <w:tc>
          <w:tcPr>
            <w:tcW w:w="1750" w:type="dxa"/>
            <w:vAlign w:val="center"/>
          </w:tcPr>
          <w:p w14:paraId="1730F22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/GFP-LC3↑</w:t>
            </w:r>
          </w:p>
        </w:tc>
        <w:tc>
          <w:tcPr>
            <w:tcW w:w="1490" w:type="dxa"/>
            <w:vAlign w:val="center"/>
          </w:tcPr>
          <w:p w14:paraId="4BC7A0AF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46C2879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↑</w:t>
            </w:r>
          </w:p>
        </w:tc>
        <w:tc>
          <w:tcPr>
            <w:tcW w:w="1280" w:type="dxa"/>
            <w:vAlign w:val="center"/>
          </w:tcPr>
          <w:p w14:paraId="04598E11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RFP-GFP-LC3</w:t>
            </w:r>
          </w:p>
        </w:tc>
        <w:tc>
          <w:tcPr>
            <w:tcW w:w="1570" w:type="dxa"/>
            <w:vAlign w:val="center"/>
          </w:tcPr>
          <w:p w14:paraId="7AABC90F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ysoTracker</w:t>
            </w:r>
          </w:p>
        </w:tc>
        <w:tc>
          <w:tcPr>
            <w:tcW w:w="1470" w:type="dxa"/>
            <w:vAlign w:val="center"/>
          </w:tcPr>
          <w:p w14:paraId="2B4D4F11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V-ATPase inhibition</w:t>
            </w:r>
          </w:p>
        </w:tc>
        <w:tc>
          <w:tcPr>
            <w:tcW w:w="1337" w:type="dxa"/>
            <w:vAlign w:val="center"/>
          </w:tcPr>
          <w:p w14:paraId="4FDF1A8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 (use BAF)</w:t>
            </w:r>
          </w:p>
        </w:tc>
        <w:tc>
          <w:tcPr>
            <w:tcW w:w="1383" w:type="dxa"/>
            <w:vAlign w:val="center"/>
          </w:tcPr>
          <w:p w14:paraId="3D08FD8A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RAW264.7, HT-29, HepG2, HeLa</w:t>
            </w:r>
          </w:p>
        </w:tc>
        <w:tc>
          <w:tcPr>
            <w:tcW w:w="770" w:type="dxa"/>
            <w:vAlign w:val="center"/>
          </w:tcPr>
          <w:p w14:paraId="1CF36AD5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41561CB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QYWhhPC9BdXRob3I+PFllYXI+MjAxOTwvWWVhcj48UmVj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QYWhhPC9BdXRob3I+PFllYXI+MjAxOTwvWWVhcj48UmVj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379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bookmarkEnd w:id="78"/>
      <w:tr w:rsidR="009B4CC2" w:rsidRPr="00C6566A" w14:paraId="33C39FC3" w14:textId="77777777">
        <w:tc>
          <w:tcPr>
            <w:tcW w:w="2641" w:type="dxa"/>
            <w:vAlign w:val="center"/>
          </w:tcPr>
          <w:p w14:paraId="51FA47D6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WX20120108/inducer</w:t>
            </w:r>
          </w:p>
        </w:tc>
        <w:tc>
          <w:tcPr>
            <w:tcW w:w="1750" w:type="dxa"/>
            <w:vAlign w:val="center"/>
          </w:tcPr>
          <w:p w14:paraId="09A2BCB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LC3 staining↑</w:t>
            </w:r>
          </w:p>
        </w:tc>
        <w:tc>
          <w:tcPr>
            <w:tcW w:w="1490" w:type="dxa"/>
            <w:vAlign w:val="center"/>
          </w:tcPr>
          <w:p w14:paraId="432EF932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7C1AD3E5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and mRNA level↑</w:t>
            </w:r>
          </w:p>
        </w:tc>
        <w:tc>
          <w:tcPr>
            <w:tcW w:w="1280" w:type="dxa"/>
            <w:vAlign w:val="center"/>
          </w:tcPr>
          <w:p w14:paraId="2C3FE524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2A464DC0" w14:textId="0074D84E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LysoTracker, CTSB&amp;D activity</w:t>
            </w:r>
          </w:p>
        </w:tc>
        <w:tc>
          <w:tcPr>
            <w:tcW w:w="1470" w:type="dxa"/>
            <w:vAlign w:val="center"/>
          </w:tcPr>
          <w:p w14:paraId="66219703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ROS-FOXO</w:t>
            </w:r>
          </w:p>
        </w:tc>
        <w:tc>
          <w:tcPr>
            <w:tcW w:w="1337" w:type="dxa"/>
            <w:vAlign w:val="center"/>
          </w:tcPr>
          <w:p w14:paraId="31AB4D3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13BF26BB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HeLa, MDA-MB-231</w:t>
            </w:r>
          </w:p>
        </w:tc>
        <w:tc>
          <w:tcPr>
            <w:tcW w:w="770" w:type="dxa"/>
            <w:vAlign w:val="center"/>
          </w:tcPr>
          <w:p w14:paraId="273D9A4B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0154F83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EaW5nPC9BdXRob3I+PFllYXI+MjAxOTwvWWVhcj48UmVj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EaW5nPC9BdXRob3I+PFllYXI+MjAxOTwvWWVhcj48UmVj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380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tr w:rsidR="009B4CC2" w:rsidRPr="00C6566A" w14:paraId="6F463126" w14:textId="77777777">
        <w:tc>
          <w:tcPr>
            <w:tcW w:w="2641" w:type="dxa"/>
            <w:vAlign w:val="center"/>
          </w:tcPr>
          <w:p w14:paraId="72D4DBBF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Pristimerin/inducer</w:t>
            </w:r>
          </w:p>
        </w:tc>
        <w:tc>
          <w:tcPr>
            <w:tcW w:w="1750" w:type="dxa"/>
            <w:vAlign w:val="center"/>
          </w:tcPr>
          <w:p w14:paraId="6AFF26E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</w:p>
        </w:tc>
        <w:tc>
          <w:tcPr>
            <w:tcW w:w="1490" w:type="dxa"/>
            <w:vAlign w:val="center"/>
          </w:tcPr>
          <w:p w14:paraId="598485E5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4C118685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280" w:type="dxa"/>
            <w:vAlign w:val="center"/>
          </w:tcPr>
          <w:p w14:paraId="57627E79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570" w:type="dxa"/>
            <w:vAlign w:val="center"/>
          </w:tcPr>
          <w:p w14:paraId="789ABFD8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63BEC424" w14:textId="1D9AD8D1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ROS-MAPK/JNK</w:t>
            </w:r>
          </w:p>
        </w:tc>
        <w:tc>
          <w:tcPr>
            <w:tcW w:w="1337" w:type="dxa"/>
            <w:vAlign w:val="center"/>
          </w:tcPr>
          <w:p w14:paraId="287790E4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 (use 3-MA)</w:t>
            </w:r>
          </w:p>
        </w:tc>
        <w:tc>
          <w:tcPr>
            <w:tcW w:w="1383" w:type="dxa"/>
            <w:vAlign w:val="center"/>
          </w:tcPr>
          <w:p w14:paraId="0DFE3F51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K562</w:t>
            </w:r>
          </w:p>
        </w:tc>
        <w:tc>
          <w:tcPr>
            <w:tcW w:w="770" w:type="dxa"/>
            <w:vAlign w:val="center"/>
          </w:tcPr>
          <w:p w14:paraId="6DCFBAA6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5538634C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/>
            </w:r>
            <w:r w:rsidRPr="00C6566A">
              <w:rPr>
                <w:sz w:val="14"/>
                <w:szCs w:val="14"/>
              </w:rPr>
              <w:instrText xml:space="preserve"> ADDIN EN.CITE &lt;EndNote&gt;&lt;Cite&gt;&lt;Author&gt;Liu&lt;/Author&gt;&lt;Year&gt;2019&lt;/Year&gt;&lt;RecNum&gt;486&lt;/RecNum&gt;&lt;DisplayText&gt;[381]&lt;/DisplayText&gt;&lt;record&gt;&lt;rec-number&gt;486&lt;/rec-number&gt;&lt;foreign-keys&gt;&lt;key app="EN" db-id="waeerr2xixw097e0tzkxdspa9fttp5p02s2w" timestamp="1565970651"&gt;486&lt;/key&gt;&lt;key app="ENWeb" db-id=""&gt;0&lt;/key&gt;&lt;/foreign-keys&gt;&lt;ref-type name="Journal Article"&gt;17&lt;/ref-type&gt;&lt;contributors&gt;&lt;authors&gt;&lt;author&gt;Liu, Y.&lt;/author&gt;&lt;author&gt;Ren, Z.&lt;/author&gt;&lt;author&gt;Li, X.&lt;/author&gt;&lt;author&gt;Zhong, J.&lt;/author&gt;&lt;author&gt;Bi, Y.&lt;/author&gt;&lt;author&gt;Li, R.&lt;/author&gt;&lt;author&gt;Zhao, Q.&lt;/author&gt;&lt;author&gt;Yu, X.&lt;/author&gt;&lt;/authors&gt;&lt;/contributors&gt;&lt;auth-address&gt;Laboratory of Inflammation and Molecular Pharmacology, School of Basic Medical Sciences &amp;amp; Biomedical Research Institute, Hubei University of Medicine, Shiyan, 442000, P. R. China.&amp;#xD;First Clinical College, Hubei University of Medicine, Shiyan, 442000, P. R. China.&amp;#xD;Hubei Key Laboratory of Natural Products Research and Development, China Three Gorges University, Yichang, 443002, P. R. China.&amp;#xD;Institute of Medicine and Nursing, Hubei University of Medicine, Shiyan, 442000, P. R. China.&lt;/auth-address&gt;&lt;titles&gt;&lt;title&gt;Pristimerin Induces Autophagy-Mediated Cell Death in K562 Cells through the ROS/JNK Signaling Pathway&lt;/title&gt;&lt;secondary-title&gt;Chem Biodivers&lt;/secondary-title&gt;&lt;/titles&gt;&lt;periodical&gt;&lt;full-title&gt;Chem Biodivers&lt;/full-title&gt;&lt;/periodical&gt;&lt;pages&gt;e1900325&lt;/pages&gt;&lt;volume&gt;16&lt;/volume&gt;&lt;number&gt;8&lt;/number&gt;&lt;edition&gt;2019/07/11&lt;/edition&gt;&lt;keywords&gt;&lt;keyword&gt;K562&lt;/keyword&gt;&lt;keyword&gt;Ros/jnk&lt;/keyword&gt;&lt;keyword&gt;apoptosis&lt;/keyword&gt;&lt;keyword&gt;autophagy&lt;/keyword&gt;&lt;keyword&gt;biological activity&lt;/keyword&gt;&lt;keyword&gt;pristimerin&lt;/keyword&gt;&lt;/keywords&gt;&lt;dates&gt;&lt;year&gt;2019&lt;/year&gt;&lt;pub-dates&gt;&lt;date&gt;Aug&lt;/date&gt;&lt;/pub-dates&gt;&lt;/dates&gt;&lt;isbn&gt;1612-1880 (Electronic)&amp;#xD;1612-1872 (Linking)&lt;/isbn&gt;&lt;accession-num&gt;31290253&lt;/accession-num&gt;&lt;urls&gt;&lt;related-urls&gt;&lt;url&gt;https://www.ncbi.nlm.nih.gov/pubmed/31290253&lt;/url&gt;&lt;/related-urls&gt;&lt;/urls&gt;&lt;electronic-resource-num&gt;10.1002/cbdv.201900325&lt;/electronic-resource-num&gt;&lt;/record&gt;&lt;/Cite&gt;&lt;/EndNote&gt;</w:instrText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381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tr w:rsidR="009B4CC2" w:rsidRPr="00C6566A" w14:paraId="7688BB09" w14:textId="77777777">
        <w:tc>
          <w:tcPr>
            <w:tcW w:w="2641" w:type="dxa"/>
            <w:vAlign w:val="center"/>
          </w:tcPr>
          <w:p w14:paraId="72D87723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bookmarkStart w:id="79" w:name="_Hlk16935423"/>
            <w:r w:rsidRPr="00C6566A">
              <w:rPr>
                <w:sz w:val="14"/>
                <w:szCs w:val="14"/>
              </w:rPr>
              <w:t>SLLN-15/inducer</w:t>
            </w:r>
          </w:p>
        </w:tc>
        <w:tc>
          <w:tcPr>
            <w:tcW w:w="1750" w:type="dxa"/>
            <w:vAlign w:val="center"/>
          </w:tcPr>
          <w:p w14:paraId="755F6F20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mCherry/GFP-LC3↑, LC3 staining↑</w:t>
            </w:r>
          </w:p>
        </w:tc>
        <w:tc>
          <w:tcPr>
            <w:tcW w:w="1490" w:type="dxa"/>
            <w:vAlign w:val="center"/>
          </w:tcPr>
          <w:p w14:paraId="693710BD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008A1514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level</w:t>
            </w:r>
          </w:p>
        </w:tc>
        <w:tc>
          <w:tcPr>
            <w:tcW w:w="1280" w:type="dxa"/>
            <w:vAlign w:val="center"/>
          </w:tcPr>
          <w:p w14:paraId="4C5761C1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-II turnover assay, autophagosome biogenesis inhibition assay, mCherry-GFP-LC3</w:t>
            </w:r>
          </w:p>
        </w:tc>
        <w:tc>
          <w:tcPr>
            <w:tcW w:w="1570" w:type="dxa"/>
            <w:vAlign w:val="center"/>
          </w:tcPr>
          <w:p w14:paraId="4F4DF983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1470" w:type="dxa"/>
            <w:vAlign w:val="center"/>
          </w:tcPr>
          <w:p w14:paraId="7D69F811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AKT-MTOR inhibition</w:t>
            </w:r>
          </w:p>
        </w:tc>
        <w:tc>
          <w:tcPr>
            <w:tcW w:w="1337" w:type="dxa"/>
            <w:vAlign w:val="center"/>
          </w:tcPr>
          <w:p w14:paraId="655EB071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 xml:space="preserve">Anti-cancer (use 3-MA and </w:t>
            </w:r>
            <w:r w:rsidRPr="00C6566A">
              <w:rPr>
                <w:i/>
                <w:iCs/>
                <w:sz w:val="14"/>
                <w:szCs w:val="14"/>
              </w:rPr>
              <w:t>BECN1</w:t>
            </w:r>
            <w:r w:rsidRPr="00C6566A">
              <w:rPr>
                <w:sz w:val="14"/>
                <w:szCs w:val="14"/>
              </w:rPr>
              <w:t xml:space="preserve">, </w:t>
            </w:r>
            <w:r w:rsidRPr="00C6566A">
              <w:rPr>
                <w:i/>
                <w:iCs/>
                <w:sz w:val="14"/>
                <w:szCs w:val="14"/>
              </w:rPr>
              <w:t>ATG5</w:t>
            </w:r>
            <w:r w:rsidRPr="00C6566A">
              <w:rPr>
                <w:sz w:val="14"/>
                <w:szCs w:val="14"/>
              </w:rPr>
              <w:t>&amp;</w:t>
            </w:r>
            <w:r w:rsidRPr="00C6566A">
              <w:rPr>
                <w:i/>
                <w:iCs/>
                <w:sz w:val="14"/>
                <w:szCs w:val="14"/>
              </w:rPr>
              <w:t>7</w:t>
            </w:r>
            <w:r w:rsidRPr="00C6566A">
              <w:rPr>
                <w:sz w:val="14"/>
                <w:szCs w:val="14"/>
              </w:rPr>
              <w:t xml:space="preserve"> KD)</w:t>
            </w:r>
          </w:p>
        </w:tc>
        <w:tc>
          <w:tcPr>
            <w:tcW w:w="1383" w:type="dxa"/>
            <w:vAlign w:val="center"/>
          </w:tcPr>
          <w:p w14:paraId="7CA3BA16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MDA-MB-231, BT-20</w:t>
            </w:r>
          </w:p>
        </w:tc>
        <w:tc>
          <w:tcPr>
            <w:tcW w:w="770" w:type="dxa"/>
            <w:vAlign w:val="center"/>
          </w:tcPr>
          <w:p w14:paraId="3026D26F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Mice</w:t>
            </w:r>
          </w:p>
        </w:tc>
        <w:tc>
          <w:tcPr>
            <w:tcW w:w="591" w:type="dxa"/>
            <w:vAlign w:val="center"/>
          </w:tcPr>
          <w:p w14:paraId="5C63AA4A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/>
            </w:r>
            <w:r w:rsidRPr="00C6566A">
              <w:rPr>
                <w:sz w:val="14"/>
                <w:szCs w:val="14"/>
              </w:rPr>
              <w:instrText xml:space="preserve"> ADDIN EN.CITE &lt;EndNote&gt;&lt;Cite&gt;&lt;Author&gt;Chang&lt;/Author&gt;&lt;Year&gt;2019&lt;/Year&gt;&lt;RecNum&gt;474&lt;/RecNum&gt;&lt;DisplayText&gt;[382]&lt;/DisplayText&gt;&lt;record&gt;&lt;rec-number&gt;474&lt;/rec-number&gt;&lt;foreign-keys&gt;&lt;key app="EN" db-id="waeerr2xixw097e0tzkxdspa9fttp5p02s2w" timestamp="1565970588"&gt;474&lt;/key&gt;&lt;key app="ENWeb" db-id=""&gt;0&lt;/key&gt;&lt;/foreign-keys&gt;&lt;ref-type name="Journal Article"&gt;17&lt;/ref-type&gt;&lt;contributors&gt;&lt;authors&gt;&lt;author&gt;Chang, C. H.&lt;/author&gt;&lt;author&gt;Bijian, K.&lt;/author&gt;&lt;author&gt;Wernic, D.&lt;/author&gt;&lt;author&gt;Su, J.&lt;/author&gt;&lt;author&gt;da Silva, S. D.&lt;/author&gt;&lt;author&gt;Yu, H.&lt;/author&gt;&lt;author&gt;Qiu, D.&lt;/author&gt;&lt;author&gt;Asslan, M.&lt;/author&gt;&lt;author&gt;Alaoui-Jamali, M. A.&lt;/author&gt;&lt;/authors&gt;&lt;/contributors&gt;&lt;auth-address&gt;a Segal Cancer Centre and Lady Davis Institute for Medical Research, Sir Mortimer B. Davis-Jewish General Hospital, Departments of Medicine and Oncology , McGill University , Montreal , QC , Canada.&lt;/auth-address&gt;&lt;titles&gt;&lt;title&gt;A novel orally available seleno-purine molecule suppresses triple-negative breast cancer cell proliferation and progression to metastasis by inducing cytostatic autophagy&lt;/title&gt;&lt;secondary-title&gt;Autophagy&lt;/secondary-title&gt;&lt;/titles&gt;&lt;periodical&gt;&lt;full-title&gt;Autophagy&lt;/full-title&gt;&lt;/periodical&gt;&lt;pages&gt;1376-1390&lt;/pages&gt;&lt;volume&gt;15&lt;/volume&gt;&lt;number&gt;8&lt;/number&gt;&lt;edition&gt;2019/02/19&lt;/edition&gt;&lt;keywords&gt;&lt;keyword&gt;Antitumor&lt;/keyword&gt;&lt;keyword&gt;autophagy&lt;/keyword&gt;&lt;keyword&gt;cell proliferation&lt;/keyword&gt;&lt;keyword&gt;small molecule&lt;/keyword&gt;&lt;keyword&gt;triple negative breast cancer&lt;/keyword&gt;&lt;/keywords&gt;&lt;dates&gt;&lt;year&gt;2019&lt;/year&gt;&lt;pub-dates&gt;&lt;date&gt;Aug&lt;/date&gt;&lt;/pub-dates&gt;&lt;/dates&gt;&lt;isbn&gt;1554-8635 (Electronic)&amp;#xD;1554-8627 (Linking)&lt;/isbn&gt;&lt;accession-num&gt;30773992&lt;/accession-num&gt;&lt;urls&gt;&lt;related-urls&gt;&lt;url&gt;https://www.ncbi.nlm.nih.gov/pubmed/30773992&lt;/url&gt;&lt;/related-urls&gt;&lt;/urls&gt;&lt;custom2&gt;PMC6613893&lt;/custom2&gt;&lt;electronic-resource-num&gt;10.1080/15548627.2019.1582951&lt;/electronic-resource-num&gt;&lt;/record&gt;&lt;/Cite&gt;&lt;/EndNote&gt;</w:instrText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382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bookmarkEnd w:id="79"/>
      <w:tr w:rsidR="009B4CC2" w:rsidRPr="00C6566A" w14:paraId="119ED250" w14:textId="77777777">
        <w:tc>
          <w:tcPr>
            <w:tcW w:w="2641" w:type="dxa"/>
            <w:vAlign w:val="center"/>
          </w:tcPr>
          <w:p w14:paraId="767C4685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Dipyridamole/inhibitor</w:t>
            </w:r>
          </w:p>
        </w:tc>
        <w:tc>
          <w:tcPr>
            <w:tcW w:w="1750" w:type="dxa"/>
            <w:vAlign w:val="center"/>
          </w:tcPr>
          <w:p w14:paraId="18AA5F12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TEM for autophagic vesicles↑, mCherry/GFP-LC3↑</w:t>
            </w:r>
          </w:p>
        </w:tc>
        <w:tc>
          <w:tcPr>
            <w:tcW w:w="1490" w:type="dxa"/>
            <w:vAlign w:val="center"/>
          </w:tcPr>
          <w:p w14:paraId="5B0DE7AA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LC3 lipidation↑</w:t>
            </w:r>
          </w:p>
        </w:tc>
        <w:tc>
          <w:tcPr>
            <w:tcW w:w="1280" w:type="dxa"/>
            <w:vAlign w:val="center"/>
          </w:tcPr>
          <w:p w14:paraId="3F7D5274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SQSTM1/</w:t>
            </w:r>
            <w:r w:rsidRPr="00C6566A">
              <w:rPr>
                <w:smallCaps/>
                <w:color w:val="000000"/>
                <w:sz w:val="14"/>
                <w:szCs w:val="14"/>
              </w:rPr>
              <w:t>p62</w:t>
            </w:r>
            <w:r w:rsidRPr="00C6566A">
              <w:rPr>
                <w:color w:val="000000"/>
                <w:sz w:val="14"/>
                <w:szCs w:val="14"/>
              </w:rPr>
              <w:t xml:space="preserve"> protein and mRNA levels</w:t>
            </w:r>
          </w:p>
        </w:tc>
        <w:tc>
          <w:tcPr>
            <w:tcW w:w="1280" w:type="dxa"/>
            <w:vAlign w:val="center"/>
          </w:tcPr>
          <w:p w14:paraId="45D102FC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color w:val="000000"/>
                <w:sz w:val="14"/>
                <w:szCs w:val="14"/>
              </w:rPr>
              <w:t>mCherry-GFP-LC3</w:t>
            </w:r>
          </w:p>
        </w:tc>
        <w:tc>
          <w:tcPr>
            <w:tcW w:w="1570" w:type="dxa"/>
            <w:vAlign w:val="center"/>
          </w:tcPr>
          <w:p w14:paraId="7E6C4506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β-D-galactosidase activity</w:t>
            </w:r>
          </w:p>
        </w:tc>
        <w:tc>
          <w:tcPr>
            <w:tcW w:w="1470" w:type="dxa"/>
            <w:vAlign w:val="center"/>
          </w:tcPr>
          <w:p w14:paraId="1AA10253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TP reduction, PKA (protein kinase A) activation</w:t>
            </w:r>
          </w:p>
        </w:tc>
        <w:tc>
          <w:tcPr>
            <w:tcW w:w="1337" w:type="dxa"/>
            <w:vAlign w:val="center"/>
          </w:tcPr>
          <w:p w14:paraId="2DE2E978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Anti-cancer</w:t>
            </w:r>
          </w:p>
        </w:tc>
        <w:tc>
          <w:tcPr>
            <w:tcW w:w="1383" w:type="dxa"/>
            <w:vAlign w:val="center"/>
          </w:tcPr>
          <w:p w14:paraId="752366B9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t>PC-3</w:t>
            </w:r>
          </w:p>
        </w:tc>
        <w:tc>
          <w:tcPr>
            <w:tcW w:w="770" w:type="dxa"/>
            <w:vAlign w:val="center"/>
          </w:tcPr>
          <w:p w14:paraId="6A28C802" w14:textId="77777777" w:rsidR="009B4CC2" w:rsidRPr="00C6566A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</w:p>
        </w:tc>
        <w:tc>
          <w:tcPr>
            <w:tcW w:w="591" w:type="dxa"/>
            <w:vAlign w:val="center"/>
          </w:tcPr>
          <w:p w14:paraId="398DD7DB" w14:textId="77777777" w:rsidR="009B4CC2" w:rsidRPr="00C6566A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</w:rPr>
            </w:pP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UaG9tZTwvQXV0aG9yPjxZZWFyPjIwMTk8L1llYXI+PFJl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</w:fldData>
              </w:fldChar>
            </w:r>
            <w:r w:rsidRPr="00C6566A">
              <w:rPr>
                <w:sz w:val="14"/>
                <w:szCs w:val="14"/>
              </w:rPr>
              <w:instrText xml:space="preserve"> ADDIN EN.CITE </w:instrText>
            </w:r>
            <w:r w:rsidRPr="00C6566A">
              <w:rPr>
                <w:sz w:val="14"/>
                <w:szCs w:val="14"/>
              </w:rPr>
              <w:fldChar w:fldCharType="begin">
                <w:fldData xml:space="preserve">PEVuZE5vdGU+PENpdGU+PEF1dGhvcj5UaG9tZTwvQXV0aG9yPjxZZWFyPjIwMTk8L1llYXI+PFJl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</w:fldData>
              </w:fldChar>
            </w:r>
            <w:r w:rsidRPr="00C6566A">
              <w:rPr>
                <w:sz w:val="14"/>
                <w:szCs w:val="14"/>
              </w:rPr>
              <w:instrText xml:space="preserve"> ADDIN EN.CITE.DATA </w:instrText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end"/>
            </w:r>
            <w:r w:rsidRPr="00C6566A">
              <w:rPr>
                <w:sz w:val="14"/>
                <w:szCs w:val="14"/>
              </w:rPr>
            </w:r>
            <w:r w:rsidRPr="00C6566A">
              <w:rPr>
                <w:sz w:val="14"/>
                <w:szCs w:val="14"/>
              </w:rPr>
              <w:fldChar w:fldCharType="separate"/>
            </w:r>
            <w:r w:rsidRPr="00C6566A">
              <w:rPr>
                <w:sz w:val="14"/>
                <w:szCs w:val="14"/>
              </w:rPr>
              <w:t>[383]</w:t>
            </w:r>
            <w:r w:rsidRPr="00C6566A">
              <w:rPr>
                <w:sz w:val="14"/>
                <w:szCs w:val="14"/>
              </w:rPr>
              <w:fldChar w:fldCharType="end"/>
            </w:r>
          </w:p>
        </w:tc>
      </w:tr>
      <w:tr w:rsidR="009B4CC2" w:rsidRPr="00C6566A" w14:paraId="62FE2044" w14:textId="77777777">
        <w:tc>
          <w:tcPr>
            <w:tcW w:w="2641" w:type="dxa"/>
            <w:vAlign w:val="center"/>
          </w:tcPr>
          <w:p w14:paraId="13F6159F" w14:textId="09FB6135" w:rsidR="009B4CC2" w:rsidRPr="00AD4699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  <w:highlight w:val="yellow"/>
              </w:rPr>
            </w:pPr>
            <w:r w:rsidRPr="00AD4699">
              <w:rPr>
                <w:sz w:val="14"/>
                <w:szCs w:val="14"/>
                <w:highlight w:val="yellow"/>
              </w:rPr>
              <w:t>Autogramins/inhibitors</w:t>
            </w:r>
          </w:p>
        </w:tc>
        <w:tc>
          <w:tcPr>
            <w:tcW w:w="1750" w:type="dxa"/>
            <w:vAlign w:val="center"/>
          </w:tcPr>
          <w:p w14:paraId="62A843BC" w14:textId="472D7031" w:rsidR="009B4CC2" w:rsidRPr="00AD4699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  <w:highlight w:val="yellow"/>
              </w:rPr>
            </w:pPr>
            <w:r w:rsidRPr="00AD4699">
              <w:rPr>
                <w:color w:val="000000"/>
                <w:sz w:val="14"/>
                <w:szCs w:val="14"/>
                <w:highlight w:val="yellow"/>
              </w:rPr>
              <w:t>GFP-LC3</w:t>
            </w:r>
          </w:p>
        </w:tc>
        <w:tc>
          <w:tcPr>
            <w:tcW w:w="1490" w:type="dxa"/>
            <w:vAlign w:val="center"/>
          </w:tcPr>
          <w:p w14:paraId="6C3B79DE" w14:textId="3535CFF5" w:rsidR="009B4CC2" w:rsidRPr="00AD4699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  <w:highlight w:val="yellow"/>
              </w:rPr>
            </w:pPr>
            <w:r w:rsidRPr="00AD4699">
              <w:rPr>
                <w:color w:val="000000"/>
                <w:sz w:val="14"/>
                <w:szCs w:val="14"/>
                <w:highlight w:val="yellow"/>
              </w:rPr>
              <w:t>LC3 lipidation</w:t>
            </w:r>
          </w:p>
        </w:tc>
        <w:tc>
          <w:tcPr>
            <w:tcW w:w="1280" w:type="dxa"/>
            <w:vAlign w:val="center"/>
          </w:tcPr>
          <w:p w14:paraId="40BF37D4" w14:textId="4D0338E3" w:rsidR="009B4CC2" w:rsidRPr="00AD4699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  <w:highlight w:val="yellow"/>
              </w:rPr>
            </w:pPr>
            <w:r w:rsidRPr="00AD4699">
              <w:rPr>
                <w:color w:val="000000"/>
                <w:sz w:val="14"/>
                <w:szCs w:val="14"/>
                <w:highlight w:val="yellow"/>
              </w:rPr>
              <w:t>SQSTM1/</w:t>
            </w:r>
            <w:r w:rsidRPr="00AD4699">
              <w:rPr>
                <w:smallCaps/>
                <w:color w:val="000000"/>
                <w:sz w:val="14"/>
                <w:szCs w:val="14"/>
                <w:highlight w:val="yellow"/>
              </w:rPr>
              <w:t>p62</w:t>
            </w:r>
            <w:r w:rsidRPr="00AD4699">
              <w:rPr>
                <w:color w:val="000000"/>
                <w:sz w:val="14"/>
                <w:szCs w:val="14"/>
                <w:highlight w:val="yellow"/>
              </w:rPr>
              <w:t xml:space="preserve"> protein level</w:t>
            </w:r>
          </w:p>
        </w:tc>
        <w:tc>
          <w:tcPr>
            <w:tcW w:w="1280" w:type="dxa"/>
            <w:vAlign w:val="center"/>
          </w:tcPr>
          <w:p w14:paraId="02CD955D" w14:textId="125F0414" w:rsidR="009B4CC2" w:rsidRPr="00AD4699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  <w:highlight w:val="yellow"/>
              </w:rPr>
            </w:pPr>
            <w:r w:rsidRPr="00AD4699">
              <w:rPr>
                <w:color w:val="000000"/>
                <w:sz w:val="14"/>
                <w:szCs w:val="14"/>
                <w:highlight w:val="yellow"/>
              </w:rPr>
              <w:t>LC3-II turnover assay, mCherry-GFP-LC3</w:t>
            </w:r>
          </w:p>
        </w:tc>
        <w:tc>
          <w:tcPr>
            <w:tcW w:w="1570" w:type="dxa"/>
            <w:vAlign w:val="center"/>
          </w:tcPr>
          <w:p w14:paraId="23E7BFFE" w14:textId="77777777" w:rsidR="009B4CC2" w:rsidRPr="00AD4699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  <w:highlight w:val="yellow"/>
              </w:rPr>
            </w:pPr>
          </w:p>
        </w:tc>
        <w:tc>
          <w:tcPr>
            <w:tcW w:w="1470" w:type="dxa"/>
            <w:vAlign w:val="center"/>
          </w:tcPr>
          <w:p w14:paraId="0CBD3764" w14:textId="1BCA7D04" w:rsidR="009B4CC2" w:rsidRPr="00AD4699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  <w:highlight w:val="yellow"/>
              </w:rPr>
            </w:pPr>
            <w:r w:rsidRPr="00AD4699">
              <w:rPr>
                <w:sz w:val="14"/>
                <w:szCs w:val="14"/>
                <w:highlight w:val="yellow"/>
              </w:rPr>
              <w:t>GRAMD1A</w:t>
            </w:r>
          </w:p>
        </w:tc>
        <w:tc>
          <w:tcPr>
            <w:tcW w:w="1337" w:type="dxa"/>
            <w:vAlign w:val="center"/>
          </w:tcPr>
          <w:p w14:paraId="52029FB7" w14:textId="0A0F2ADA" w:rsidR="009B4CC2" w:rsidRPr="00AD4699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  <w:highlight w:val="yellow"/>
              </w:rPr>
            </w:pPr>
            <w:r w:rsidRPr="00AD4699">
              <w:rPr>
                <w:sz w:val="14"/>
                <w:szCs w:val="14"/>
                <w:highlight w:val="yellow"/>
              </w:rPr>
              <w:t>Cholesterol distribution</w:t>
            </w:r>
          </w:p>
        </w:tc>
        <w:tc>
          <w:tcPr>
            <w:tcW w:w="1383" w:type="dxa"/>
            <w:vAlign w:val="center"/>
          </w:tcPr>
          <w:p w14:paraId="49B605A6" w14:textId="264F6E85" w:rsidR="009B4CC2" w:rsidRPr="00AD4699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  <w:highlight w:val="yellow"/>
              </w:rPr>
            </w:pPr>
            <w:r w:rsidRPr="00AD4699">
              <w:rPr>
                <w:rFonts w:hint="eastAsia"/>
                <w:sz w:val="14"/>
                <w:szCs w:val="14"/>
                <w:highlight w:val="yellow"/>
              </w:rPr>
              <w:t>M</w:t>
            </w:r>
            <w:r w:rsidRPr="00AD4699">
              <w:rPr>
                <w:sz w:val="14"/>
                <w:szCs w:val="14"/>
                <w:highlight w:val="yellow"/>
              </w:rPr>
              <w:t>CF-7, HEK293T</w:t>
            </w:r>
          </w:p>
        </w:tc>
        <w:tc>
          <w:tcPr>
            <w:tcW w:w="770" w:type="dxa"/>
            <w:vAlign w:val="center"/>
          </w:tcPr>
          <w:p w14:paraId="670386CC" w14:textId="77777777" w:rsidR="009B4CC2" w:rsidRPr="00AD4699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  <w:highlight w:val="yellow"/>
              </w:rPr>
            </w:pPr>
          </w:p>
        </w:tc>
        <w:tc>
          <w:tcPr>
            <w:tcW w:w="591" w:type="dxa"/>
            <w:vAlign w:val="center"/>
          </w:tcPr>
          <w:p w14:paraId="0D57239E" w14:textId="4A0CFCC0" w:rsidR="009B4CC2" w:rsidRPr="00AD4699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  <w:highlight w:val="yellow"/>
              </w:rPr>
            </w:pPr>
            <w:r w:rsidRPr="00AD4699">
              <w:rPr>
                <w:sz w:val="14"/>
                <w:szCs w:val="14"/>
                <w:highlight w:val="yellow"/>
              </w:rPr>
              <w:fldChar w:fldCharType="begin"/>
            </w:r>
            <w:r w:rsidRPr="00AD4699">
              <w:rPr>
                <w:sz w:val="14"/>
                <w:szCs w:val="14"/>
                <w:highlight w:val="yellow"/>
              </w:rPr>
              <w:instrText xml:space="preserve"> ADDIN EN.CITE &lt;EndNote&gt;&lt;Cite&gt;&lt;Author&gt;Laraia&lt;/Author&gt;&lt;Year&gt;2019&lt;/Year&gt;&lt;RecNum&gt;668&lt;/RecNum&gt;&lt;DisplayText&gt;[384]&lt;/DisplayText&gt;&lt;record&gt;&lt;rec-number&gt;668&lt;/rec-number&gt;&lt;foreign-keys&gt;&lt;key app="EN" db-id="waeerr2xixw097e0tzkxdspa9fttp5p02s2w" timestamp="1573298796"&gt;668&lt;/key&gt;&lt;/foreign-keys&gt;&lt;ref-type name="Journal Article"&gt;17&lt;/ref-type&gt;&lt;contributors&gt;&lt;authors&gt;&lt;author&gt;Laraia, Luca&lt;/author&gt;&lt;author&gt;Friese, Alexandra&lt;/author&gt;&lt;author&gt;Corkery, Dale P&lt;/author&gt;&lt;author&gt;Konstantinidis, Georgios&lt;/author&gt;&lt;author&gt;Erwin, Nelli&lt;/author&gt;&lt;author&gt;Hofer, Walter&lt;/author&gt;&lt;author&gt;Karatas, Hacer&lt;/author&gt;&lt;author&gt;Klewer, Laura&lt;/author&gt;&lt;author&gt;Brockmeyer, Andreas&lt;/author&gt;&lt;author&gt;Metz, Malte&lt;/author&gt;&lt;/authors&gt;&lt;/contributors&gt;&lt;titles&gt;&lt;title&gt;The cholesterol transfer protein GRAMD1A regulates autophagosome biogenesis&lt;/title&gt;&lt;secondary-title&gt;Nature Chemical Biology&lt;/secondary-title&gt;&lt;/titles&gt;&lt;periodical&gt;&lt;full-title&gt;Nature Chemical Biology&lt;/full-title&gt;&lt;/periodical&gt;&lt;pages&gt;1&lt;/pages&gt;&lt;dates&gt;&lt;year&gt;2019&lt;/year&gt;&lt;/dates&gt;&lt;isbn&gt;1552-4469&lt;/isbn&gt;&lt;urls&gt;&lt;/urls&gt;&lt;/record&gt;&lt;/Cite&gt;&lt;/EndNote&gt;</w:instrText>
            </w:r>
            <w:r w:rsidRPr="00AD4699">
              <w:rPr>
                <w:sz w:val="14"/>
                <w:szCs w:val="14"/>
                <w:highlight w:val="yellow"/>
              </w:rPr>
              <w:fldChar w:fldCharType="separate"/>
            </w:r>
            <w:r w:rsidRPr="00AD4699">
              <w:rPr>
                <w:noProof/>
                <w:sz w:val="14"/>
                <w:szCs w:val="14"/>
                <w:highlight w:val="yellow"/>
              </w:rPr>
              <w:t>[384]</w:t>
            </w:r>
            <w:r w:rsidRPr="00AD4699">
              <w:rPr>
                <w:sz w:val="14"/>
                <w:szCs w:val="14"/>
                <w:highlight w:val="yellow"/>
              </w:rPr>
              <w:fldChar w:fldCharType="end"/>
            </w:r>
          </w:p>
        </w:tc>
      </w:tr>
      <w:tr w:rsidR="009B4CC2" w:rsidRPr="00C6566A" w14:paraId="2586902E" w14:textId="77777777">
        <w:tc>
          <w:tcPr>
            <w:tcW w:w="2641" w:type="dxa"/>
            <w:vAlign w:val="center"/>
          </w:tcPr>
          <w:p w14:paraId="667CEED0" w14:textId="3CD2FDCA" w:rsidR="009B4CC2" w:rsidRPr="00AD4699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  <w:highlight w:val="yellow"/>
              </w:rPr>
            </w:pPr>
            <w:r w:rsidRPr="00AD4699">
              <w:rPr>
                <w:sz w:val="14"/>
                <w:szCs w:val="14"/>
                <w:highlight w:val="yellow"/>
              </w:rPr>
              <w:t>Authipyrin/inhibitor</w:t>
            </w:r>
          </w:p>
        </w:tc>
        <w:tc>
          <w:tcPr>
            <w:tcW w:w="1750" w:type="dxa"/>
            <w:vAlign w:val="center"/>
          </w:tcPr>
          <w:p w14:paraId="61E288BD" w14:textId="5472124D" w:rsidR="009B4CC2" w:rsidRPr="00AD4699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  <w:highlight w:val="yellow"/>
              </w:rPr>
            </w:pPr>
            <w:r w:rsidRPr="00AD4699">
              <w:rPr>
                <w:color w:val="000000"/>
                <w:sz w:val="14"/>
                <w:szCs w:val="14"/>
                <w:highlight w:val="yellow"/>
              </w:rPr>
              <w:t>GFP-LC3</w:t>
            </w:r>
          </w:p>
        </w:tc>
        <w:tc>
          <w:tcPr>
            <w:tcW w:w="1490" w:type="dxa"/>
            <w:vAlign w:val="center"/>
          </w:tcPr>
          <w:p w14:paraId="4AA49912" w14:textId="3734FF1F" w:rsidR="009B4CC2" w:rsidRPr="00AD4699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  <w:highlight w:val="yellow"/>
              </w:rPr>
            </w:pPr>
            <w:r w:rsidRPr="00AD4699">
              <w:rPr>
                <w:color w:val="000000"/>
                <w:sz w:val="14"/>
                <w:szCs w:val="14"/>
                <w:highlight w:val="yellow"/>
              </w:rPr>
              <w:t>LC3 lipidation</w:t>
            </w:r>
          </w:p>
        </w:tc>
        <w:tc>
          <w:tcPr>
            <w:tcW w:w="1280" w:type="dxa"/>
            <w:vAlign w:val="center"/>
          </w:tcPr>
          <w:p w14:paraId="27911C49" w14:textId="63437817" w:rsidR="009B4CC2" w:rsidRPr="00AD4699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  <w:highlight w:val="yellow"/>
              </w:rPr>
            </w:pPr>
          </w:p>
        </w:tc>
        <w:tc>
          <w:tcPr>
            <w:tcW w:w="1280" w:type="dxa"/>
            <w:vAlign w:val="center"/>
          </w:tcPr>
          <w:p w14:paraId="04F6E0B5" w14:textId="72E63327" w:rsidR="009B4CC2" w:rsidRPr="00AD4699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color w:val="000000"/>
                <w:sz w:val="14"/>
                <w:szCs w:val="14"/>
                <w:highlight w:val="yellow"/>
              </w:rPr>
            </w:pPr>
            <w:r w:rsidRPr="00AD4699">
              <w:rPr>
                <w:color w:val="000000"/>
                <w:sz w:val="14"/>
                <w:szCs w:val="14"/>
                <w:highlight w:val="yellow"/>
              </w:rPr>
              <w:t>LC3-II turnover assay</w:t>
            </w:r>
          </w:p>
        </w:tc>
        <w:tc>
          <w:tcPr>
            <w:tcW w:w="1570" w:type="dxa"/>
            <w:vAlign w:val="center"/>
          </w:tcPr>
          <w:p w14:paraId="0E173E79" w14:textId="77777777" w:rsidR="009B4CC2" w:rsidRPr="00AD4699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  <w:highlight w:val="yellow"/>
              </w:rPr>
            </w:pPr>
          </w:p>
        </w:tc>
        <w:tc>
          <w:tcPr>
            <w:tcW w:w="1470" w:type="dxa"/>
            <w:vAlign w:val="center"/>
          </w:tcPr>
          <w:p w14:paraId="2CC45CB5" w14:textId="3C1DEE15" w:rsidR="009B4CC2" w:rsidRPr="00AD4699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  <w:highlight w:val="yellow"/>
              </w:rPr>
            </w:pPr>
            <w:r w:rsidRPr="00AD4699">
              <w:rPr>
                <w:sz w:val="14"/>
                <w:szCs w:val="14"/>
                <w:highlight w:val="yellow"/>
              </w:rPr>
              <w:t>Mitochondrial complex I</w:t>
            </w:r>
          </w:p>
        </w:tc>
        <w:tc>
          <w:tcPr>
            <w:tcW w:w="1337" w:type="dxa"/>
            <w:vAlign w:val="center"/>
          </w:tcPr>
          <w:p w14:paraId="042560CD" w14:textId="77777777" w:rsidR="009B4CC2" w:rsidRPr="00AD4699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  <w:highlight w:val="yellow"/>
              </w:rPr>
            </w:pPr>
          </w:p>
        </w:tc>
        <w:tc>
          <w:tcPr>
            <w:tcW w:w="1383" w:type="dxa"/>
            <w:vAlign w:val="center"/>
          </w:tcPr>
          <w:p w14:paraId="28FF522B" w14:textId="220EBDB7" w:rsidR="009B4CC2" w:rsidRPr="00AD4699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  <w:highlight w:val="yellow"/>
              </w:rPr>
            </w:pPr>
            <w:r w:rsidRPr="00AD4699">
              <w:rPr>
                <w:rFonts w:hint="eastAsia"/>
                <w:sz w:val="14"/>
                <w:szCs w:val="14"/>
                <w:highlight w:val="yellow"/>
              </w:rPr>
              <w:t>M</w:t>
            </w:r>
            <w:r w:rsidRPr="00AD4699">
              <w:rPr>
                <w:sz w:val="14"/>
                <w:szCs w:val="14"/>
                <w:highlight w:val="yellow"/>
              </w:rPr>
              <w:t>CF-7, HEK293T, HeLa</w:t>
            </w:r>
          </w:p>
        </w:tc>
        <w:tc>
          <w:tcPr>
            <w:tcW w:w="770" w:type="dxa"/>
            <w:vAlign w:val="center"/>
          </w:tcPr>
          <w:p w14:paraId="66001037" w14:textId="77777777" w:rsidR="009B4CC2" w:rsidRPr="00AD4699" w:rsidRDefault="009B4CC2" w:rsidP="009B4CC2">
            <w:pPr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  <w:highlight w:val="yellow"/>
              </w:rPr>
            </w:pPr>
          </w:p>
        </w:tc>
        <w:tc>
          <w:tcPr>
            <w:tcW w:w="591" w:type="dxa"/>
            <w:vAlign w:val="center"/>
          </w:tcPr>
          <w:p w14:paraId="2B7AEA98" w14:textId="48EFF7D2" w:rsidR="009B4CC2" w:rsidRPr="00AD4699" w:rsidRDefault="009B4CC2" w:rsidP="009B4CC2">
            <w:pPr>
              <w:widowControl w:val="0"/>
              <w:adjustRightInd w:val="0"/>
              <w:snapToGrid w:val="0"/>
              <w:spacing w:line="240" w:lineRule="auto"/>
              <w:contextualSpacing/>
              <w:jc w:val="left"/>
              <w:rPr>
                <w:sz w:val="14"/>
                <w:szCs w:val="14"/>
                <w:highlight w:val="yellow"/>
              </w:rPr>
            </w:pPr>
            <w:r w:rsidRPr="00AD4699">
              <w:rPr>
                <w:sz w:val="14"/>
                <w:szCs w:val="14"/>
                <w:highlight w:val="yellow"/>
              </w:rPr>
              <w:fldChar w:fldCharType="begin"/>
            </w:r>
            <w:r w:rsidRPr="00AD4699">
              <w:rPr>
                <w:sz w:val="14"/>
                <w:szCs w:val="14"/>
                <w:highlight w:val="yellow"/>
              </w:rPr>
              <w:instrText xml:space="preserve"> ADDIN EN.CITE &lt;EndNote&gt;&lt;Cite&gt;&lt;Author&gt;Kaiser&lt;/Author&gt;&lt;Year&gt;2019&lt;/Year&gt;&lt;RecNum&gt;669&lt;/RecNum&gt;&lt;DisplayText&gt;[385]&lt;/DisplayText&gt;&lt;record&gt;&lt;rec-number&gt;669&lt;/rec-number&gt;&lt;foreign-keys&gt;&lt;key app="EN" db-id="waeerr2xixw097e0tzkxdspa9fttp5p02s2w" timestamp="1573300085"&gt;669&lt;/key&gt;&lt;/foreign-keys&gt;&lt;ref-type name="Journal Article"&gt;17&lt;/ref-type&gt;&lt;contributors&gt;&lt;authors&gt;&lt;author&gt;Kaiser, Nadine&lt;/author&gt;&lt;author&gt;Corkery, Dale&lt;/author&gt;&lt;author&gt;Wu, Yaowen&lt;/author&gt;&lt;author&gt;Laraia, Luca&lt;/author&gt;&lt;author&gt;Waldmann, Herbert&lt;/author&gt;&lt;/authors&gt;&lt;/contributors&gt;&lt;titles&gt;&lt;title&gt;Modulation of autophagy by the novel mitochondrial complex I inhibitor Authipyrin&lt;/title&gt;&lt;secondary-title&gt;Bioorganic medicinal chemistry&lt;/secondary-title&gt;&lt;/titles&gt;&lt;periodical&gt;&lt;full-title&gt;Bioorganic medicinal chemistry&lt;/full-title&gt;&lt;/periodical&gt;&lt;pages&gt;2444-2448&lt;/pages&gt;&lt;volume&gt;27&lt;/volume&gt;&lt;number&gt;12&lt;/number&gt;&lt;dates&gt;&lt;year&gt;2019&lt;/year&gt;&lt;/dates&gt;&lt;isbn&gt;0968-0896&lt;/isbn&gt;&lt;urls&gt;&lt;/urls&gt;&lt;/record&gt;&lt;/Cite&gt;&lt;/EndNote&gt;</w:instrText>
            </w:r>
            <w:r w:rsidRPr="00AD4699">
              <w:rPr>
                <w:sz w:val="14"/>
                <w:szCs w:val="14"/>
                <w:highlight w:val="yellow"/>
              </w:rPr>
              <w:fldChar w:fldCharType="separate"/>
            </w:r>
            <w:r w:rsidRPr="00AD4699">
              <w:rPr>
                <w:noProof/>
                <w:sz w:val="14"/>
                <w:szCs w:val="14"/>
                <w:highlight w:val="yellow"/>
              </w:rPr>
              <w:t>[385]</w:t>
            </w:r>
            <w:r w:rsidRPr="00AD4699">
              <w:rPr>
                <w:sz w:val="14"/>
                <w:szCs w:val="14"/>
                <w:highlight w:val="yellow"/>
              </w:rPr>
              <w:fldChar w:fldCharType="end"/>
            </w:r>
          </w:p>
        </w:tc>
      </w:tr>
    </w:tbl>
    <w:p w14:paraId="14F7142B" w14:textId="7954646D" w:rsidR="008B6C8E" w:rsidRPr="00C6566A" w:rsidRDefault="00A42A4F">
      <w:pPr>
        <w:rPr>
          <w:rFonts w:eastAsiaTheme="minorEastAsia"/>
          <w:bCs/>
        </w:rPr>
      </w:pPr>
      <w:bookmarkStart w:id="80" w:name="_Hlk18747807"/>
      <w:bookmarkStart w:id="81" w:name="OLE_LINK6"/>
      <w:bookmarkStart w:id="82" w:name="OLE_LINK7"/>
      <w:bookmarkEnd w:id="0"/>
      <w:r w:rsidRPr="00C6566A">
        <w:t xml:space="preserve">Abbreviations in the Table: </w:t>
      </w:r>
      <w:r w:rsidRPr="00C6566A">
        <w:rPr>
          <w:bCs/>
        </w:rPr>
        <w:t>3-MA, 3-methyladenine; AMPK, AMP-activated protein kinase; ATG, autophagy-related; BAF, bafilomycin A</w:t>
      </w:r>
      <w:r w:rsidRPr="00C6566A">
        <w:rPr>
          <w:bCs/>
          <w:vertAlign w:val="subscript"/>
        </w:rPr>
        <w:t>1</w:t>
      </w:r>
      <w:r w:rsidRPr="00C6566A">
        <w:rPr>
          <w:bCs/>
        </w:rPr>
        <w:t xml:space="preserve">; </w:t>
      </w:r>
      <w:r w:rsidRPr="00C6566A">
        <w:t xml:space="preserve">BECN1, beclin 1; </w:t>
      </w:r>
      <w:r w:rsidRPr="00C6566A">
        <w:rPr>
          <w:bCs/>
        </w:rPr>
        <w:t xml:space="preserve">CQ, chloroquine; </w:t>
      </w:r>
      <w:r w:rsidR="00F06C17" w:rsidRPr="00BF4601">
        <w:rPr>
          <w:bCs/>
          <w:highlight w:val="yellow"/>
        </w:rPr>
        <w:t>CTSB, cathepsin B; CTSD, cathepsin D; CTSL, cathepsin L;</w:t>
      </w:r>
      <w:r w:rsidR="00F06C17">
        <w:rPr>
          <w:bCs/>
        </w:rPr>
        <w:t xml:space="preserve"> </w:t>
      </w:r>
      <w:r w:rsidRPr="00C6566A">
        <w:rPr>
          <w:bCs/>
        </w:rPr>
        <w:t>ER, endoplasmic reticulum; GFP, green fluorescent protein; KD, knockdown; KO, knockout; LAMP, lysosomal associated membrane protein; LC3, microtubule associated protein 1 light chain 3; MAPK, mitogen-activated protein kinase; mRFP, monomeric red fluorescent protein; MTOR, mechanistic target of rapamycin kinase; PtdIns3K, class III phosphatidylinositol 3-kinase; PtdIns3P, phosphatidylinositol-3-phosphate; ROS, reactive oxygen species; SIRT1, sirtuin</w:t>
      </w:r>
      <w:r w:rsidR="00A23D6A" w:rsidRPr="00C6566A">
        <w:rPr>
          <w:bCs/>
        </w:rPr>
        <w:t xml:space="preserve"> </w:t>
      </w:r>
      <w:r w:rsidRPr="00C6566A">
        <w:rPr>
          <w:bCs/>
        </w:rPr>
        <w:t>1; STAT3, signal transducer and activator of transcription 3; TEM, transmission electron microscopy; V-ATPase, vacuolar</w:t>
      </w:r>
      <w:r w:rsidR="00A23D6A" w:rsidRPr="00C6566A">
        <w:rPr>
          <w:bCs/>
        </w:rPr>
        <w:t>-type</w:t>
      </w:r>
      <w:r w:rsidRPr="00C6566A">
        <w:rPr>
          <w:bCs/>
        </w:rPr>
        <w:t xml:space="preserve"> H</w:t>
      </w:r>
      <w:r w:rsidRPr="00C6566A">
        <w:rPr>
          <w:bCs/>
          <w:vertAlign w:val="superscript"/>
        </w:rPr>
        <w:t>+</w:t>
      </w:r>
      <w:r w:rsidRPr="00C6566A">
        <w:rPr>
          <w:bCs/>
        </w:rPr>
        <w:t>-</w:t>
      </w:r>
      <w:r w:rsidR="00A23D6A" w:rsidRPr="00C6566A">
        <w:rPr>
          <w:bCs/>
        </w:rPr>
        <w:t xml:space="preserve">translocating </w:t>
      </w:r>
      <w:r w:rsidRPr="00C6566A">
        <w:rPr>
          <w:bCs/>
        </w:rPr>
        <w:t>ATPase.</w:t>
      </w:r>
      <w:bookmarkEnd w:id="80"/>
    </w:p>
    <w:p w14:paraId="65CD6593" w14:textId="77777777" w:rsidR="008B6C8E" w:rsidRPr="00C6566A" w:rsidRDefault="008B6C8E">
      <w:pPr>
        <w:tabs>
          <w:tab w:val="left" w:pos="2520"/>
        </w:tabs>
        <w:rPr>
          <w:bCs/>
        </w:rPr>
        <w:sectPr w:rsidR="008B6C8E" w:rsidRPr="00C6566A">
          <w:type w:val="continuous"/>
          <w:pgSz w:w="16840" w:h="11907" w:orient="landscape"/>
          <w:pgMar w:top="720" w:right="720" w:bottom="720" w:left="720" w:header="851" w:footer="992" w:gutter="0"/>
          <w:cols w:space="425"/>
          <w:docGrid w:type="linesAndChars" w:linePitch="312"/>
        </w:sectPr>
      </w:pPr>
    </w:p>
    <w:p w14:paraId="13BE9BD6" w14:textId="77777777" w:rsidR="008B6C8E" w:rsidRPr="00C6566A" w:rsidRDefault="008B6C8E">
      <w:pPr>
        <w:pStyle w:val="EndNoteCategoryHeading"/>
        <w:rPr>
          <w:rFonts w:eastAsiaTheme="minorEastAsia"/>
        </w:rPr>
        <w:sectPr w:rsidR="008B6C8E" w:rsidRPr="00C6566A">
          <w:pgSz w:w="11907" w:h="16840"/>
          <w:pgMar w:top="1440" w:right="1080" w:bottom="1440" w:left="1080" w:header="851" w:footer="992" w:gutter="0"/>
          <w:cols w:space="425"/>
          <w:docGrid w:type="linesAndChars" w:linePitch="312"/>
        </w:sectPr>
      </w:pPr>
    </w:p>
    <w:p w14:paraId="30CB6815" w14:textId="77777777" w:rsidR="009B4CC2" w:rsidRPr="009B4CC2" w:rsidRDefault="00A42A4F" w:rsidP="009B4CC2">
      <w:pPr>
        <w:pStyle w:val="EndNoteCategoryHeading"/>
        <w:rPr>
          <w:noProof/>
        </w:rPr>
      </w:pPr>
      <w:r w:rsidRPr="00C6566A">
        <w:fldChar w:fldCharType="begin"/>
      </w:r>
      <w:r w:rsidRPr="00C6566A">
        <w:instrText xml:space="preserve"> ADDIN EN.REFLIST </w:instrText>
      </w:r>
      <w:r w:rsidRPr="00C6566A">
        <w:fldChar w:fldCharType="separate"/>
      </w:r>
      <w:r w:rsidR="009B4CC2" w:rsidRPr="009B4CC2">
        <w:rPr>
          <w:noProof/>
        </w:rPr>
        <w:t>References</w:t>
      </w:r>
    </w:p>
    <w:p w14:paraId="52DCFFD8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.</w:t>
      </w:r>
      <w:r w:rsidRPr="009B4CC2">
        <w:rPr>
          <w:noProof/>
        </w:rPr>
        <w:tab/>
        <w:t>Saadane A, Delautier D, Lestriez V, et al. Down-regulation of liver RNA breakdown by turpentine administration in the starved rat: autophagy and relevant factors. Inflamm Res. 1999 Apr;48(4):210-217.</w:t>
      </w:r>
    </w:p>
    <w:p w14:paraId="4269B4F4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.</w:t>
      </w:r>
      <w:r w:rsidRPr="009B4CC2">
        <w:rPr>
          <w:noProof/>
        </w:rPr>
        <w:tab/>
        <w:t>Yuan W, Stromhaug PE, Dunn WA, Jr. Glucose-induced autophagy of peroxisomes in Pichia pastoris requires a unique E1-like protein. Mol Biol Cell. 1999 May;10(5):1353-1366.</w:t>
      </w:r>
    </w:p>
    <w:p w14:paraId="4DC22A12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.</w:t>
      </w:r>
      <w:r w:rsidRPr="009B4CC2">
        <w:rPr>
          <w:noProof/>
        </w:rPr>
        <w:tab/>
        <w:t>Ohshita T. Suppression of autophagy by ethionine administration in male rat liver in vivo. Toxicology. 2000 May 19;147(1):51-57.</w:t>
      </w:r>
    </w:p>
    <w:p w14:paraId="2265B410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4.</w:t>
      </w:r>
      <w:r w:rsidRPr="009B4CC2">
        <w:rPr>
          <w:noProof/>
        </w:rPr>
        <w:tab/>
        <w:t>Kanzawa T, Kondo Y, Ito H, et al. Induction of autophagic cell death in malignant glioma cells by arsenic trioxide. Cancer Res. 2003 May 1;63(9):2103-2108.</w:t>
      </w:r>
    </w:p>
    <w:p w14:paraId="5F31EAFC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rFonts w:hint="eastAsia"/>
          <w:noProof/>
        </w:rPr>
        <w:t>5.</w:t>
      </w:r>
      <w:r w:rsidRPr="009B4CC2">
        <w:rPr>
          <w:rFonts w:hint="eastAsia"/>
          <w:noProof/>
        </w:rPr>
        <w:tab/>
        <w:t>Gómez‐Santos C, Ferrer I, Santidrián AF, et al. Dopamine induces autophagic cell death and α‐synuclein increase in human neuroblastoma SH‐SY5Y cells. Journal of neuroscience research. 2003;73(3):341-350.</w:t>
      </w:r>
    </w:p>
    <w:p w14:paraId="7D36EC92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6.</w:t>
      </w:r>
      <w:r w:rsidRPr="009B4CC2">
        <w:rPr>
          <w:noProof/>
        </w:rPr>
        <w:tab/>
        <w:t>Opipari AW, Jr., Tan L, Boitano AE, et al. Resveratrol-induced autophagocytosis in ovarian cancer cells. Cancer Res. 2004 Jan 15;64(2):696-703.</w:t>
      </w:r>
    </w:p>
    <w:p w14:paraId="136971F2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7.</w:t>
      </w:r>
      <w:r w:rsidRPr="009B4CC2">
        <w:rPr>
          <w:noProof/>
        </w:rPr>
        <w:tab/>
        <w:t>Ellington AA, Berhow M, Singletary KW. Induction of macroautophagy in human colon cancer cells by soybean B-group triterpenoid saponins. Carcinogenesis. 2005 Jan;26(1):159-167.</w:t>
      </w:r>
    </w:p>
    <w:p w14:paraId="0A107E5C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8.</w:t>
      </w:r>
      <w:r w:rsidRPr="009B4CC2">
        <w:rPr>
          <w:noProof/>
        </w:rPr>
        <w:tab/>
        <w:t>Kanzawa T, Zhang L, Xiao L, et al. Arsenic trioxide induces autophagic cell death in malignant glioma cells by upregulation of mitochondrial cell death protein BNIP3. Oncogene. 2005 Feb 3;24(6):980-991.</w:t>
      </w:r>
    </w:p>
    <w:p w14:paraId="460DC32F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9.</w:t>
      </w:r>
      <w:r w:rsidRPr="009B4CC2">
        <w:rPr>
          <w:noProof/>
        </w:rPr>
        <w:tab/>
        <w:t>Sarkar S, Floto RA, Berger Z, et al. Lithium induces autophagy by inhibiting inositol monophosphatase. J Cell Biol. 2005 Sep 26;170(7):1101-1111.</w:t>
      </w:r>
    </w:p>
    <w:p w14:paraId="09D36B08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0.</w:t>
      </w:r>
      <w:r w:rsidRPr="009B4CC2">
        <w:rPr>
          <w:noProof/>
        </w:rPr>
        <w:tab/>
        <w:t>Herman-Antosiewicz A, Johnson DE, Singh SV. Sulforaphane causes autophagy to inhibit release of cytochrome C and apoptosis in human prostate cancer cells. Cancer Res. 2006 Jun 1;66(11):5828-5835.</w:t>
      </w:r>
    </w:p>
    <w:p w14:paraId="2BB8FA6A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1.</w:t>
      </w:r>
      <w:r w:rsidRPr="009B4CC2">
        <w:rPr>
          <w:noProof/>
        </w:rPr>
        <w:tab/>
        <w:t>Tettamanti G, Malagoli D, Marchesini E, et al. Oligomycin A induces autophagy in the IPLB-LdFB insect cell line. Cell Tissue Res. 2006 Oct;326(1):179-186.</w:t>
      </w:r>
    </w:p>
    <w:p w14:paraId="236568C0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2.</w:t>
      </w:r>
      <w:r w:rsidRPr="009B4CC2">
        <w:rPr>
          <w:noProof/>
        </w:rPr>
        <w:tab/>
        <w:t>Kuo PL, Hsu YL, Cho CY. Plumbagin induces G2-M arrest and autophagy by inhibiting the AKT/mammalian target of rapamycin pathway in breast cancer cells. Mol Cancer Ther. 2006 Dec;5(12):3209-3221.</w:t>
      </w:r>
    </w:p>
    <w:p w14:paraId="6A48A6CF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3.</w:t>
      </w:r>
      <w:r w:rsidRPr="009B4CC2">
        <w:rPr>
          <w:noProof/>
        </w:rPr>
        <w:tab/>
        <w:t>Buzzai M, Jones RG, Amaravadi RK, et al. Systemic treatment with the antidiabetic drug metformin selectively impairs p53-deficient tumor cell growth. Cancer Res. 2007 Jul 15;67(14):6745-6752.</w:t>
      </w:r>
    </w:p>
    <w:p w14:paraId="71D52F12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4.</w:t>
      </w:r>
      <w:r w:rsidRPr="009B4CC2">
        <w:rPr>
          <w:noProof/>
        </w:rPr>
        <w:tab/>
        <w:t>Ertmer A, Huber V, Gilch S, et al. The anticancer drug imatinib induces cellular autophagy. Leukemia. 2007 May;21(5):936-942.</w:t>
      </w:r>
    </w:p>
    <w:p w14:paraId="3D382FE7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lastRenderedPageBreak/>
        <w:t>15.</w:t>
      </w:r>
      <w:r w:rsidRPr="009B4CC2">
        <w:rPr>
          <w:noProof/>
        </w:rPr>
        <w:tab/>
        <w:t>Fujiwara K, Iwado E, Mills GB, et al. Akt inhibitor shows anticancer and radiosensitizing effects in malignant glioma cells by inducing autophagy. International Journal of Oncology. 2007 Oct;31(4):753-760.</w:t>
      </w:r>
    </w:p>
    <w:p w14:paraId="606BB239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6.</w:t>
      </w:r>
      <w:r w:rsidRPr="009B4CC2">
        <w:rPr>
          <w:noProof/>
        </w:rPr>
        <w:tab/>
        <w:t>Xu ZX, Liang J, Haridas V, et al. A plant triterpenoid, avicin D, induces autophagy by activation of AMP-activated protein kinase. Cell Death Differ. 2007 Nov;14(11):1948-1957.</w:t>
      </w:r>
    </w:p>
    <w:p w14:paraId="2524F21C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7.</w:t>
      </w:r>
      <w:r w:rsidRPr="009B4CC2">
        <w:rPr>
          <w:noProof/>
        </w:rPr>
        <w:tab/>
        <w:t>Sarkar S, Perlstein EO, Imarisio S, et al. Small molecules enhance autophagy and reduce toxicity in Huntington's disease models. Nat Chem Biol. 2007 Jun;3(6):331-338.</w:t>
      </w:r>
    </w:p>
    <w:p w14:paraId="6FF65ADB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8.</w:t>
      </w:r>
      <w:r w:rsidRPr="009B4CC2">
        <w:rPr>
          <w:noProof/>
        </w:rPr>
        <w:tab/>
        <w:t>Cui Q, Tashiro SI, Onodera S, et al. Oridonin induced autophagy in human cervical carcinoma HeLa cells through Ras, JNK, and P38 regulation. Journal of Pharmacological Sciences. 2007 Dec;105(4):317-325.</w:t>
      </w:r>
    </w:p>
    <w:p w14:paraId="5BFA0FC6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9.</w:t>
      </w:r>
      <w:r w:rsidRPr="009B4CC2">
        <w:rPr>
          <w:noProof/>
        </w:rPr>
        <w:tab/>
        <w:t>Newman RA, Kondo Y, Yokoyama T, et al. Autophagic cell death of human pancreatic tumor cells mediated by oleandrin, a lipid-soluble cardiac glycoside. Integr Cancer Ther. 2007 Dec;6(4):354-364.</w:t>
      </w:r>
    </w:p>
    <w:p w14:paraId="5301FE5A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0.</w:t>
      </w:r>
      <w:r w:rsidRPr="009B4CC2">
        <w:rPr>
          <w:noProof/>
        </w:rPr>
        <w:tab/>
        <w:t>Li HB, Yi X, Gao JM, et al. Magnolol-lnduced H460 cells deathvia autophagy but not apoptosis. Archives of pharmacal research. 2007;30(12):1566-1574.</w:t>
      </w:r>
    </w:p>
    <w:p w14:paraId="41FFAC03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1.</w:t>
      </w:r>
      <w:r w:rsidRPr="009B4CC2">
        <w:rPr>
          <w:noProof/>
        </w:rPr>
        <w:tab/>
        <w:t>Sarkar S, Davies JE, Huang Z, et al. Trehalose, a novel mTOR-independent autophagy enhancer, accelerates the clearance of mutant huntingtin and alpha-synuclein. J Biol Chem. 2007 Feb 23;282(8):5641-5652.</w:t>
      </w:r>
    </w:p>
    <w:p w14:paraId="0445B581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2.</w:t>
      </w:r>
      <w:r w:rsidRPr="009B4CC2">
        <w:rPr>
          <w:noProof/>
        </w:rPr>
        <w:tab/>
        <w:t>Zhang L, Yu J, Pan H, et al. Small molecule regulators of autophagy identified by an image-based high-throughput screen. Proc Natl Acad Sci U S A. 2007 Nov 27;104(48):19023-19028.</w:t>
      </w:r>
    </w:p>
    <w:p w14:paraId="2728BEF6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3.</w:t>
      </w:r>
      <w:r w:rsidRPr="009B4CC2">
        <w:rPr>
          <w:noProof/>
        </w:rPr>
        <w:tab/>
        <w:t>Yokoyama T, Miyazawa K, Naito M, et al. Vitamin K2 induces autophagy and apoptosis simultaneously in leukemia cells. Autophagy. 2008 Jul;4(5):629-640.</w:t>
      </w:r>
    </w:p>
    <w:p w14:paraId="5607CE97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4.</w:t>
      </w:r>
      <w:r w:rsidRPr="009B4CC2">
        <w:rPr>
          <w:noProof/>
        </w:rPr>
        <w:tab/>
        <w:t>Meschini S, Condello M, Calcabrini A, et al. The plant alkaloid voacamine induces apoptosis-independent autophagic cell death on both sensitive and multidrug resistant human osteosarcoma cells. Autophagy. 2008 Nov;4(8):1020-1033.</w:t>
      </w:r>
    </w:p>
    <w:p w14:paraId="3D15860F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5.</w:t>
      </w:r>
      <w:r w:rsidRPr="009B4CC2">
        <w:rPr>
          <w:noProof/>
        </w:rPr>
        <w:tab/>
        <w:t>Cao Q, Yu C, Xue R, et al. Autophagy induced by suberoylanilide hydroxamic acid in Hela S3 cells involves inhibition of protein kinase B and up-regulation of Beclin 1. Int J Biochem Cell Biol. 2008;40(2):272-283.</w:t>
      </w:r>
    </w:p>
    <w:p w14:paraId="7AA0A5A1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6.</w:t>
      </w:r>
      <w:r w:rsidRPr="009B4CC2">
        <w:rPr>
          <w:noProof/>
        </w:rPr>
        <w:tab/>
        <w:t>Itoh T, Ito Y, Ohguchi K, et al. Eupalinin A isolated from Eupatorium chinense L. induces autophagocytosis in human leukemia HL60 cells. Bioorg Med Chem. 2008 Jan 15;16(2):721-731.</w:t>
      </w:r>
    </w:p>
    <w:p w14:paraId="77CF4D53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7.</w:t>
      </w:r>
      <w:r w:rsidRPr="009B4CC2">
        <w:rPr>
          <w:noProof/>
        </w:rPr>
        <w:tab/>
        <w:t>Ostenfeld MS, Hoyer-Hansen M, Bastholm L, et al. Anti-cancer agent siramesine is a lysosomotropic detergent that induces cytoprotective autophagosome accumulation. Autophagy. 2008 May;4(4):487-499.</w:t>
      </w:r>
    </w:p>
    <w:p w14:paraId="3DD151DA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8.</w:t>
      </w:r>
      <w:r w:rsidRPr="009B4CC2">
        <w:rPr>
          <w:noProof/>
        </w:rPr>
        <w:tab/>
        <w:t>Song KS, Kim JS, Yun EJ, et al. Rottlerin induces autophagy and apoptotic cell death through a PKC-delta-independent pathway in HT1080 human fibrosarcoma cells: the protective role of autophagy in apoptosis. Autophagy. 2008 Jul;4(5):650-658.</w:t>
      </w:r>
    </w:p>
    <w:p w14:paraId="2BE05232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lastRenderedPageBreak/>
        <w:t>29.</w:t>
      </w:r>
      <w:r w:rsidRPr="009B4CC2">
        <w:rPr>
          <w:noProof/>
        </w:rPr>
        <w:tab/>
        <w:t>Wang M, Tan W, Zhou J, et al. A small molecule inhibitor of isoprenylcysteine carboxymethyltransferase induces autophagic cell death in PC3 prostate cancer cells. J Biol Chem. 2008 Jul 4;283(27):18678-18684.</w:t>
      </w:r>
    </w:p>
    <w:p w14:paraId="312BD491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0.</w:t>
      </w:r>
      <w:r w:rsidRPr="009B4CC2">
        <w:rPr>
          <w:noProof/>
        </w:rPr>
        <w:tab/>
        <w:t>Pan J, Chen B, Su CH, et al. Autophagy induced by farnesyltransferase inhibitors in cancer cells. Cancer Biol Ther. 2008 Oct;7(10):1679-1684.</w:t>
      </w:r>
    </w:p>
    <w:p w14:paraId="311BD912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1.</w:t>
      </w:r>
      <w:r w:rsidRPr="009B4CC2">
        <w:rPr>
          <w:noProof/>
        </w:rPr>
        <w:tab/>
        <w:t>Yoon SY, Choi JE, Kweon HS, et al. Okadaic acid increases autophagosomes in rat neurons: implications for Alzheimer's disease. J Neurosci Res. 2008 Nov 1;86(14):3230-3239.</w:t>
      </w:r>
    </w:p>
    <w:p w14:paraId="1C7A3C39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2.</w:t>
      </w:r>
      <w:r w:rsidRPr="009B4CC2">
        <w:rPr>
          <w:noProof/>
        </w:rPr>
        <w:tab/>
        <w:t>Sy LK, Yan SC, Lok CN, et al. Timosaponin A-III induces autophagy preceding mitochondria-mediated apoptosis in HeLa cancer cells. Cancer Res. 2008 Dec 15;68(24):10229-10237.</w:t>
      </w:r>
    </w:p>
    <w:p w14:paraId="7C188722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3.</w:t>
      </w:r>
      <w:r w:rsidRPr="009B4CC2">
        <w:rPr>
          <w:noProof/>
        </w:rPr>
        <w:tab/>
        <w:t>Turcotte S, Chan DA, Sutphin PD, et al. A molecule targeting VHL-deficient renal cell carcinoma that induces autophagy. Cancer Cell. 2008 Jul 8;14(1):90-102.</w:t>
      </w:r>
    </w:p>
    <w:p w14:paraId="1977289C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4.</w:t>
      </w:r>
      <w:r w:rsidRPr="009B4CC2">
        <w:rPr>
          <w:noProof/>
        </w:rPr>
        <w:tab/>
        <w:t>Wang J, Lian H, Zhao Y, et al. Vitamin D3 induces autophagy of human myeloid leukemia cells. J Biol Chem. 2008 Sep 12;283(37):25596-25605.</w:t>
      </w:r>
    </w:p>
    <w:p w14:paraId="24894975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5.</w:t>
      </w:r>
      <w:r w:rsidRPr="009B4CC2">
        <w:rPr>
          <w:noProof/>
        </w:rPr>
        <w:tab/>
        <w:t>Williams A, Sarkar S, Cuddon P, et al. Novel targets for Huntington's disease in an mTOR-independent autophagy pathway. Nat Chem Biol. 2008 May;4(5):295-305.</w:t>
      </w:r>
    </w:p>
    <w:p w14:paraId="560B6A34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6.</w:t>
      </w:r>
      <w:r w:rsidRPr="009B4CC2">
        <w:rPr>
          <w:noProof/>
        </w:rPr>
        <w:tab/>
        <w:t>Winter G, Hazan R, Bakalinsky AT, et al. Caffeine induces macroautophagy and confers a cytocidal effect on food spoilage yeast in combination with benzoic acid. Autophagy. 2008 Jan;4(1):28-36.</w:t>
      </w:r>
    </w:p>
    <w:p w14:paraId="7714B7CE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7.</w:t>
      </w:r>
      <w:r w:rsidRPr="009B4CC2">
        <w:rPr>
          <w:noProof/>
        </w:rPr>
        <w:tab/>
        <w:t>Wu WK, Wu YC, Yu L, et al. Induction of autophagy by proteasome inhibitor is associated with proliferative arrest in colon cancer cells. Biochem Biophys Res Commun. 2008 Sep 19;374(2):258-263.</w:t>
      </w:r>
    </w:p>
    <w:p w14:paraId="0F34A2F4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8.</w:t>
      </w:r>
      <w:r w:rsidRPr="009B4CC2">
        <w:rPr>
          <w:noProof/>
        </w:rPr>
        <w:tab/>
        <w:t>Chen YJ, Huang WP, Yang YC, et al. Platonin induces autophagy-associated cell death in human leukemia cells. Autophagy. 2009 Feb;5(2):173-183.</w:t>
      </w:r>
    </w:p>
    <w:p w14:paraId="785ABB48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9.</w:t>
      </w:r>
      <w:r w:rsidRPr="009B4CC2">
        <w:rPr>
          <w:noProof/>
        </w:rPr>
        <w:tab/>
        <w:t>Coward J, Ambrosini G, Musi E, et al. Safingol (L-threo-sphinganine) induces autophagy in solid tumor cells through inhibition of PKC and the PI3-kinase pathway. Autophagy. 2009 Feb;5(2):184-193.</w:t>
      </w:r>
    </w:p>
    <w:p w14:paraId="4441C3CF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40.</w:t>
      </w:r>
      <w:r w:rsidRPr="009B4CC2">
        <w:rPr>
          <w:noProof/>
        </w:rPr>
        <w:tab/>
        <w:t>Heiseke A, Aguib Y, Riemer C, et al. Lithium induces clearance of protease resistant prion protein in prion-infected cells by induction of autophagy. J Neurochem. 2009 Apr;109(1):25-34.</w:t>
      </w:r>
    </w:p>
    <w:p w14:paraId="1DBC88EB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41.</w:t>
      </w:r>
      <w:r w:rsidRPr="009B4CC2">
        <w:rPr>
          <w:noProof/>
        </w:rPr>
        <w:tab/>
        <w:t>Armour SM, Baur JA, Hsieh SN, et al. Inhibition of mammalian S6 kinase by resveratrol suppresses autophagy. Aging (Albany NY). 2009 Jun 3;1(6):515-528.</w:t>
      </w:r>
    </w:p>
    <w:p w14:paraId="1E12CEB7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42.</w:t>
      </w:r>
      <w:r w:rsidRPr="009B4CC2">
        <w:rPr>
          <w:noProof/>
        </w:rPr>
        <w:tab/>
        <w:t>Balgi AD, Fonseca BD, Donohue E, et al. Screen for chemical modulators of autophagy reveals novel therapeutic inhibitors of mTORC1 signaling. PLoS One. 2009 Sep 22;4(9):e7124.</w:t>
      </w:r>
    </w:p>
    <w:p w14:paraId="1CDE25EC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43.</w:t>
      </w:r>
      <w:r w:rsidRPr="009B4CC2">
        <w:rPr>
          <w:noProof/>
        </w:rPr>
        <w:tab/>
        <w:t>Eisenberg T, Knauer H, Schauer A, et al. Induction of autophagy by spermidine promotes longevity. Nat Cell Biol. 2009 Nov;11(11):1305-1314.</w:t>
      </w:r>
    </w:p>
    <w:p w14:paraId="7CBBFF99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lastRenderedPageBreak/>
        <w:t>44.</w:t>
      </w:r>
      <w:r w:rsidRPr="009B4CC2">
        <w:rPr>
          <w:noProof/>
        </w:rPr>
        <w:tab/>
        <w:t>Fu J, Shao CJ, Chen FR, et al. Autophagy induced by valproic acid is associated with oxidative stress in glioma cell lines. Neuro Oncol. 2010 Apr;12(4):328-340.</w:t>
      </w:r>
    </w:p>
    <w:p w14:paraId="480223AA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45.</w:t>
      </w:r>
      <w:r w:rsidRPr="009B4CC2">
        <w:rPr>
          <w:noProof/>
        </w:rPr>
        <w:tab/>
        <w:t>Laane E, Tamm KP, Buentke E, et al. Cell death induced by dexamethasone in lymphoid leukemia is mediated through initiation of autophagy. Cell Death Differ. 2009 Jul;16(7):1018-1029.</w:t>
      </w:r>
    </w:p>
    <w:p w14:paraId="75D1084E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46.</w:t>
      </w:r>
      <w:r w:rsidRPr="009B4CC2">
        <w:rPr>
          <w:noProof/>
        </w:rPr>
        <w:tab/>
        <w:t>Lian S, Su H, Zhao BX, et al. Synthesis and discovery of pyrazole-5-carbohydrazide N-glycosides as inducer of autophagy in A549 lung cancer cells. Bioorg Med Chem. 2009 Oct 15;17(20):7085-7092.</w:t>
      </w:r>
    </w:p>
    <w:p w14:paraId="39C16B9C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47.</w:t>
      </w:r>
      <w:r w:rsidRPr="009B4CC2">
        <w:rPr>
          <w:noProof/>
        </w:rPr>
        <w:tab/>
        <w:t>Milano V, Piao Y, LaFortune T, et al. Dasatinib-induced autophagy is enhanced in combination with temozolomide in glioma. Mol Cancer Ther. 2009 Feb;8(2):394-406.</w:t>
      </w:r>
    </w:p>
    <w:p w14:paraId="04E6A0B6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48.</w:t>
      </w:r>
      <w:r w:rsidRPr="009B4CC2">
        <w:rPr>
          <w:noProof/>
        </w:rPr>
        <w:tab/>
        <w:t>Watanabe M, Adachi S, Matsubara H, et al. Induction of autophagy in malignant rhabdoid tumor cells by the histone deacetylase inhibitor FK228 through AIF translocation. Int J Cancer. 2009 Jan 1;124(1):55-67.</w:t>
      </w:r>
    </w:p>
    <w:p w14:paraId="66E39618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49.</w:t>
      </w:r>
      <w:r w:rsidRPr="009B4CC2">
        <w:rPr>
          <w:noProof/>
        </w:rPr>
        <w:tab/>
        <w:t>Yuk JM, Shin DM, Lee HM, et al. Vitamin D3 induces autophagy in human monocytes/macrophages via cathelicidin. Cell Host Microbe. 2009 Sep 17;6(3):231-243.</w:t>
      </w:r>
    </w:p>
    <w:p w14:paraId="1FFF5D83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50.</w:t>
      </w:r>
      <w:r w:rsidRPr="009B4CC2">
        <w:rPr>
          <w:noProof/>
        </w:rPr>
        <w:tab/>
        <w:t>Periyasamy-Thandavan S, Jackson WH, Samaddar JS, et al. Bortezomib blocks the catabolic process of autophagy via a cathepsin-dependent mechanism, affects endoplasmic reticulum stress and induces caspase-dependent cell death in antiestrogen-sensitive and resistant ER+ breast cancer cells. Autophagy. 2010 Jan;6(1):19-35.</w:t>
      </w:r>
    </w:p>
    <w:p w14:paraId="4D8C78BA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51.</w:t>
      </w:r>
      <w:r w:rsidRPr="009B4CC2">
        <w:rPr>
          <w:noProof/>
        </w:rPr>
        <w:tab/>
        <w:t>Riedel M, Goldbaum O, Schwarz L, et al. 17-AAG induces cytoplasmic alpha-synuclein aggregate clearance by induction of autophagy. PLoS One. 2010 Jan 18;5(1):e8753.</w:t>
      </w:r>
    </w:p>
    <w:p w14:paraId="22510B50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52.</w:t>
      </w:r>
      <w:r w:rsidRPr="009B4CC2">
        <w:rPr>
          <w:noProof/>
        </w:rPr>
        <w:tab/>
        <w:t>Shintani T, Yamazaki F, Katoh T, et al. Glucosamine induces autophagy via an mTOR-independent pathway. Biochem Biophys Res Commun. 2010 Jan 22;391(4):1775-1779.</w:t>
      </w:r>
    </w:p>
    <w:p w14:paraId="71ACFB2F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53.</w:t>
      </w:r>
      <w:r w:rsidRPr="009B4CC2">
        <w:rPr>
          <w:noProof/>
        </w:rPr>
        <w:tab/>
        <w:t>Puissant A, Robert G, Fenouille N, et al. Resveratrol promotes autophagic cell death in chronic myelogenous leukemia cells via JNK-mediated p62/SQSTM1 expression and AMPK activation. Cancer Res. 2010 Feb 1;70(3):1042-1052.</w:t>
      </w:r>
    </w:p>
    <w:p w14:paraId="25BFCBF0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54.</w:t>
      </w:r>
      <w:r w:rsidRPr="009B4CC2">
        <w:rPr>
          <w:noProof/>
        </w:rPr>
        <w:tab/>
        <w:t>Xiong HY, Guo XL, Bu XX, et al. Autophagic cell death induced by 5-FU in Bax or PUMA deficient human colon cancer cell. Cancer Lett. 2010 Feb 1;288(1):68-74.</w:t>
      </w:r>
    </w:p>
    <w:p w14:paraId="02032953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55.</w:t>
      </w:r>
      <w:r w:rsidRPr="009B4CC2">
        <w:rPr>
          <w:noProof/>
        </w:rPr>
        <w:tab/>
        <w:t>Hwang J, Lee S, Lee JT, et al. Gangliosides induce autophagic cell death in astrocytes. Br J Pharmacol. 2010 Feb 1;159(3):586-603.</w:t>
      </w:r>
    </w:p>
    <w:p w14:paraId="58AE91C8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56.</w:t>
      </w:r>
      <w:r w:rsidRPr="009B4CC2">
        <w:rPr>
          <w:noProof/>
        </w:rPr>
        <w:tab/>
        <w:t>Choi IK, Cho YS, Jung HJ, et al. Autophagonizer, a novel synthetic small molecule, induces autophagic cell death. Biochem Biophys Res Commun. 2010 Mar 19;393(4):849-854.</w:t>
      </w:r>
    </w:p>
    <w:p w14:paraId="08F95A27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lastRenderedPageBreak/>
        <w:t>57.</w:t>
      </w:r>
      <w:r w:rsidRPr="009B4CC2">
        <w:rPr>
          <w:noProof/>
        </w:rPr>
        <w:tab/>
        <w:t>Carr G, Williams DE, Diaz-Marrero AR, et al. Bafilomycins produced in culture by Streptomyces spp. isolated from marine habitats are potent inhibitors of autophagy. J Nat Prod. 2010 Mar 26;73(3):422-427.</w:t>
      </w:r>
    </w:p>
    <w:p w14:paraId="4AD4F546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58.</w:t>
      </w:r>
      <w:r w:rsidRPr="009B4CC2">
        <w:rPr>
          <w:noProof/>
        </w:rPr>
        <w:tab/>
        <w:t>Belloni D, Veschini L, Foglieni C, et al. Bortezomib induces autophagic death in proliferating human endothelial cells. Exp Cell Res. 2010 Apr 1;316(6):1010-1018.</w:t>
      </w:r>
    </w:p>
    <w:p w14:paraId="5DB9451B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59.</w:t>
      </w:r>
      <w:r w:rsidRPr="009B4CC2">
        <w:rPr>
          <w:noProof/>
        </w:rPr>
        <w:tab/>
        <w:t>Zhao L, Zhu Y, Wang D, et al. Morphine induces Beclin 1- and ATG5-dependent autophagy in human neuroblastoma SH-SY5Y cells and in the rat hippocampus. Autophagy. 2010 Apr;6(3):386-394.</w:t>
      </w:r>
    </w:p>
    <w:p w14:paraId="4CAEE477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60.</w:t>
      </w:r>
      <w:r w:rsidRPr="009B4CC2">
        <w:rPr>
          <w:noProof/>
        </w:rPr>
        <w:tab/>
        <w:t>Du J, Martin SM, Levine M, et al. Mechanisms of ascorbate-induced cytotoxicity in pancreatic cancer. Clin Cancer Res. 2010 Jan 15;16(2):509-520.</w:t>
      </w:r>
    </w:p>
    <w:p w14:paraId="24615624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61.</w:t>
      </w:r>
      <w:r w:rsidRPr="009B4CC2">
        <w:rPr>
          <w:noProof/>
        </w:rPr>
        <w:tab/>
        <w:t>Karim MR, Fujimura S, Kadowaki M. Vitamin E as a novel enhancer of macroautophagy in rat hepatocytes and H4-II-E cells. Biochem Biophys Res Commun. 2010 Apr 16;394(4):981-987.</w:t>
      </w:r>
    </w:p>
    <w:p w14:paraId="7CF37B45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62.</w:t>
      </w:r>
      <w:r w:rsidRPr="009B4CC2">
        <w:rPr>
          <w:noProof/>
        </w:rPr>
        <w:tab/>
        <w:t>Yamamoto M, Suzuki SO, Himeno M. Resveratrol-induced autophagy in human U373 glioma cells. Oncol Lett. 2010 May;1(3):489-493.</w:t>
      </w:r>
    </w:p>
    <w:p w14:paraId="0A488479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63.</w:t>
      </w:r>
      <w:r w:rsidRPr="009B4CC2">
        <w:rPr>
          <w:noProof/>
        </w:rPr>
        <w:tab/>
        <w:t>Beljanski V, Knaak C, Smith CD. A novel sphingosine kinase inhibitor induces autophagy in tumor cells. J Pharmacol Exp Ther. 2010 May;333(2):454-464.</w:t>
      </w:r>
    </w:p>
    <w:p w14:paraId="09FC7AB2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64.</w:t>
      </w:r>
      <w:r w:rsidRPr="009B4CC2">
        <w:rPr>
          <w:noProof/>
        </w:rPr>
        <w:tab/>
        <w:t>Yang F, Gao YH, Wu KW, et al. A novel sesquiterpene Hirsutanol A induces autophagical cell death in human hepatocellular carcinoma cells by increasing reactive oxygen species. Chin J Cancer. 2010 Jul;29(7):655-660.</w:t>
      </w:r>
    </w:p>
    <w:p w14:paraId="6AEC8F72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65.</w:t>
      </w:r>
      <w:r w:rsidRPr="009B4CC2">
        <w:rPr>
          <w:noProof/>
        </w:rPr>
        <w:tab/>
        <w:t>Hidvegi T, Ewing M, Hale P, et al. An autophagy-enhancing drug promotes degradation of mutant α1-antitrypsin Z and reduces hepatic fibrosis. Science. 2010;329(5988):229-232.</w:t>
      </w:r>
    </w:p>
    <w:p w14:paraId="684E7371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66.</w:t>
      </w:r>
      <w:r w:rsidRPr="009B4CC2">
        <w:rPr>
          <w:noProof/>
        </w:rPr>
        <w:tab/>
        <w:t>Pan J, Cheng C, Verstovsek S, et al. The BH3-mimetic GX15-070 induces autophagy, potentiates the cytotoxicity of carboplatin and 5-fluorouracil in esophageal carcinoma cells. Cancer Lett. 2010 Jul 28;293(2):167-174.</w:t>
      </w:r>
    </w:p>
    <w:p w14:paraId="00E79035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67.</w:t>
      </w:r>
      <w:r w:rsidRPr="009B4CC2">
        <w:rPr>
          <w:noProof/>
        </w:rPr>
        <w:tab/>
        <w:t>Suh Y, Afaq F, Khan N, et al. Fisetin induces autophagic cell death through suppression of mTOR signaling pathway in prostate cancer cells. Carcinogenesis. 2010 Aug;31(8):1424-1433.</w:t>
      </w:r>
    </w:p>
    <w:p w14:paraId="49192699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68.</w:t>
      </w:r>
      <w:r w:rsidRPr="009B4CC2">
        <w:rPr>
          <w:noProof/>
        </w:rPr>
        <w:tab/>
        <w:t>Hwang MS, Baek WK. Glucosamine induces autophagic cell death through the stimulation of ER stress in human glioma cancer cells. Biochem Biophys Res Commun. 2010 Aug 13;399(1):111-116.</w:t>
      </w:r>
    </w:p>
    <w:p w14:paraId="6D2BBD85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69.</w:t>
      </w:r>
      <w:r w:rsidRPr="009B4CC2">
        <w:rPr>
          <w:noProof/>
        </w:rPr>
        <w:tab/>
        <w:t>Li DD, Guo JF, Huang JJ, et al. Rhabdastrellic acid-A induced autophagy-associated cell death through blocking Akt pathway in human cancer cells. PLoS One. 2010 Aug 17;5(8):e12176.</w:t>
      </w:r>
    </w:p>
    <w:p w14:paraId="17917637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70.</w:t>
      </w:r>
      <w:r w:rsidRPr="009B4CC2">
        <w:rPr>
          <w:noProof/>
        </w:rPr>
        <w:tab/>
        <w:t>Cao BY, Yang YP, Luo WF, et al. Paeoniflorin, a potent natural compound, protects PC12 cells from MPP+ and acidic damage via autophagic pathway. J Ethnopharmacol. 2010 Aug 19;131(1):122-129.</w:t>
      </w:r>
    </w:p>
    <w:p w14:paraId="7DF8BFFB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71.</w:t>
      </w:r>
      <w:r w:rsidRPr="009B4CC2">
        <w:rPr>
          <w:noProof/>
        </w:rPr>
        <w:tab/>
        <w:t>Rodriguez-Navarro JA, Rodriguez L, Casarejos MJ, et al. Trehalose ameliorates dopaminergic and tau pathology in parkin deleted/tau overexpressing mice through autophagy activation. Neurobiol Dis. 2010 Sep;39(3):423-438.</w:t>
      </w:r>
    </w:p>
    <w:p w14:paraId="071E6FBB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lastRenderedPageBreak/>
        <w:t>72.</w:t>
      </w:r>
      <w:r w:rsidRPr="009B4CC2">
        <w:rPr>
          <w:noProof/>
        </w:rPr>
        <w:tab/>
        <w:t>Son MJ, Lee SB, Byun YJ, et al. Sodium nitroprusside induces autophagic cell death in glutathione-depleted osteoblasts. J Biochem Mol Toxicol. 2010 Sep-Oct;24(5):313-322.</w:t>
      </w:r>
    </w:p>
    <w:p w14:paraId="03960A88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73.</w:t>
      </w:r>
      <w:r w:rsidRPr="009B4CC2">
        <w:rPr>
          <w:noProof/>
        </w:rPr>
        <w:tab/>
        <w:t>Underwood BR, Imarisio S, Fleming A, et al. Antioxidants can inhibit basal autophagy and enhance neurodegeneration in models of polyglutamine disease. Hum Mol Genet. 2010 Sep 1;19(17):3413-3429.</w:t>
      </w:r>
    </w:p>
    <w:p w14:paraId="6BD1945F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74.</w:t>
      </w:r>
      <w:r w:rsidRPr="009B4CC2">
        <w:rPr>
          <w:noProof/>
        </w:rPr>
        <w:tab/>
        <w:t>Tsvetkov AS, Miller J, Arrasate M, et al. A small-molecule scaffold induces autophagy in primary neurons and protects against toxicity in a Huntington disease model. Proc Natl Acad Sci U S A. 2010 Sep 28;107(39):16982-16987.</w:t>
      </w:r>
    </w:p>
    <w:p w14:paraId="4BD4C917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75.</w:t>
      </w:r>
      <w:r w:rsidRPr="009B4CC2">
        <w:rPr>
          <w:noProof/>
        </w:rPr>
        <w:tab/>
        <w:t>Nakamura M, Kikukawa Y, Takeya M, et al. Clarithromycin attenuates autophagy in myeloma cells. Int J Oncol. 2010 Oct;37(4):815-820.</w:t>
      </w:r>
    </w:p>
    <w:p w14:paraId="799A2A4E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76.</w:t>
      </w:r>
      <w:r w:rsidRPr="009B4CC2">
        <w:rPr>
          <w:noProof/>
        </w:rPr>
        <w:tab/>
        <w:t>Xia X, Kar R, Gluhak-Heinrich J, et al. Glucocorticoid-induced autophagy in osteocytes. J Bone Miner Res. 2010 Nov;25(11):2479-2488.</w:t>
      </w:r>
    </w:p>
    <w:p w14:paraId="170997E8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77.</w:t>
      </w:r>
      <w:r w:rsidRPr="009B4CC2">
        <w:rPr>
          <w:noProof/>
        </w:rPr>
        <w:tab/>
        <w:t>Li J, Wang XL, Fang YC, et al. Tephrosin-induced autophagic cell death in A549 non-small cell lung cancer cells. J Asian Nat Prod Res. 2010 Nov;12(11):992-1000.</w:t>
      </w:r>
    </w:p>
    <w:p w14:paraId="5A907419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78.</w:t>
      </w:r>
      <w:r w:rsidRPr="009B4CC2">
        <w:rPr>
          <w:noProof/>
        </w:rPr>
        <w:tab/>
        <w:t>Le XF, Mao W, Lu Z, et al. Dasatinib induces autophagic cell death in human ovarian cancer. Cancer. 2010 Nov 1;116(21):4980-4990.</w:t>
      </w:r>
    </w:p>
    <w:p w14:paraId="44623A42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79.</w:t>
      </w:r>
      <w:r w:rsidRPr="009B4CC2">
        <w:rPr>
          <w:noProof/>
        </w:rPr>
        <w:tab/>
        <w:t>Wang L, Dong Z, Huang B, et al. Distinct patterns of autophagy evoked by two benzoxazine derivatives in vascular endothelial cells. Autophagy. 2010 Nov;6(8):1115-1124.</w:t>
      </w:r>
    </w:p>
    <w:p w14:paraId="4B016343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80.</w:t>
      </w:r>
      <w:r w:rsidRPr="009B4CC2">
        <w:rPr>
          <w:noProof/>
        </w:rPr>
        <w:tab/>
        <w:t>Bolt AM, Douglas RM, Klimecki WT. Arsenite exposure in human lymphoblastoid cell lines induces autophagy and coordinated induction of lysosomal genes. Toxicol Lett. 2010 Nov 30;199(2):153-159.</w:t>
      </w:r>
    </w:p>
    <w:p w14:paraId="20CEB559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81.</w:t>
      </w:r>
      <w:r w:rsidRPr="009B4CC2">
        <w:rPr>
          <w:noProof/>
        </w:rPr>
        <w:tab/>
        <w:t>Smith DM, Patel S, Raffoul F, et al. Arsenic trioxide induces a beclin-1-independent autophagic pathway via modulation of SnoN/SkiL expression in ovarian carcinoma cells. Cell Death Differ. 2010 Dec;17(12):1867-1881.</w:t>
      </w:r>
    </w:p>
    <w:p w14:paraId="55781302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82.</w:t>
      </w:r>
      <w:r w:rsidRPr="009B4CC2">
        <w:rPr>
          <w:noProof/>
        </w:rPr>
        <w:tab/>
        <w:t>Li X, Fan Z. The epidermal growth factor receptor antibody cetuximab induces autophagy in cancer cells by downregulating HIF-1alpha and Bcl-2 and activating the beclin 1/hVps34 complex. Cancer Res. 2010 Jul 15;70(14):5942-5952.</w:t>
      </w:r>
    </w:p>
    <w:p w14:paraId="363A1CB8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83.</w:t>
      </w:r>
      <w:r w:rsidRPr="009B4CC2">
        <w:rPr>
          <w:noProof/>
        </w:rPr>
        <w:tab/>
        <w:t>Chresta CM, Davies BR, Hickson I, et al. AZD8055 is a potent, selective, and orally bioavailable ATP-competitive mammalian target of rapamycin kinase inhibitor with in vitro and in vivo antitumor activity. Cancer Res. 2010 Jan 1;70(1):288-298.</w:t>
      </w:r>
    </w:p>
    <w:p w14:paraId="427647BE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84.</w:t>
      </w:r>
      <w:r w:rsidRPr="009B4CC2">
        <w:rPr>
          <w:noProof/>
        </w:rPr>
        <w:tab/>
        <w:t>Zhang XQ, Huang XF, Hu XB, et al. Apogossypolone, a novel inhibitor of antiapoptotic Bcl-2 family proteins, induces autophagy of PC-3 and LNCaP prostate cancer cells in vitro. Asian J Androl. 2010 Sep;12(5):697-708.</w:t>
      </w:r>
    </w:p>
    <w:p w14:paraId="6672C321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85.</w:t>
      </w:r>
      <w:r w:rsidRPr="009B4CC2">
        <w:rPr>
          <w:noProof/>
        </w:rPr>
        <w:tab/>
        <w:t>Han W, Pan H, Chen Y, et al. EGFR tyrosine kinase inhibitors activate autophagy as a cytoprotective response in human lung cancer cells. PLoS One. 2011;6(6):e18691.</w:t>
      </w:r>
    </w:p>
    <w:p w14:paraId="660FD1F7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lastRenderedPageBreak/>
        <w:t>86.</w:t>
      </w:r>
      <w:r w:rsidRPr="009B4CC2">
        <w:rPr>
          <w:noProof/>
        </w:rPr>
        <w:tab/>
        <w:t>Lian J, Wu X, He F, et al. A natural BH3 mimetic induces autophagy in apoptosis-resistant prostate cancer via modulating Bcl-2–Beclin1 interaction at endoplasmic reticulum. Cell Death &amp; Differentiation. 2010;18(1):60-71.</w:t>
      </w:r>
    </w:p>
    <w:p w14:paraId="3B107997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87.</w:t>
      </w:r>
      <w:r w:rsidRPr="009B4CC2">
        <w:rPr>
          <w:noProof/>
        </w:rPr>
        <w:tab/>
        <w:t>Abe A, Yamada H, Moriya S, et al. The β-carboline alkaloid harmol induces cell death via autophagy but not apoptosis in human non-small cell lung cancer A549 cells. Biological Pharmaceutical Bulletin. 2011;34(8):1264-1272.</w:t>
      </w:r>
    </w:p>
    <w:p w14:paraId="0A0C211E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88.</w:t>
      </w:r>
      <w:r w:rsidRPr="009B4CC2">
        <w:rPr>
          <w:noProof/>
        </w:rPr>
        <w:tab/>
        <w:t>Vucicevic L, Misirkic M, Janjetovic K, et al. Compound C induces protective autophagy in cancer cells through AMPK inhibition-independent blockade of Akt/mTOR pathway. Autophagy. 2011 Jan;7(1):40-50.</w:t>
      </w:r>
    </w:p>
    <w:p w14:paraId="4DD09653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89.</w:t>
      </w:r>
      <w:r w:rsidRPr="009B4CC2">
        <w:rPr>
          <w:noProof/>
        </w:rPr>
        <w:tab/>
        <w:t>Jo YK, Park SJ, Shin JH, et al. ARP101, a selective MMP-2 inhibitor, induces autophagy-associated cell death in cancer cells. Biochem Biophys Res Commun. 2011 Jan 28;404(4):1039-1043.</w:t>
      </w:r>
    </w:p>
    <w:p w14:paraId="4093309C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90.</w:t>
      </w:r>
      <w:r w:rsidRPr="009B4CC2">
        <w:rPr>
          <w:noProof/>
        </w:rPr>
        <w:tab/>
        <w:t>Liu WT, Lin CH, Hsiao M, et al. Minocycline inhibits the growth of glioma by inducing autophagy. Autophagy. 2011 Feb;7(2):166-175.</w:t>
      </w:r>
    </w:p>
    <w:p w14:paraId="07CBFF69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91.</w:t>
      </w:r>
      <w:r w:rsidRPr="009B4CC2">
        <w:rPr>
          <w:noProof/>
        </w:rPr>
        <w:tab/>
        <w:t>Morselli E, Marino G, Bennetzen MV, et al. Spermidine and resveratrol induce autophagy by distinct pathways converging on the acetylproteome. J Cell Biol. 2011 Feb 21;192(4):615-629.</w:t>
      </w:r>
    </w:p>
    <w:p w14:paraId="16046603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92.</w:t>
      </w:r>
      <w:r w:rsidRPr="009B4CC2">
        <w:rPr>
          <w:noProof/>
        </w:rPr>
        <w:tab/>
        <w:t>Carew JS, Espitia CM, Esquivel JA, 2nd, et al. Lucanthone is a novel inhibitor of autophagy that induces cathepsin D-mediated apoptosis. J Biol Chem. 2011 Feb 25;286(8):6602-6613.</w:t>
      </w:r>
    </w:p>
    <w:p w14:paraId="08E1BF29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93.</w:t>
      </w:r>
      <w:r w:rsidRPr="009B4CC2">
        <w:rPr>
          <w:noProof/>
        </w:rPr>
        <w:tab/>
        <w:t>Cao DJ, Wang ZV, Battiprolu PK, et al. Histone deacetylase (HDAC) inhibitors attenuate cardiac hypertrophy by suppressing autophagy. Proc Natl Acad Sci U S A. 2011 Mar 8;108(10):4123-4128.</w:t>
      </w:r>
    </w:p>
    <w:p w14:paraId="61765AFC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94.</w:t>
      </w:r>
      <w:r w:rsidRPr="009B4CC2">
        <w:rPr>
          <w:noProof/>
        </w:rPr>
        <w:tab/>
        <w:t>Lin JF, Lin YC, Lin YH, et al. Zoledronic acid induces autophagic cell death in human prostate cancer cells. J Urol. 2011 Apr;185(4):1490-1496.</w:t>
      </w:r>
    </w:p>
    <w:p w14:paraId="37154D88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95.</w:t>
      </w:r>
      <w:r w:rsidRPr="009B4CC2">
        <w:rPr>
          <w:noProof/>
        </w:rPr>
        <w:tab/>
        <w:t>Cloonan SM, Williams DC. The antidepressants maprotiline and fluoxetine induce Type II autophagic cell death in drug-resistant Burkitt's lymphoma. Int J Cancer. 2011 Apr 1;128(7):1712-1723.</w:t>
      </w:r>
    </w:p>
    <w:p w14:paraId="3BECD8E4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96.</w:t>
      </w:r>
      <w:r w:rsidRPr="009B4CC2">
        <w:rPr>
          <w:noProof/>
        </w:rPr>
        <w:tab/>
        <w:t>Tang Y, Chen Y, Jiang H, et al. Short-chain fatty acids induced autophagy serves as an adaptive strategy for retarding mitochondria-mediated apoptotic cell death. Cell Death Differ. 2011 Apr;18(4):602-618.</w:t>
      </w:r>
    </w:p>
    <w:p w14:paraId="126EBAE9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97.</w:t>
      </w:r>
      <w:r w:rsidRPr="009B4CC2">
        <w:rPr>
          <w:noProof/>
        </w:rPr>
        <w:tab/>
        <w:t>Wasko BM, Dudakovic A, Hohl RJ. Bisphosphonates induce autophagy by depleting geranylgeranyl diphosphate. J Pharmacol Exp Ther. 2011 May;337(2):540-546.</w:t>
      </w:r>
    </w:p>
    <w:p w14:paraId="0A61AEF5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98.</w:t>
      </w:r>
      <w:r w:rsidRPr="009B4CC2">
        <w:rPr>
          <w:noProof/>
        </w:rPr>
        <w:tab/>
        <w:t>Lomonaco SL, Finniss S, Xiang C, et al. Cilengitide induces autophagy-mediated cell death in glioma cells. Neuro Oncol. 2011 Aug;13(8):857-865.</w:t>
      </w:r>
    </w:p>
    <w:p w14:paraId="6858E820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99.</w:t>
      </w:r>
      <w:r w:rsidRPr="009B4CC2">
        <w:rPr>
          <w:noProof/>
        </w:rPr>
        <w:tab/>
        <w:t>Wang K, Liu R, Li J, et al. Quercetin induces protective autophagy in gastric cancer cells: involvement of Akt-mTOR- and hypoxia-induced factor 1alpha-mediated signaling. Autophagy. 2011 Sep;7(9):966-978.</w:t>
      </w:r>
    </w:p>
    <w:p w14:paraId="4DEACFB7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00.</w:t>
      </w:r>
      <w:r w:rsidRPr="009B4CC2">
        <w:rPr>
          <w:noProof/>
        </w:rPr>
        <w:tab/>
        <w:t>Toepfer N, Childress C, Parikh A, et al. Atorvastatin induces autophagy in prostate cancer PC3 cells through activation of LC3 transcription. Cancer Biol Ther. 2011 Oct 15;12(8):691-699.</w:t>
      </w:r>
    </w:p>
    <w:p w14:paraId="6E92B656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lastRenderedPageBreak/>
        <w:t>101.</w:t>
      </w:r>
      <w:r w:rsidRPr="009B4CC2">
        <w:rPr>
          <w:noProof/>
        </w:rPr>
        <w:tab/>
        <w:t>Farkas T, Daugaard M, Jaattela M. Identification of small molecule inhibitors of phosphatidylinositol 3-kinase and autophagy. J Biol Chem. 2011 Nov 11;286(45):38904-38912.</w:t>
      </w:r>
    </w:p>
    <w:p w14:paraId="2313290E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02.</w:t>
      </w:r>
      <w:r w:rsidRPr="009B4CC2">
        <w:rPr>
          <w:noProof/>
        </w:rPr>
        <w:tab/>
        <w:t>Hu S, Xi G, Jin H, et al. Thrombin-induced autophagy: a potential role in intracerebral hemorrhage. Brain Res. 2011 Nov 18;1424:60-66.</w:t>
      </w:r>
    </w:p>
    <w:p w14:paraId="2444B8F8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03.</w:t>
      </w:r>
      <w:r w:rsidRPr="009B4CC2">
        <w:rPr>
          <w:noProof/>
        </w:rPr>
        <w:tab/>
        <w:t>Tian Y, Bustos V, Flajolet M, et al. A small-molecule enhancer of autophagy decreases levels of Abeta and APP-CTF via Atg5-dependent autophagy pathway. FASEB J. 2011 Jun;25(6):1934-1942.</w:t>
      </w:r>
    </w:p>
    <w:p w14:paraId="4488CBB5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04.</w:t>
      </w:r>
      <w:r w:rsidRPr="009B4CC2">
        <w:rPr>
          <w:noProof/>
        </w:rPr>
        <w:tab/>
        <w:t>Campbell GR, Spector SA. Hormonally active vitamin D3 (1alpha,25-dihydroxycholecalciferol) triggers autophagy in human macrophages that inhibits HIV-1 infection. J Biol Chem. 2011 May 27;286(21):18890-18902.</w:t>
      </w:r>
    </w:p>
    <w:p w14:paraId="2B4CC0BA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05.</w:t>
      </w:r>
      <w:r w:rsidRPr="009B4CC2">
        <w:rPr>
          <w:noProof/>
        </w:rPr>
        <w:tab/>
        <w:t>Renna M, Schaffner C, Brown K, et al. Azithromycin blocks autophagy and may predispose cystic fibrosis patients to mycobacterial infection. J Clin Invest. 2011 Sep;121(9):3554-3563.</w:t>
      </w:r>
    </w:p>
    <w:p w14:paraId="3EA453EB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06.</w:t>
      </w:r>
      <w:r w:rsidRPr="009B4CC2">
        <w:rPr>
          <w:noProof/>
        </w:rPr>
        <w:tab/>
        <w:t>Saiki S, Sasazawa Y, Imamichi Y, et al. Caffeine induces apoptosis by enhancement of autophagy via PI3K/Akt/mTOR/p70S6K inhibition. Autophagy. 2011 Feb;7(2):176-187.</w:t>
      </w:r>
    </w:p>
    <w:p w14:paraId="4D34A943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07.</w:t>
      </w:r>
      <w:r w:rsidRPr="009B4CC2">
        <w:rPr>
          <w:noProof/>
        </w:rPr>
        <w:tab/>
        <w:t>Vingtdeux V, Chandakkar P, Zhao H, et al. Novel synthetic small-molecule activators of AMPK as enhancers of autophagy and amyloid-beta peptide degradation. FASEB J. 2011 Jan;25(1):219-231.</w:t>
      </w:r>
    </w:p>
    <w:p w14:paraId="6F7C8E51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08.</w:t>
      </w:r>
      <w:r w:rsidRPr="009B4CC2">
        <w:rPr>
          <w:noProof/>
        </w:rPr>
        <w:tab/>
        <w:t>Wang RC, Levine B. Calcipotriol induces autophagy in HeLa cells and keratinocytes. J Invest Dermatol. 2011 Apr;131(4):990-993.</w:t>
      </w:r>
    </w:p>
    <w:p w14:paraId="702DD148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09.</w:t>
      </w:r>
      <w:r w:rsidRPr="009B4CC2">
        <w:rPr>
          <w:noProof/>
        </w:rPr>
        <w:tab/>
        <w:t>Tomic T, Botton T, Cerezo M, et al. Metformin inhibits melanoma development through autophagy and apoptosis mechanisms. Cell Death &amp; Disease. 2011 Sep;2(9):e199.</w:t>
      </w:r>
    </w:p>
    <w:p w14:paraId="422A938F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10.</w:t>
      </w:r>
      <w:r w:rsidRPr="009B4CC2">
        <w:rPr>
          <w:noProof/>
        </w:rPr>
        <w:tab/>
        <w:t>Viola G, Bortolozzi R, Hamel E, et al. MG-2477, a new tubulin inhibitor, induces autophagy through inhibition of the Akt/mTOR pathway and delayed apoptosis in A549 cells. Biochem Pharmacol. 2012 Jan 1;83(1):16-26.</w:t>
      </w:r>
    </w:p>
    <w:p w14:paraId="3AD58091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11.</w:t>
      </w:r>
      <w:r w:rsidRPr="009B4CC2">
        <w:rPr>
          <w:noProof/>
        </w:rPr>
        <w:tab/>
        <w:t>Lam KK, Zheng X, Forestieri R, et al. Nitazoxanide stimulates autophagy and inhibits mTORC1 signaling and intracellular proliferation of Mycobacterium tuberculosis. PLoS Pathog. 2012;8(5):e1002691.</w:t>
      </w:r>
    </w:p>
    <w:p w14:paraId="65F5A9B9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12.</w:t>
      </w:r>
      <w:r w:rsidRPr="009B4CC2">
        <w:rPr>
          <w:noProof/>
        </w:rPr>
        <w:tab/>
        <w:t>Li C, Johnson DE. Bortezomib induces autophagy in head and neck squamous cell carcinoma cells via JNK activation. Cancer Lett. 2012 Jan 1;314(1):102-107.</w:t>
      </w:r>
    </w:p>
    <w:p w14:paraId="513949A3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13.</w:t>
      </w:r>
      <w:r w:rsidRPr="009B4CC2">
        <w:rPr>
          <w:noProof/>
        </w:rPr>
        <w:tab/>
        <w:t>Lu JH, Tan JQ, Durairajan SS, et al. Isorhynchophylline, a natural alkaloid, promotes the degradation of alpha-synuclein in neuronal cells via inducing autophagy. Autophagy. 2012 Jan;8(1):98-108. (Erratum in Autophagy. 2012; 2018(2015): 2864-2866.).</w:t>
      </w:r>
    </w:p>
    <w:p w14:paraId="4DFF4175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14.</w:t>
      </w:r>
      <w:r w:rsidRPr="009B4CC2">
        <w:rPr>
          <w:noProof/>
        </w:rPr>
        <w:tab/>
        <w:t>Yuan L, Li Y, Zou C, et al. Synthesis and in vitro antitumor activity of asperphenamate derivatives as autophagy inducer. Bioorg Med Chem Lett. 2012 Mar 15;22(6):2216-2220.</w:t>
      </w:r>
    </w:p>
    <w:p w14:paraId="252171E3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lastRenderedPageBreak/>
        <w:t>115.</w:t>
      </w:r>
      <w:r w:rsidRPr="009B4CC2">
        <w:rPr>
          <w:noProof/>
        </w:rPr>
        <w:tab/>
        <w:t>Zhang T, Li Y, Park KA, et al. Cucurbitacin induces autophagy through mitochondrial ROS production which counteracts to limit caspase-dependent apoptosis. Autophagy. 2012 Apr;8(4):559-576.</w:t>
      </w:r>
    </w:p>
    <w:p w14:paraId="110DA2B5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16.</w:t>
      </w:r>
      <w:r w:rsidRPr="009B4CC2">
        <w:rPr>
          <w:noProof/>
        </w:rPr>
        <w:tab/>
        <w:t>Tong Y, Liu YY, You LS, et al. Perifosine induces protective autophagy and upregulation of ATG5 in human chronic myelogenous leukemia cells in vitro. Acta Pharmacol Sin. 2012 Apr;33(4):542-550.</w:t>
      </w:r>
    </w:p>
    <w:p w14:paraId="038F6BEF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17.</w:t>
      </w:r>
      <w:r w:rsidRPr="009B4CC2">
        <w:rPr>
          <w:noProof/>
        </w:rPr>
        <w:tab/>
        <w:t>Congdon EE, Wu JW, Myeku N, et al. Methylthioninium chloride (methylene blue) induces autophagy and attenuates tauopathy in vitro and in vivo. Autophagy. 2012 Apr;8(4):609-622.</w:t>
      </w:r>
    </w:p>
    <w:p w14:paraId="17A767DF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18.</w:t>
      </w:r>
      <w:r w:rsidRPr="009B4CC2">
        <w:rPr>
          <w:noProof/>
        </w:rPr>
        <w:tab/>
        <w:t>Zhang Q, Yang YJ, Wang H, et al. Autophagy activation: a novel mechanism of atorvastatin to protect mesenchymal stem cells from hypoxia and serum deprivation via AMP-activated protein kinase/mammalian target of rapamycin pathway. Stem Cells Dev. 2012 May 20;21(8):1321-1332.</w:t>
      </w:r>
    </w:p>
    <w:p w14:paraId="4A7438B5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19.</w:t>
      </w:r>
      <w:r w:rsidRPr="009B4CC2">
        <w:rPr>
          <w:noProof/>
        </w:rPr>
        <w:tab/>
        <w:t>McAfee Q, Zhang Z, Samanta A, et al. Autophagy inhibitor Lys05 has single-agent antitumor activity and reproduces the phenotype of a genetic autophagy deficiency. Proc Natl Acad Sci U S A. 2012 May 22;109(21):8253-8258.</w:t>
      </w:r>
    </w:p>
    <w:p w14:paraId="2FCCE69E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20.</w:t>
      </w:r>
      <w:r w:rsidRPr="009B4CC2">
        <w:rPr>
          <w:noProof/>
        </w:rPr>
        <w:tab/>
        <w:t>Zhao Y, Chen H, Shang Z, et al. SD118-xanthocillin X (1), a novel marine agent extracted from Penicillium commune, induces autophagy through the inhibition of the MEK/ERK pathway. Mar Drugs. 2012 Jun;10(6):1345-1359.</w:t>
      </w:r>
    </w:p>
    <w:p w14:paraId="6340C074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21.</w:t>
      </w:r>
      <w:r w:rsidRPr="009B4CC2">
        <w:rPr>
          <w:noProof/>
        </w:rPr>
        <w:tab/>
        <w:t>Song YM, Song SO, Jung YK, et al. Dimethyl sulfoxide reduces hepatocellular lipid accumulation through autophagy induction. Autophagy. 2012 Jul 1;8(7):1085-1097.</w:t>
      </w:r>
    </w:p>
    <w:p w14:paraId="6E9D714F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22.</w:t>
      </w:r>
      <w:r w:rsidRPr="009B4CC2">
        <w:rPr>
          <w:noProof/>
        </w:rPr>
        <w:tab/>
        <w:t>Gibellini L, De Biasi S, Pinti M, et al. The protease inhibitor atazanavir triggers autophagy and mitophagy in human preadipocytes. AIDS. 2012 Oct 23;26(16):2017-2026.</w:t>
      </w:r>
    </w:p>
    <w:p w14:paraId="65EE5E26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23.</w:t>
      </w:r>
      <w:r w:rsidRPr="009B4CC2">
        <w:rPr>
          <w:noProof/>
        </w:rPr>
        <w:tab/>
        <w:t>Zhou C, Zhou J, Sheng F, et al. The heme oxygenase-1 inhibitor ZnPPIX induces non-canonical, Beclin 1-independent, autophagy through p38 MAPK pathway. Acta Biochim Biophys Sin (Shanghai). 2012 Oct;44(10):815-822.</w:t>
      </w:r>
    </w:p>
    <w:p w14:paraId="64588246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24.</w:t>
      </w:r>
      <w:r w:rsidRPr="009B4CC2">
        <w:rPr>
          <w:noProof/>
        </w:rPr>
        <w:tab/>
        <w:t>Singh BN, Kumar D, Shankar S, et al. Rottlerin induces autophagy which leads to apoptotic cell death through inhibition of PI3K/Akt/mTOR pathway in human pancreatic cancer stem cells. Biochem Pharmacol. 2012 Nov 1;84(9):1154-1163.</w:t>
      </w:r>
    </w:p>
    <w:p w14:paraId="4430F93A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25.</w:t>
      </w:r>
      <w:r w:rsidRPr="009B4CC2">
        <w:rPr>
          <w:noProof/>
        </w:rPr>
        <w:tab/>
        <w:t>Shin JH, Park SJ, Kim ES, et al. Sertindole, a potent antagonist at dopamine D2 receptors, induces autophagy by increasing reactive oxygen species in SH-SY5Y neuroblastoma cells. 2012;35(7):1069-1075.</w:t>
      </w:r>
    </w:p>
    <w:p w14:paraId="4555B7A2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26.</w:t>
      </w:r>
      <w:r w:rsidRPr="009B4CC2">
        <w:rPr>
          <w:noProof/>
        </w:rPr>
        <w:tab/>
        <w:t>Li Y, Hahn T, Garrison K, et al. The vitamin E analogue alpha-TEA stimulates tumor autophagy and enhances antigen cross-presentation. Cancer Res. 2012 Jul 15;72(14):3535-3545.</w:t>
      </w:r>
    </w:p>
    <w:p w14:paraId="00E5A9DE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27.</w:t>
      </w:r>
      <w:r w:rsidRPr="009B4CC2">
        <w:rPr>
          <w:noProof/>
        </w:rPr>
        <w:tab/>
        <w:t>Tan SH, Shui G, Zhou J, et al. Induction of autophagy by palmitic acid via protein kinase C-mediated signaling pathway independent of mTOR (mammalian target of rapamycin). J Biol Chem. 2012 Apr 27;287(18):14364-14376.</w:t>
      </w:r>
    </w:p>
    <w:p w14:paraId="29070B24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lastRenderedPageBreak/>
        <w:t>128.</w:t>
      </w:r>
      <w:r w:rsidRPr="009B4CC2">
        <w:rPr>
          <w:noProof/>
        </w:rPr>
        <w:tab/>
        <w:t>Wang Z, Zhang J, Wang Y, et al. Matrine, a novel autophagy inhibitor, blocks trafficking and the proteolytic activation of lysosomal proteases. Carcinogenesis. 2013 Jan;34(1):128-138.</w:t>
      </w:r>
    </w:p>
    <w:p w14:paraId="46AE6EEF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29.</w:t>
      </w:r>
      <w:r w:rsidRPr="009B4CC2">
        <w:rPr>
          <w:noProof/>
        </w:rPr>
        <w:tab/>
        <w:t>Zhou J, Hu SE, Tan SH, et al. Andrographolide sensitizes cisplatin-induced apoptosis via suppression of autophagosome-lysosome fusion in human cancer cells. Autophagy. 2012 Mar;8(3):338-349.</w:t>
      </w:r>
    </w:p>
    <w:p w14:paraId="59DA5167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30.</w:t>
      </w:r>
      <w:r w:rsidRPr="009B4CC2">
        <w:rPr>
          <w:noProof/>
        </w:rPr>
        <w:tab/>
        <w:t>Shi WY, Xiao D, Wang L, et al. Therapeutic metformin/AMPK activation blocked lymphoma cell growth via inhibition of mTOR pathway and induction of autophagy. Cell Death Dis. 2012 Mar 1;3(3):e275.</w:t>
      </w:r>
    </w:p>
    <w:p w14:paraId="0C9E0CE4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31.</w:t>
      </w:r>
      <w:r w:rsidRPr="009B4CC2">
        <w:rPr>
          <w:noProof/>
        </w:rPr>
        <w:tab/>
        <w:t>Chu C, Zhang X, Ma W, et al. Induction of autophagy by a novel small molecule improves abeta pathology and ameliorates cognitive deficits. PLoS One. 2013;8(6):e65367.</w:t>
      </w:r>
    </w:p>
    <w:p w14:paraId="7999846E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32.</w:t>
      </w:r>
      <w:r w:rsidRPr="009B4CC2">
        <w:rPr>
          <w:noProof/>
        </w:rPr>
        <w:tab/>
        <w:t>Xiao K, Jiang J, Guan C, et al. Curcumin induces autophagy via activating the AMPK signaling pathway in lung adenocarcinoma cells. J Pharmacol Sci. 2013;123(2):102-109.</w:t>
      </w:r>
    </w:p>
    <w:p w14:paraId="0B253243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33.</w:t>
      </w:r>
      <w:r w:rsidRPr="009B4CC2">
        <w:rPr>
          <w:noProof/>
        </w:rPr>
        <w:tab/>
        <w:t>Maria E Solesio SS-A, Joaquin Jordan, Maria F Galindo. 3-Nitropropionic acid induces autophagy by forming mitochondrial permeability transition pores rather than activatiing the mitochondrial fission pathway. British Journal of Pharmacology2013. p. 63-75.</w:t>
      </w:r>
    </w:p>
    <w:p w14:paraId="7662ED4E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34.</w:t>
      </w:r>
      <w:r w:rsidRPr="009B4CC2">
        <w:rPr>
          <w:noProof/>
        </w:rPr>
        <w:tab/>
        <w:t>Tu YJ, Fan X, Yang X, et al. Evodiamine activates autophagy as a cytoprotective response in murine Lewis lung carcinoma cells. Oncol Rep. 2013 Feb;29(2):481-490.</w:t>
      </w:r>
    </w:p>
    <w:p w14:paraId="68D830A2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35.</w:t>
      </w:r>
      <w:r w:rsidRPr="009B4CC2">
        <w:rPr>
          <w:noProof/>
        </w:rPr>
        <w:tab/>
        <w:t>Chen M, Du Y, Qui M, et al. Ophiopogonin B-induced autophagy in non-small cell lung cancer cells via inhibition of the PI3K/Akt signaling pathway. Oncol Rep. 2013 Feb;29(2):430-436.</w:t>
      </w:r>
    </w:p>
    <w:p w14:paraId="3CB06D00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36.</w:t>
      </w:r>
      <w:r w:rsidRPr="009B4CC2">
        <w:rPr>
          <w:noProof/>
        </w:rPr>
        <w:tab/>
        <w:t>Lin JF, Tsai TF, Liao PC, et al. Benzyl isothiocyanate induces protective autophagy in human prostate cancer cells via inhibition of mTOR signaling. Carcinogenesis. 2013 Feb;34(2):406-414.</w:t>
      </w:r>
    </w:p>
    <w:p w14:paraId="024F4678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37.</w:t>
      </w:r>
      <w:r w:rsidRPr="009B4CC2">
        <w:rPr>
          <w:noProof/>
        </w:rPr>
        <w:tab/>
        <w:t>Lin JC, Huang WP, Liu CL, et al. Sorafenib induces autophagy in human myeloid dendritic cells and prolongs survival of skin allografts. Transplantation. 2013 Mar 27;95(6):791-800.</w:t>
      </w:r>
    </w:p>
    <w:p w14:paraId="76F4C6DC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38.</w:t>
      </w:r>
      <w:r w:rsidRPr="009B4CC2">
        <w:rPr>
          <w:noProof/>
        </w:rPr>
        <w:tab/>
        <w:t>Wu Y, Wang X, Guo H, et al. Synthesis and screening of 3-MA derivatives for autophagy inhibitors. Autophagy. 2013 Apr;9(4):595-603.</w:t>
      </w:r>
    </w:p>
    <w:p w14:paraId="24344879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39.</w:t>
      </w:r>
      <w:r w:rsidRPr="009B4CC2">
        <w:rPr>
          <w:noProof/>
        </w:rPr>
        <w:tab/>
        <w:t>Choi SI, Kim KS, Oh JY, et al. Melatonin induces autophagy via an mTOR-dependent pathway and enhances clearance of mutant-TGFBIp. J Pineal Res. 2013 May;54(4):361-372.</w:t>
      </w:r>
    </w:p>
    <w:p w14:paraId="78C008B6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40.</w:t>
      </w:r>
      <w:r w:rsidRPr="009B4CC2">
        <w:rPr>
          <w:noProof/>
        </w:rPr>
        <w:tab/>
        <w:t>Zhang L, Cui L, Zhou G, et al. Pterostilbene, a natural small-molecular compound, promotes cytoprotective macroautophagy in vascular endothelial cells. J Nutr Biochem. 2013 May;24(5):903-911.</w:t>
      </w:r>
    </w:p>
    <w:p w14:paraId="55DCD784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41.</w:t>
      </w:r>
      <w:r w:rsidRPr="009B4CC2">
        <w:rPr>
          <w:noProof/>
        </w:rPr>
        <w:tab/>
        <w:t>Gurpinar E, Grizzle WE, Shacka JJ, et al. A novel sulindac derivative inhibits lung adenocarcinoma cell growth through suppression of Akt/mTOR signaling and induction of autophagy. Mol Cancer Ther. 2013 May;12(5):663-674.</w:t>
      </w:r>
    </w:p>
    <w:p w14:paraId="6D20B4CB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lastRenderedPageBreak/>
        <w:t>142.</w:t>
      </w:r>
      <w:r w:rsidRPr="009B4CC2">
        <w:rPr>
          <w:noProof/>
        </w:rPr>
        <w:tab/>
        <w:t>Rovito D, Giordano C, Vizza D, et al. Omega-3 PUFA ethanolamides DHEA and EPEA induce autophagy through PPARgamma activation in MCF-7 breast cancer cells. J Cell Physiol. 2013 Jun;228(6):1314-1322.</w:t>
      </w:r>
    </w:p>
    <w:p w14:paraId="085C9234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43.</w:t>
      </w:r>
      <w:r w:rsidRPr="009B4CC2">
        <w:rPr>
          <w:noProof/>
        </w:rPr>
        <w:tab/>
        <w:t>Yu HC, Lin CS, Tai WT, et al. Nilotinib induces autophagy in hepatocellular carcinoma through AMPK activation. J Biol Chem. 2013 Jun 21;288(25):18249-18259.</w:t>
      </w:r>
    </w:p>
    <w:p w14:paraId="62F454EB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44.</w:t>
      </w:r>
      <w:r w:rsidRPr="009B4CC2">
        <w:rPr>
          <w:noProof/>
        </w:rPr>
        <w:tab/>
        <w:t>Wong VK, Li T, Law BY, et al. Saikosaponin-d, a novel SERCA inhibitor, induces autophagic cell death in apoptosis-defective cells. Cell Death Dis. 2013 Jul 11;4:e720.</w:t>
      </w:r>
    </w:p>
    <w:p w14:paraId="672E3E68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45.</w:t>
      </w:r>
      <w:r w:rsidRPr="009B4CC2">
        <w:rPr>
          <w:noProof/>
        </w:rPr>
        <w:tab/>
        <w:t>Wang Q, Zhu J, Zhang K, et al. Induction of cytoprotective autophagy in PC-12 cells by cadmium. Biochem Biophys Res Commun. 2013 Aug 16;438(1):186-192.</w:t>
      </w:r>
    </w:p>
    <w:p w14:paraId="53557962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46.</w:t>
      </w:r>
      <w:r w:rsidRPr="009B4CC2">
        <w:rPr>
          <w:noProof/>
        </w:rPr>
        <w:tab/>
        <w:t>Inoue H, Hase K, Segawa A, et al. H89 (N-[2-p-bromocinnamylamino-ethyl]-5-isoquinolinesulphonamide) induces autophagy independently of protein kinase A inhibition. Eur J Pharmacol. 2013 Aug 15;714(1-3):170-177.</w:t>
      </w:r>
    </w:p>
    <w:p w14:paraId="5C160D81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47.</w:t>
      </w:r>
      <w:r w:rsidRPr="009B4CC2">
        <w:rPr>
          <w:noProof/>
        </w:rPr>
        <w:tab/>
        <w:t>Jangamreddy JR, Ghavami S, Grabarek J, et al. Salinomycin induces activation of autophagy, mitophagy and affects mitochondrial polarity: differences between primary and cancer cells. Biochim Biophys Acta. 2013 Sep;1833(9):2057-2069.</w:t>
      </w:r>
    </w:p>
    <w:p w14:paraId="0A3D0CE9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48.</w:t>
      </w:r>
      <w:r w:rsidRPr="009B4CC2">
        <w:rPr>
          <w:noProof/>
        </w:rPr>
        <w:tab/>
        <w:t>Li YY, Lam SK, Mak JC, et al. Erlotinib-induced autophagy in epidermal growth factor receptor mutated non-small cell lung cancer. Lung Cancer. 2013 Sep;81(3):354-361.</w:t>
      </w:r>
    </w:p>
    <w:p w14:paraId="28E623AF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49.</w:t>
      </w:r>
      <w:r w:rsidRPr="009B4CC2">
        <w:rPr>
          <w:noProof/>
        </w:rPr>
        <w:tab/>
        <w:t>Racoma IO, Meisen WH, Wang QE, et al. Thymoquinone inhibits autophagy and induces cathepsin-mediated, caspase-independent cell death in glioblastoma cells. PLoS One. 2013;8(9):e72882.</w:t>
      </w:r>
    </w:p>
    <w:p w14:paraId="0A5F3663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50.</w:t>
      </w:r>
      <w:r w:rsidRPr="009B4CC2">
        <w:rPr>
          <w:noProof/>
        </w:rPr>
        <w:tab/>
        <w:t>Kallifatidis G, Hoepfner D, Jaeg T, et al. The marine natural product manzamine A targets vacuolar ATPases and inhibits autophagy in pancreatic cancer cells. Mar Drugs. 2013 Sep 17;11(9):3500-3516.</w:t>
      </w:r>
    </w:p>
    <w:p w14:paraId="42987CCB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51.</w:t>
      </w:r>
      <w:r w:rsidRPr="009B4CC2">
        <w:rPr>
          <w:noProof/>
        </w:rPr>
        <w:tab/>
        <w:t>Wang Y, Wang JW, Xiao X, et al. Piperlongumine induces autophagy by targeting p38 signaling. Cell Death Dis. 2013 Oct 3;4:e824.</w:t>
      </w:r>
    </w:p>
    <w:p w14:paraId="270C649E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52.</w:t>
      </w:r>
      <w:r w:rsidRPr="009B4CC2">
        <w:rPr>
          <w:noProof/>
        </w:rPr>
        <w:tab/>
        <w:t>Wu AG, Wong VK, Xu SW, et al. Onjisaponin B derived from Radix Polygalae enhances autophagy and accelerates the degradation of mutant alpha-synuclein and huntingtin in PC-12 cells. Int J Mol Sci. 2013 Nov 15;14(11):22618-22641.</w:t>
      </w:r>
    </w:p>
    <w:p w14:paraId="47A6B54F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53.</w:t>
      </w:r>
      <w:r w:rsidRPr="009B4CC2">
        <w:rPr>
          <w:noProof/>
        </w:rPr>
        <w:tab/>
        <w:t>Gong F, Peng X, Sang Y, et al. Dichloroacetate induces protective autophagy in LoVo cells: involvement of cathepsin D/thioredoxin-like protein 1 and Akt-mTOR-mediated signaling. Cell Death Dis. 2013 Nov 7;4:e913.</w:t>
      </w:r>
    </w:p>
    <w:p w14:paraId="7248F5EB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54.</w:t>
      </w:r>
      <w:r w:rsidRPr="009B4CC2">
        <w:rPr>
          <w:noProof/>
        </w:rPr>
        <w:tab/>
        <w:t>Chen YY, Sun LQ, Wang BA, et al. Palmitate induces autophagy in pancreatic beta-cells via endoplasmic reticulum stress and its downstream JNK pathway. Int J Mol Med. 2013 Dec;32(6):1401-1406.</w:t>
      </w:r>
    </w:p>
    <w:p w14:paraId="4B8EA2F4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55.</w:t>
      </w:r>
      <w:r w:rsidRPr="009B4CC2">
        <w:rPr>
          <w:noProof/>
        </w:rPr>
        <w:tab/>
        <w:t>Kim Y, Kim YS, Kim DE, et al. BIX-01294 induces autophagy-associated cell death via EHMT2/G9a dysfunction and intracellular reactive oxygen species production. Autophagy. 2013 Dec;9(12):2126-2139.</w:t>
      </w:r>
    </w:p>
    <w:p w14:paraId="539EEF3D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lastRenderedPageBreak/>
        <w:t>156.</w:t>
      </w:r>
      <w:r w:rsidRPr="009B4CC2">
        <w:rPr>
          <w:noProof/>
        </w:rPr>
        <w:tab/>
        <w:t>Leng S, Hao Y, Du D, et al. Ursolic acid promotes cancer cell death by inducing Atg5-dependent autophagy. Int J Cancer. 2013 Dec 15;133(12):2781-2790.</w:t>
      </w:r>
    </w:p>
    <w:p w14:paraId="06B92705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57.</w:t>
      </w:r>
      <w:r w:rsidRPr="009B4CC2">
        <w:rPr>
          <w:noProof/>
        </w:rPr>
        <w:tab/>
        <w:t>Kumar D, Shankar S, Srivastava RK. Rottlerin-induced autophagy leads to the apoptosis in breast cancer stem cells: molecular mechanisms. Molecular Cancer. 2013 Dec 23;12:171.</w:t>
      </w:r>
    </w:p>
    <w:p w14:paraId="1B509D6E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58.</w:t>
      </w:r>
      <w:r w:rsidRPr="009B4CC2">
        <w:rPr>
          <w:noProof/>
        </w:rPr>
        <w:tab/>
        <w:t>Wei YM, Li X, Xu M, et al. Enhancement of Autophagy by Simvastatin through Inhibition of Rac1-mTOR Signaling Pathway in Coronary Arterial Myocytes. Cell Physiol Biochem. 2013;31(6):925-937.</w:t>
      </w:r>
    </w:p>
    <w:p w14:paraId="63B2202E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59.</w:t>
      </w:r>
      <w:r w:rsidRPr="009B4CC2">
        <w:rPr>
          <w:noProof/>
        </w:rPr>
        <w:tab/>
        <w:t>Castillo K, Nassif M, Valenzuela V, et al. Trehalose delays the progression of amyotrophic lateral sclerosis by enhancing autophagy in motoneurons. Autophagy. 2013 Sep;9(9):1308-1320.</w:t>
      </w:r>
    </w:p>
    <w:p w14:paraId="254B5B96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60.</w:t>
      </w:r>
      <w:r w:rsidRPr="009B4CC2">
        <w:rPr>
          <w:noProof/>
        </w:rPr>
        <w:tab/>
        <w:t>Fant X, Durieu E, Chicanne G, et al. cdc-like/dual-specificity tyrosine phosphorylation-regulated kinases inhibitor leucettine L41 induces mTOR-dependent autophagy: implication for Alzheimer's disease. Mol Pharmacol. 2014 Mar;85(3):441-450.</w:t>
      </w:r>
    </w:p>
    <w:p w14:paraId="6F5EC38D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61.</w:t>
      </w:r>
      <w:r w:rsidRPr="009B4CC2">
        <w:rPr>
          <w:noProof/>
        </w:rPr>
        <w:tab/>
        <w:t>Liu Y, Shoji-Kawata S, Sumpter RM, Jr., et al. Autosis is a Na+,K+-ATPase-regulated form of cell death triggered by autophagy-inducing peptides, starvation, and hypoxia-ischemia. Proc Natl Acad Sci U S A. 2013 Dec 17;110(51):20364-20371.</w:t>
      </w:r>
    </w:p>
    <w:p w14:paraId="5A32321D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62.</w:t>
      </w:r>
      <w:r w:rsidRPr="009B4CC2">
        <w:rPr>
          <w:noProof/>
        </w:rPr>
        <w:tab/>
        <w:t>MacCallum SF, Groves MJ, James J, et al. Dysregulation of autophagy in chronic lymphocytic leukemia with the small-molecule Sirtuin inhibitor Tenovin-6. Sci Rep. 2013;3:1275.</w:t>
      </w:r>
    </w:p>
    <w:p w14:paraId="0541DF3C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63.</w:t>
      </w:r>
      <w:r w:rsidRPr="009B4CC2">
        <w:rPr>
          <w:noProof/>
        </w:rPr>
        <w:tab/>
        <w:t>Ragazzoni Y, Desideri M, Gabellini C, et al. The thiazole derivative CPTH6 impairs autophagy. Cell Death Dis. 2013 Mar 7;4:e524.</w:t>
      </w:r>
    </w:p>
    <w:p w14:paraId="4B916A82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64.</w:t>
      </w:r>
      <w:r w:rsidRPr="009B4CC2">
        <w:rPr>
          <w:noProof/>
        </w:rPr>
        <w:tab/>
        <w:t>Shoji-Kawata S, Sumpter R, Leveno M, et al. Identification of a candidate therapeutic autophagy-inducing peptide. Nature. 2013 Feb 14;494(7436):201-206.</w:t>
      </w:r>
    </w:p>
    <w:p w14:paraId="7324600E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65.</w:t>
      </w:r>
      <w:r w:rsidRPr="009B4CC2">
        <w:rPr>
          <w:noProof/>
        </w:rPr>
        <w:tab/>
        <w:t>Zhou GZ, Zhang SN, Zhang L, et al. A synthetic curcumin derivative hydrazinobenzoylcurcumin induces autophagy in A549 lung cancer cells. Pharm Biol. 2014 Jan;52(1):111-116.</w:t>
      </w:r>
    </w:p>
    <w:p w14:paraId="74EF2DEF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66.</w:t>
      </w:r>
      <w:r w:rsidRPr="009B4CC2">
        <w:rPr>
          <w:noProof/>
        </w:rPr>
        <w:tab/>
        <w:t>Makhov P, Golovine K, Teper E, et al. Piperlongumine promotes autophagy via inhibition of Akt/mTOR signalling and mediates cancer cell death. Br J Cancer. 2014 Feb 18;110(4):899-907.</w:t>
      </w:r>
    </w:p>
    <w:p w14:paraId="310FA916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67.</w:t>
      </w:r>
      <w:r w:rsidRPr="009B4CC2">
        <w:rPr>
          <w:noProof/>
        </w:rPr>
        <w:tab/>
        <w:t>Yun SM, Jung JH, Jeong SJ, et al. Tanshinone IIA induces autophagic cell death via activation of AMPK and ERK and inhibition of mTOR and p70 S6K in KBM-5 leukemia cells. Phytother Res. 2014 Mar;28(3):458-464.</w:t>
      </w:r>
    </w:p>
    <w:p w14:paraId="00B48A87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68.</w:t>
      </w:r>
      <w:r w:rsidRPr="009B4CC2">
        <w:rPr>
          <w:noProof/>
        </w:rPr>
        <w:tab/>
        <w:t>Zhang Q, Zhang Y, Zhang P, et al. Hexokinase II inhibitor, 3-BrPA induced autophagy by stimulating ROS formation in human breast cancer cells. Genes Cancer. 2014 Mar;5(3-4):100-112.</w:t>
      </w:r>
    </w:p>
    <w:p w14:paraId="5040A5DD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69.</w:t>
      </w:r>
      <w:r w:rsidRPr="009B4CC2">
        <w:rPr>
          <w:noProof/>
        </w:rPr>
        <w:tab/>
        <w:t xml:space="preserve">Zhang X, Chen S, Song L, et al. MTOR-independent, autophagic enhancer trehalose prolongs motor neuron survival and ameliorates the autophagic flux </w:t>
      </w:r>
      <w:r w:rsidRPr="009B4CC2">
        <w:rPr>
          <w:noProof/>
        </w:rPr>
        <w:lastRenderedPageBreak/>
        <w:t>defect in a mouse model of amyotrophic lateral sclerosis. Autophagy. 2014 Apr;10(4):588-602.</w:t>
      </w:r>
    </w:p>
    <w:p w14:paraId="69CBFBF4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70.</w:t>
      </w:r>
      <w:r w:rsidRPr="009B4CC2">
        <w:rPr>
          <w:noProof/>
        </w:rPr>
        <w:tab/>
        <w:t>Xu ZH, Hang JB, Hu JA, et al. Gefitinib, an EGFR tyrosine kinase inhibitor, activates autophagy through AMPK in human lung cancer cells. J Buon. 2014 Apr-Jun;19(2):466-473.</w:t>
      </w:r>
    </w:p>
    <w:p w14:paraId="4298DA96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71.</w:t>
      </w:r>
      <w:r w:rsidRPr="009B4CC2">
        <w:rPr>
          <w:noProof/>
        </w:rPr>
        <w:tab/>
        <w:t>Yuan G, Yan SF, Xue H, et al. Cucurbitacin I induces protective autophagy in glioblastoma in vitro and in vivo. J Biol Chem. 2014 Apr 11;289(15):10607-10619.</w:t>
      </w:r>
    </w:p>
    <w:p w14:paraId="7E9D3E92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72.</w:t>
      </w:r>
      <w:r w:rsidRPr="009B4CC2">
        <w:rPr>
          <w:noProof/>
        </w:rPr>
        <w:tab/>
        <w:t>Wang FW, Wang SQ, Zhao BX, et al. Discovery of 2'-hydroxychalcones as autophagy inducer in A549 lung cancer cells. Org Biomol Chem. 2014 May 21;12(19):3062-3070.</w:t>
      </w:r>
    </w:p>
    <w:p w14:paraId="50AD269E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73.</w:t>
      </w:r>
      <w:r w:rsidRPr="009B4CC2">
        <w:rPr>
          <w:noProof/>
        </w:rPr>
        <w:tab/>
        <w:t>Shao S, Li S, Qin Y, et al. Spautin-1, a novel autophagy inhibitor, enhances imatinib-induced apoptosis in chronic myeloid leukemia. Int J Oncol. 2014 May;44(5):1661-1668.</w:t>
      </w:r>
    </w:p>
    <w:p w14:paraId="465C2231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74.</w:t>
      </w:r>
      <w:r w:rsidRPr="009B4CC2">
        <w:rPr>
          <w:noProof/>
        </w:rPr>
        <w:tab/>
        <w:t>Yao XF, Cao J, Xu LM, et al. Perfluorooctane sulfonate blocked autophagy flux and induced lysosome membrane permeabilization in HepG2 cells. Food Chem Toxicol. 2014 May;67:96-104.</w:t>
      </w:r>
    </w:p>
    <w:p w14:paraId="0FB980B4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75.</w:t>
      </w:r>
      <w:r w:rsidRPr="009B4CC2">
        <w:rPr>
          <w:noProof/>
        </w:rPr>
        <w:tab/>
        <w:t>Lao Y, Wan G, Liu Z, et al. The natural compound oblongifolin C inhibits autophagic flux and enhances antitumor efficacy of nutrient deprivation. Autophagy. 2014 May;10(5):736-749.</w:t>
      </w:r>
    </w:p>
    <w:p w14:paraId="78543668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76.</w:t>
      </w:r>
      <w:r w:rsidRPr="009B4CC2">
        <w:rPr>
          <w:noProof/>
        </w:rPr>
        <w:tab/>
        <w:t>Chen LL, Song JX, Lu JH, et al. Corynoxine, a natural autophagy enhancer, promotes the clearance of alpha-synuclein via Akt/mTOR pathway. J Neuroimmune Pharmacol. 2014 Jun;9(3):380-387.</w:t>
      </w:r>
    </w:p>
    <w:p w14:paraId="31186285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77.</w:t>
      </w:r>
      <w:r w:rsidRPr="009B4CC2">
        <w:rPr>
          <w:noProof/>
        </w:rPr>
        <w:tab/>
        <w:t>Poluzzi C, Casulli J, Goyal A, et al. Endorepellin evokes autophagy in endothelial cells. J Biol Chem. 2014 Jun 6;289(23):16114-16128.</w:t>
      </w:r>
    </w:p>
    <w:p w14:paraId="7B44CB91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78.</w:t>
      </w:r>
      <w:r w:rsidRPr="009B4CC2">
        <w:rPr>
          <w:noProof/>
        </w:rPr>
        <w:tab/>
        <w:t>Kim D-G, Jung KH, Lee D-G, et al. 20 (S)-Ginsenoside Rg3 is a novel inhibitor of autophagy and sensitizes hepatocellular carcinoma to doxorubicin. Oncotarget. 2014;5(12):4438.</w:t>
      </w:r>
    </w:p>
    <w:p w14:paraId="19145C07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79.</w:t>
      </w:r>
      <w:r w:rsidRPr="009B4CC2">
        <w:rPr>
          <w:noProof/>
        </w:rPr>
        <w:tab/>
        <w:t>Zou Y, Wang Q, Li B, et al. Temozolomide induces autophagy via ATMAMPKULK1 pathways in glioma. Mol Med Rep. 2014 Jul;10(1):411-416.</w:t>
      </w:r>
    </w:p>
    <w:p w14:paraId="133F23E6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80.</w:t>
      </w:r>
      <w:r w:rsidRPr="009B4CC2">
        <w:rPr>
          <w:noProof/>
        </w:rPr>
        <w:tab/>
        <w:t>Min H, Xu M, Chen ZR, et al. Bortezomib induces protective autophagy through AMP-activated protein kinase activation in cultured pancreatic and colorectal cancer cells. Cancer Chemother Pharmacol. 2014 Jul;74(1):167-176.</w:t>
      </w:r>
    </w:p>
    <w:p w14:paraId="5346AFB4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81.</w:t>
      </w:r>
      <w:r w:rsidRPr="009B4CC2">
        <w:rPr>
          <w:noProof/>
        </w:rPr>
        <w:tab/>
        <w:t>Chen YJ, Chi CW, Su WC, et al. Lapatinib induces autophagic cell death and inhibits growth of human hepatocellular carcinoma. Oncotarget. 2014 Jul 15;5(13):4845-4854.</w:t>
      </w:r>
    </w:p>
    <w:p w14:paraId="52D5388E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82.</w:t>
      </w:r>
      <w:r w:rsidRPr="009B4CC2">
        <w:rPr>
          <w:noProof/>
        </w:rPr>
        <w:tab/>
        <w:t>Cao B, Li J, Zhou X, et al. Clioquinol induces pro-death autophagy in leukemia and myeloma cells by disrupting the mTOR signaling pathway. Sci Rep. 2014 Jul 18;4:5749.</w:t>
      </w:r>
    </w:p>
    <w:p w14:paraId="7AC4211F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83.</w:t>
      </w:r>
      <w:r w:rsidRPr="009B4CC2">
        <w:rPr>
          <w:noProof/>
        </w:rPr>
        <w:tab/>
        <w:t xml:space="preserve">Hsieh MT, Chen HP, Lu CC, et al. The novel pterostilbene derivative ANK-199 induces autophagic cell death through regulating PI3 kinase class III/beclin </w:t>
      </w:r>
      <w:r w:rsidRPr="009B4CC2">
        <w:rPr>
          <w:noProof/>
        </w:rPr>
        <w:lastRenderedPageBreak/>
        <w:t>1/Atgrelated proteins in cisplatinresistant CAR human oral cancer cells. Int J Oncol. 2014 Aug;45(2):782-794.</w:t>
      </w:r>
    </w:p>
    <w:p w14:paraId="1D8E597F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84.</w:t>
      </w:r>
      <w:r w:rsidRPr="009B4CC2">
        <w:rPr>
          <w:noProof/>
        </w:rPr>
        <w:tab/>
        <w:t>Zhu XX, Yao XF, Jiang LP, et al. Sodium arsenite induces ROS-dependent autophagic cell death in pancreatic beta-cells. Food Chem Toxicol. 2014 Aug;70:144-150.</w:t>
      </w:r>
    </w:p>
    <w:p w14:paraId="5F75E23D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85.</w:t>
      </w:r>
      <w:r w:rsidRPr="009B4CC2">
        <w:rPr>
          <w:noProof/>
        </w:rPr>
        <w:tab/>
        <w:t>Ristic B, Bosnjak M, Arsikin K, et al. Idarubicin induces mTOR-dependent cytotoxic autophagy in leukemic cells. Exp Cell Res. 2014 Aug 1;326(1):90-102.</w:t>
      </w:r>
    </w:p>
    <w:p w14:paraId="33671A53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86.</w:t>
      </w:r>
      <w:r w:rsidRPr="009B4CC2">
        <w:rPr>
          <w:noProof/>
        </w:rPr>
        <w:tab/>
        <w:t>Saez-Atienzar S, Bonet-Ponce L, Blesa JR, et al. The LRRK2 inhibitor GSK2578215A induces protective autophagy in SH-SY5Y cells: involvement of Drp-1-mediated mitochondrial fission and mitochondrial-derived ROS signaling. Cell Death Dis. 2014 Aug 14;5:e1368.</w:t>
      </w:r>
    </w:p>
    <w:p w14:paraId="1D9DC371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87.</w:t>
      </w:r>
      <w:r w:rsidRPr="009B4CC2">
        <w:rPr>
          <w:noProof/>
        </w:rPr>
        <w:tab/>
        <w:t>Hao W, Zhang X, Zhao W, et al. Psoralidin induces autophagy through ROS generation which inhibits the proliferation of human lung cancer A549 cells. PeerJ. 2014;2:e555.</w:t>
      </w:r>
    </w:p>
    <w:p w14:paraId="369A848A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88.</w:t>
      </w:r>
      <w:r w:rsidRPr="009B4CC2">
        <w:rPr>
          <w:noProof/>
        </w:rPr>
        <w:tab/>
        <w:t>Li CL, Wei HL, Chen J, et al. Arsenic trioxide induces autophagy and antitumor effects in Burkitt's lymphoma Raji cells. Oncol Rep. 2014 Oct;32(4):1557-1563.</w:t>
      </w:r>
    </w:p>
    <w:p w14:paraId="292EAB9C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89.</w:t>
      </w:r>
      <w:r w:rsidRPr="009B4CC2">
        <w:rPr>
          <w:noProof/>
        </w:rPr>
        <w:tab/>
        <w:t>Aryal P, Kim K, Park PH, et al. Baicalein induces autophagic cell death through AMPK/ULK1 activation and downregulation of mTORC1 complex components in human cancer cells. FEBS J. 2014 Oct;281(20):4644-4658.</w:t>
      </w:r>
    </w:p>
    <w:p w14:paraId="33FFE856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90.</w:t>
      </w:r>
      <w:r w:rsidRPr="009B4CC2">
        <w:rPr>
          <w:noProof/>
        </w:rPr>
        <w:tab/>
        <w:t>Mathew TS, Ferris RK, Downs RM, et al. Caffeine promotes autophagy in skeletal muscle cells by increasing the calcium-dependent activation of AMP-activated protein kinase. Biochem Biophys Res Commun. 2014 Oct 24;453(3):411-418.</w:t>
      </w:r>
    </w:p>
    <w:p w14:paraId="46D74811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91.</w:t>
      </w:r>
      <w:r w:rsidRPr="009B4CC2">
        <w:rPr>
          <w:noProof/>
        </w:rPr>
        <w:tab/>
        <w:t>Liu W, Huang S, Chen Z, et al. Temsirolimus, the mTOR inhibitor, induces autophagy in adenoid cystic carcinoma: in vitro and in vivo. Pathol Res Pract. 2014 Nov;210(11):764-769.</w:t>
      </w:r>
    </w:p>
    <w:p w14:paraId="184E9372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92.</w:t>
      </w:r>
      <w:r w:rsidRPr="009B4CC2">
        <w:rPr>
          <w:noProof/>
        </w:rPr>
        <w:tab/>
        <w:t>Dowdle WE, Nyfeler B, Nagel J, et al. Selective VPS34 inhibitor blocks autophagy and uncovers a role for NCOA4 in ferritin degradation and iron homeostasis in vivo. Nat Cell Biol. 2014 Nov;16(11):1069-1079.</w:t>
      </w:r>
    </w:p>
    <w:p w14:paraId="596FA918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93.</w:t>
      </w:r>
      <w:r w:rsidRPr="009B4CC2">
        <w:rPr>
          <w:noProof/>
        </w:rPr>
        <w:tab/>
        <w:t>Sheng Y, Sun B, Guo WT, et al. (4-[6-(4-isopropoxyphenyl)pyrazolo [1,5-a]pyrimidin-3-yl] quinoline) is a novel inhibitor of autophagy. Br J Pharmacol. 2014 Nov;171(21):4970-4980.</w:t>
      </w:r>
    </w:p>
    <w:p w14:paraId="513A62E5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94.</w:t>
      </w:r>
      <w:r w:rsidRPr="009B4CC2">
        <w:rPr>
          <w:noProof/>
        </w:rPr>
        <w:tab/>
        <w:t>Oliverio S, Corazzari M, Sestito C, et al. The spermidine analogue GC7 (N1-guanyl-1,7-diamineoheptane) induces autophagy through a mechanism not involving the hypusination of eIF5A. Amino Acids. 2014 Dec;46(12):2767-2776.</w:t>
      </w:r>
    </w:p>
    <w:p w14:paraId="7C7B61CA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95.</w:t>
      </w:r>
      <w:r w:rsidRPr="009B4CC2">
        <w:rPr>
          <w:noProof/>
        </w:rPr>
        <w:tab/>
        <w:t>Lu J, Sun D, Gao S, et al. Cyclovirobuxine D induces autophagy-associated cell death via the Akt/mTOR pathway in MCF-7 human breast cancer cells. J Pharmacol Sci. 2014;125(1):74-82.</w:t>
      </w:r>
    </w:p>
    <w:p w14:paraId="1651D96E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lastRenderedPageBreak/>
        <w:t>196.</w:t>
      </w:r>
      <w:r w:rsidRPr="009B4CC2">
        <w:rPr>
          <w:noProof/>
        </w:rPr>
        <w:tab/>
        <w:t>Wang M, Yu T, Zhu C, et al. Resveratrol triggers protective autophagy through the ceramide/Akt/mTOR pathway in melanoma B16 cells. Nutr Cancer. 2014;66(3):435-440.</w:t>
      </w:r>
    </w:p>
    <w:p w14:paraId="431DD709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97.</w:t>
      </w:r>
      <w:r w:rsidRPr="009B4CC2">
        <w:rPr>
          <w:noProof/>
        </w:rPr>
        <w:tab/>
        <w:t>Akin D, Wang SK, Habibzadegah-Tari P, et al. A novel ATG4B antagonist inhibits autophagy and has a negative impact on osteosarcoma tumors. Autophagy. 2014;10(11):2021-2035.</w:t>
      </w:r>
    </w:p>
    <w:p w14:paraId="2D89FEA1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98.</w:t>
      </w:r>
      <w:r w:rsidRPr="009B4CC2">
        <w:rPr>
          <w:noProof/>
        </w:rPr>
        <w:tab/>
        <w:t>Ginet V, Puyal J, Rummel C, et al. A critical role of autophagy in antileukemia/lymphoma effects of APO866, an inhibitor of NAD biosynthesis. Autophagy. 2014 Apr;10(4):603-617.</w:t>
      </w:r>
    </w:p>
    <w:p w14:paraId="2687A0CC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199.</w:t>
      </w:r>
      <w:r w:rsidRPr="009B4CC2">
        <w:rPr>
          <w:noProof/>
        </w:rPr>
        <w:tab/>
        <w:t>Goodall ML, Wang T, Martin KR, et al. Development of potent autophagy inhibitors that sensitize oncogenic BRAF V600E mutant melanoma tumor cells to vemurafenib. Autophagy. 2014 Jun;10(6):1120-1136.</w:t>
      </w:r>
    </w:p>
    <w:p w14:paraId="0F2E7E75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00.</w:t>
      </w:r>
      <w:r w:rsidRPr="009B4CC2">
        <w:rPr>
          <w:noProof/>
        </w:rPr>
        <w:tab/>
        <w:t>He JH, Liao XL, Wang W, et al. Apogossypolone, a small-molecule inhibitor of Bcl-2, induces radiosensitization of nasopharyngeal carcinoma cells by stimulating autophagy. Int J Oncol. 2014 Sep;45(3):1099-1108.</w:t>
      </w:r>
    </w:p>
    <w:p w14:paraId="455FF0E4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01.</w:t>
      </w:r>
      <w:r w:rsidRPr="009B4CC2">
        <w:rPr>
          <w:noProof/>
        </w:rPr>
        <w:tab/>
        <w:t>Kang YL, Saleem MA, Chan KW, et al. Trehalose, an mTOR independent autophagy inducer, alleviates human podocyte injury after puromycin aminonucleoside treatment. PLoS One. 2014;9(11):e113520.</w:t>
      </w:r>
    </w:p>
    <w:p w14:paraId="023AE3C9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02.</w:t>
      </w:r>
      <w:r w:rsidRPr="009B4CC2">
        <w:rPr>
          <w:noProof/>
        </w:rPr>
        <w:tab/>
        <w:t>Kim J, Park M, Ryu BJ, et al. The Protein Kinase 2 Inhibitor CX-4945 Induces Autophagy in Human Cancer Cell Lines. Bulletin of the Korean Chemical Society. 2014 Oct 20;35(10):2985-2989.</w:t>
      </w:r>
    </w:p>
    <w:p w14:paraId="6A882C00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03.</w:t>
      </w:r>
      <w:r w:rsidRPr="009B4CC2">
        <w:rPr>
          <w:noProof/>
        </w:rPr>
        <w:tab/>
        <w:t>Law BY, Chan WK, Xu SW, et al. Natural small-molecule enhancers of autophagy induce autophagic cell death in apoptosis-defective cells. Sci Rep. 2014 Jul 1;4:5510.</w:t>
      </w:r>
    </w:p>
    <w:p w14:paraId="33EE952E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04.</w:t>
      </w:r>
      <w:r w:rsidRPr="009B4CC2">
        <w:rPr>
          <w:noProof/>
        </w:rPr>
        <w:tab/>
        <w:t>Lee YZ, Yang CW, Chang HY, et al. Discovery of selective inhibitors of Glutaminase-2, which inhibit mTORC1, activate autophagy and inhibit proliferation in cancer cells. Oncotarget. 2014 Aug 15;5(15):6087-6101.</w:t>
      </w:r>
    </w:p>
    <w:p w14:paraId="4DDCBBF2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05.</w:t>
      </w:r>
      <w:r w:rsidRPr="009B4CC2">
        <w:rPr>
          <w:noProof/>
        </w:rPr>
        <w:tab/>
        <w:t>Matarrese P, Garofalo T, Manganelli V, et al. Evidence for the involvement of GD3 ganglioside in autophagosome formation and maturation. Autophagy. 2014 May;10(5):750-765.</w:t>
      </w:r>
    </w:p>
    <w:p w14:paraId="62936675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06.</w:t>
      </w:r>
      <w:r w:rsidRPr="009B4CC2">
        <w:rPr>
          <w:noProof/>
        </w:rPr>
        <w:tab/>
        <w:t>Ronan B, Flamand O, Vescovi L, et al. A highly potent and selective Vps34 inhibitor alters vesicle trafficking and autophagy. Nat Chem Biol. 2014 Dec;10(12):1013-1019.</w:t>
      </w:r>
    </w:p>
    <w:p w14:paraId="0620ED1B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07.</w:t>
      </w:r>
      <w:r w:rsidRPr="009B4CC2">
        <w:rPr>
          <w:noProof/>
        </w:rPr>
        <w:tab/>
        <w:t>Savolainen MH, Richie CT, Harvey BK, et al. The beneficial effect of a prolyl oligopeptidase inhibitor, KYP-2047, on alpha-synuclein clearance and autophagy in A30P transgenic mouse. Neurobiol Dis. 2014 Aug;68:1-15.</w:t>
      </w:r>
    </w:p>
    <w:p w14:paraId="033F95C7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08.</w:t>
      </w:r>
      <w:r w:rsidRPr="009B4CC2">
        <w:rPr>
          <w:noProof/>
        </w:rPr>
        <w:tab/>
        <w:t>Tu QQ, Zheng RY, Li J, et al. Palmitic acid induces autophagy in hepatocytes via JNK2 activation. Acta Pharmacol Sin. 2014 Apr;35(4):504-512.</w:t>
      </w:r>
    </w:p>
    <w:p w14:paraId="200EBD66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09.</w:t>
      </w:r>
      <w:r w:rsidRPr="009B4CC2">
        <w:rPr>
          <w:noProof/>
        </w:rPr>
        <w:tab/>
        <w:t>Feng Y, Ke C, Tang Q, et al. Metformin promotes autophagy and apoptosis in esophageal squamous cell carcinoma by downregulating Stat3 signaling. Cell Death Dis. 2014 Feb 27;5(2):e1088.</w:t>
      </w:r>
    </w:p>
    <w:p w14:paraId="309D6CBA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lastRenderedPageBreak/>
        <w:t>210.</w:t>
      </w:r>
      <w:r w:rsidRPr="009B4CC2">
        <w:rPr>
          <w:noProof/>
        </w:rPr>
        <w:tab/>
        <w:t>Wu F, Xu HD, Guan JJ, et al. Rotenone impairs autophagic flux and lysosomal functions in Parkinson's disease. Neuroscience. 2015 Jan 22;284:900-911.</w:t>
      </w:r>
    </w:p>
    <w:p w14:paraId="01AE1072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11.</w:t>
      </w:r>
      <w:r w:rsidRPr="009B4CC2">
        <w:rPr>
          <w:noProof/>
        </w:rPr>
        <w:tab/>
        <w:t>Li T, Tang ZH, Xu WS, et al. Platycodin D triggers autophagy through activation of extracellular signal-regulated kinase in hepatocellular carcinoma HepG2 cells. Eur J Pharmacol. 2015 Feb 15;749:81-88.</w:t>
      </w:r>
    </w:p>
    <w:p w14:paraId="0D2EDB5C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12.</w:t>
      </w:r>
      <w:r w:rsidRPr="009B4CC2">
        <w:rPr>
          <w:noProof/>
        </w:rPr>
        <w:tab/>
        <w:t>Pietrocola F, Lachkar S, Enot DP, et al. Spermidine induces autophagy by inhibiting the acetyltransferase EP300. Cell Death Differ. 2015 Mar;22(3):509-516.</w:t>
      </w:r>
    </w:p>
    <w:p w14:paraId="3AAEF135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13.</w:t>
      </w:r>
      <w:r w:rsidRPr="009B4CC2">
        <w:rPr>
          <w:noProof/>
        </w:rPr>
        <w:tab/>
        <w:t>Liu YN, Wang YX, Liu XF, et al. Citreoviridin induces ROS-dependent autophagic cell death in human liver HepG2 cells. Toxicon. 2015 Mar;95:30-37.</w:t>
      </w:r>
    </w:p>
    <w:p w14:paraId="1BFF4F28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14.</w:t>
      </w:r>
      <w:r w:rsidRPr="009B4CC2">
        <w:rPr>
          <w:noProof/>
        </w:rPr>
        <w:tab/>
        <w:t>Wang T, Goodall ML, Gonzales P, et al. Synthesis of improved lysomotropic autophagy inhibitors. J Med Chem. 2015 Apr 9;58(7):3025-3035.</w:t>
      </w:r>
    </w:p>
    <w:p w14:paraId="213CAD34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15.</w:t>
      </w:r>
      <w:r w:rsidRPr="009B4CC2">
        <w:rPr>
          <w:noProof/>
        </w:rPr>
        <w:tab/>
        <w:t>Zhang J, Ng S, Wang J, et al. Histone deacetylase inhibitors induce autophagy through FOXO1-dependent pathways. Autophagy. 2015 Apr 3;11(4):629-642.</w:t>
      </w:r>
    </w:p>
    <w:p w14:paraId="3D84E09B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16.</w:t>
      </w:r>
      <w:r w:rsidRPr="009B4CC2">
        <w:rPr>
          <w:noProof/>
        </w:rPr>
        <w:tab/>
        <w:t>Wang L, Fan J, Lin YS, et al. Glucocorticoids induce autophagy in rat bone marrow mesenchymal stem cells. Mol Med Rep. 2015 Apr;11(4):2711-2716.</w:t>
      </w:r>
    </w:p>
    <w:p w14:paraId="23AA9044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17.</w:t>
      </w:r>
      <w:r w:rsidRPr="009B4CC2">
        <w:rPr>
          <w:noProof/>
        </w:rPr>
        <w:tab/>
        <w:t>Zhao R, Chen M, Jiang Z, et al. Platycodin-D Induced Autophagy in Non-Small Cell Lung Cancer Cells via PI3K/Akt/mTOR and MAPK Signaling Pathways. J Cancer. 2015;6(7):623-631.</w:t>
      </w:r>
    </w:p>
    <w:p w14:paraId="67B287C2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18.</w:t>
      </w:r>
      <w:r w:rsidRPr="009B4CC2">
        <w:rPr>
          <w:noProof/>
        </w:rPr>
        <w:tab/>
        <w:t>Wang YF, Li T, Tang ZH, et al. Baicalein Triggers Autophagy and Inhibits the Protein Kinase B/Mammalian Target of Rapamycin Pathway in Hepatocellular Carcinoma HepG2 Cells. Phytother Res. 2015 May;29(5):674-679.</w:t>
      </w:r>
    </w:p>
    <w:p w14:paraId="294035E7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19.</w:t>
      </w:r>
      <w:r w:rsidRPr="009B4CC2">
        <w:rPr>
          <w:noProof/>
        </w:rPr>
        <w:tab/>
        <w:t>Mitsuhashi S, Shindo C, Shigetomi K, et al. (+)-Epogymnolactam, a novel autophagy inducer from mycelial culture of Gymnopus sp. Phytochemistry. 2015 Jun;114:163-167.</w:t>
      </w:r>
    </w:p>
    <w:p w14:paraId="7A6862DF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20.</w:t>
      </w:r>
      <w:r w:rsidRPr="009B4CC2">
        <w:rPr>
          <w:noProof/>
        </w:rPr>
        <w:tab/>
        <w:t>De Amicis F, Aquila S, Morelli C, et al. Bergapten drives autophagy through the up-regulation of PTEN expression in breast cancer cells. Mol Cancer. 2015 Jul 7;14:130.</w:t>
      </w:r>
    </w:p>
    <w:p w14:paraId="5F8A6D72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21.</w:t>
      </w:r>
      <w:r w:rsidRPr="009B4CC2">
        <w:rPr>
          <w:noProof/>
        </w:rPr>
        <w:tab/>
        <w:t>Zhao P, Dou Y, Chen L, et al. SC-III3, a novel scopoletin derivative, induces autophagy of human hepatoma HepG2 cells through AMPK/mTOR signaling pathway by acting on mitochondria. Fitoterapia. 2015 Jul;104:31-40.</w:t>
      </w:r>
    </w:p>
    <w:p w14:paraId="5DE312D2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22.</w:t>
      </w:r>
      <w:r w:rsidRPr="009B4CC2">
        <w:rPr>
          <w:noProof/>
        </w:rPr>
        <w:tab/>
        <w:t>Arun B, Akar U, Gutierrez-Barrera AM, et al. The PARP inhibitor AZD2281 (Olaparib) induces autophagy/mitophagy in BRCA1 and BRCA2 mutant breast cancer cells. Int J Oncol. 2015 Jul;47(1):262-268.</w:t>
      </w:r>
    </w:p>
    <w:p w14:paraId="5BC7832C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23.</w:t>
      </w:r>
      <w:r w:rsidRPr="009B4CC2">
        <w:rPr>
          <w:noProof/>
        </w:rPr>
        <w:tab/>
        <w:t>Kim MO, Lee HS, Chin YW, et al. Gartanin induces autophagy through JNK activation which extenuates caspase-dependent apoptosis. Oncol Rep. 2015 Jul;34(1):139-146.</w:t>
      </w:r>
    </w:p>
    <w:p w14:paraId="3E4C875B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24.</w:t>
      </w:r>
      <w:r w:rsidRPr="009B4CC2">
        <w:rPr>
          <w:noProof/>
        </w:rPr>
        <w:tab/>
        <w:t>Wada S, Kubota Y, Sawa R, et al. Novel autophagy inducers lentztrehaloses A, B and C. J Antibiot (Tokyo). 2015 Aug;68(8):521-529.</w:t>
      </w:r>
    </w:p>
    <w:p w14:paraId="5C8CB85D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lastRenderedPageBreak/>
        <w:t>225.</w:t>
      </w:r>
      <w:r w:rsidRPr="009B4CC2">
        <w:rPr>
          <w:noProof/>
        </w:rPr>
        <w:tab/>
        <w:t>Lee HR, Shin HK, Park SY, et al. Cilostazol Upregulates Autophagy via SIRT1 Activation: Reducing Amyloid-beta Peptide and APP-CTFbeta Levels in Neuronal Cells. PLoS One. 2015;10(8):e0134486.</w:t>
      </w:r>
    </w:p>
    <w:p w14:paraId="45045D8C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26.</w:t>
      </w:r>
      <w:r w:rsidRPr="009B4CC2">
        <w:rPr>
          <w:noProof/>
        </w:rPr>
        <w:tab/>
        <w:t>Wu M, Lao Y, Xu N, et al. Guttiferone K induces autophagy and sensitizes cancer cells to nutrient stress-induced cell death. Phytomedicine. 2015 Sep 15;22(10):902-910.</w:t>
      </w:r>
    </w:p>
    <w:p w14:paraId="6261D36C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27.</w:t>
      </w:r>
      <w:r w:rsidRPr="009B4CC2">
        <w:rPr>
          <w:noProof/>
        </w:rPr>
        <w:tab/>
        <w:t>Chauhan S, Ahmed Z, Bradfute SB, et al. Pharmaceutical screen identifies novel target processes for activation of autophagy with a broad translational potential. Nat Commun. 2015 Oct 27;6:8620.</w:t>
      </w:r>
    </w:p>
    <w:p w14:paraId="316E93D8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28.</w:t>
      </w:r>
      <w:r w:rsidRPr="009B4CC2">
        <w:rPr>
          <w:noProof/>
        </w:rPr>
        <w:tab/>
        <w:t>Guo J, Huang X, Wang H, et al. Celastrol Induces Autophagy by Targeting AR/miR-101 in Prostate Cancer Cells. PLoS One. 2015;10(10):e0140745.</w:t>
      </w:r>
    </w:p>
    <w:p w14:paraId="4BDBBD29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29.</w:t>
      </w:r>
      <w:r w:rsidRPr="009B4CC2">
        <w:rPr>
          <w:noProof/>
        </w:rPr>
        <w:tab/>
        <w:t>Hsieh MJ, Lin CW, Chiou HL, et al. Dehydroandrographolide, an iNOS inhibitor, extracted from Andrographis paniculata (Burm.f.) Nees, induces autophagy in human oral cancer cells. Oncotarget. 2015 Oct 13;6(31):30831-30849.</w:t>
      </w:r>
    </w:p>
    <w:p w14:paraId="72FBAC05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30.</w:t>
      </w:r>
      <w:r w:rsidRPr="009B4CC2">
        <w:rPr>
          <w:noProof/>
        </w:rPr>
        <w:tab/>
        <w:t>Borthakur G, Duvvuri S, Ruvolo V, et al. MDM2 Inhibitor, Nutlin 3a, Induces p53 Dependent Autophagy in Acute Leukemia by AMP Kinase Activation. PLoS One. 2015;10(10):e0139254.</w:t>
      </w:r>
    </w:p>
    <w:p w14:paraId="3AF19324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31.</w:t>
      </w:r>
      <w:r w:rsidRPr="009B4CC2">
        <w:rPr>
          <w:noProof/>
        </w:rPr>
        <w:tab/>
        <w:t>Wang C, Wang X, Su Z, et al. The novel mTOR inhibitor Torin-2 induces autophagy and downregulates the expression of UHRF1 to suppress hepatocarcinoma cell growth. Oncol Rep. 2015 Oct;34(4):1708-1716.</w:t>
      </w:r>
    </w:p>
    <w:p w14:paraId="2EA45869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32.</w:t>
      </w:r>
      <w:r w:rsidRPr="009B4CC2">
        <w:rPr>
          <w:noProof/>
        </w:rPr>
        <w:tab/>
        <w:t>You L, Shou J, Deng D, et al. Crizotinib induces autophagy through inhibition of the STAT3 pathway in multiple lung cancer cell lines. Oncotarget. 2015 Nov 24;6(37):40268-40282.</w:t>
      </w:r>
    </w:p>
    <w:p w14:paraId="62FB13E2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33.</w:t>
      </w:r>
      <w:r w:rsidRPr="009B4CC2">
        <w:rPr>
          <w:noProof/>
        </w:rPr>
        <w:tab/>
        <w:t>Koehler BC, Jassowicz A, Scherr AL, et al. Pan-Bcl-2 inhibitor Obatoclax is a potent late stage autophagy inhibitor in colorectal cancer cells independent of canonical autophagy signaling. BMC Cancer. 2015 Nov 19;15:919.</w:t>
      </w:r>
    </w:p>
    <w:p w14:paraId="2BD57137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34.</w:t>
      </w:r>
      <w:r w:rsidRPr="009B4CC2">
        <w:rPr>
          <w:noProof/>
        </w:rPr>
        <w:tab/>
        <w:t>Khurana A, Roy D, Kalogera E, et al. Quinacrine promotes autophagic cell death and chemosensitivity in ovarian cancer and attenuates tumor growth. Oncotarget. 2015 Nov 3;6(34):36354-36369.</w:t>
      </w:r>
    </w:p>
    <w:p w14:paraId="67F91CE3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35.</w:t>
      </w:r>
      <w:r w:rsidRPr="009B4CC2">
        <w:rPr>
          <w:noProof/>
        </w:rPr>
        <w:tab/>
        <w:t>Zhang L, Cheng X, Gao Y, et al. Apigenin induces autophagic cell death in human papillary thyroid carcinoma BCPAP cells. Food Funct. 2015 Nov;6(11):3464-3472.</w:t>
      </w:r>
    </w:p>
    <w:p w14:paraId="5ADD86CA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36.</w:t>
      </w:r>
      <w:r w:rsidRPr="009B4CC2">
        <w:rPr>
          <w:noProof/>
        </w:rPr>
        <w:tab/>
        <w:t>Zou M, Hu C, You Q, et al. Oroxylin A induces autophagy in human malignant glioma cells via the mTOR-STAT3-Notch signaling pathway. Mol Carcinog. 2015 Nov;54(11):1363-1375.</w:t>
      </w:r>
    </w:p>
    <w:p w14:paraId="0E3905F4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37.</w:t>
      </w:r>
      <w:r w:rsidRPr="009B4CC2">
        <w:rPr>
          <w:noProof/>
        </w:rPr>
        <w:tab/>
        <w:t>Tang Z-H, Zhang L-L, Li T, et al. Glycyrrhetinic acid induces cytoprotective autophagy via the inositol-requiring enzyme 1α-c-Jun N-terminal kinase cascade in non-small cell lung cancer cells. Oncotarget. 2015;6(41):43911.</w:t>
      </w:r>
    </w:p>
    <w:p w14:paraId="59619562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38.</w:t>
      </w:r>
      <w:r w:rsidRPr="009B4CC2">
        <w:rPr>
          <w:noProof/>
        </w:rPr>
        <w:tab/>
        <w:t xml:space="preserve">Way TD, Tsai SJ, Wang CM, et al. Cinnamtannin D1 from Rhododendron formosanum Induces Autophagy via the Inhibition of Akt/mTOR and </w:t>
      </w:r>
      <w:r w:rsidRPr="009B4CC2">
        <w:rPr>
          <w:noProof/>
        </w:rPr>
        <w:lastRenderedPageBreak/>
        <w:t>Activation of ERK1/2 in Non-Small-Cell Lung Carcinoma Cells. J Agric Food Chem. 2015 Dec 9;63(48):10407-10417.</w:t>
      </w:r>
    </w:p>
    <w:p w14:paraId="6E69BED7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39.</w:t>
      </w:r>
      <w:r w:rsidRPr="009B4CC2">
        <w:rPr>
          <w:noProof/>
        </w:rPr>
        <w:tab/>
        <w:t>Hsieh SL, Chen CT, Wang JJ, et al. Sedanolide induces autophagy through the PI3K, p53 and NF-kappaB signaling pathways in human liver cancer cells. Int J Oncol. 2015 Dec;47(6):2240-2246.</w:t>
      </w:r>
    </w:p>
    <w:p w14:paraId="4A5B08E4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40.</w:t>
      </w:r>
      <w:r w:rsidRPr="009B4CC2">
        <w:rPr>
          <w:noProof/>
        </w:rPr>
        <w:tab/>
        <w:t>Zhou J, Li G, Zheng Y, et al. A novel autophagy/mitophagy inhibitor liensinine sensitizes breast cancer cells to chemotherapy through DNM1L-mediated mitochondrial fission. Autophagy. 2015;11(8):1259-1279.</w:t>
      </w:r>
    </w:p>
    <w:p w14:paraId="0FAA22BE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41.</w:t>
      </w:r>
      <w:r w:rsidRPr="009B4CC2">
        <w:rPr>
          <w:noProof/>
        </w:rPr>
        <w:tab/>
        <w:t>Zhao X, Fang Y, Yang Y, et al. Elaiophylin, a novel autophagy inhibitor, exerts antitumor activity as a single agent in ovarian cancer cells. Autophagy. 2015;11(10):1849-1863.</w:t>
      </w:r>
    </w:p>
    <w:p w14:paraId="5A125C44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42.</w:t>
      </w:r>
      <w:r w:rsidRPr="009B4CC2">
        <w:rPr>
          <w:noProof/>
        </w:rPr>
        <w:tab/>
        <w:t>Wu H, Lu MH, Wang W, et al. Lamotrigine Reduces beta-Site AbetaPP-Cleaving Enzyme 1 Protein Levels Through Induction of Autophagy. J Alzheimers Dis. 2015;46(4):863-876.</w:t>
      </w:r>
    </w:p>
    <w:p w14:paraId="68D6E9FA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43.</w:t>
      </w:r>
      <w:r w:rsidRPr="009B4CC2">
        <w:rPr>
          <w:noProof/>
        </w:rPr>
        <w:tab/>
        <w:t>Kim DE, Kim Y, Cho DH, et al. Raloxifene induces autophagy-dependent cell death in breast cancer cells via the activation of AMP-activated protein kinase. Mol Cells. 2015;38(2):138-144.</w:t>
      </w:r>
    </w:p>
    <w:p w14:paraId="4C0F154A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44.</w:t>
      </w:r>
      <w:r w:rsidRPr="009B4CC2">
        <w:rPr>
          <w:noProof/>
        </w:rPr>
        <w:tab/>
        <w:t>Xiao Y, Guan J. 17-AAG enhances the cytotoxicity of flavopiridol in mantle cell lymphoma via autophagy suppression. Neoplasma. 2015;62(3):391-397.</w:t>
      </w:r>
    </w:p>
    <w:p w14:paraId="039CF15C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45.</w:t>
      </w:r>
      <w:r w:rsidRPr="009B4CC2">
        <w:rPr>
          <w:noProof/>
        </w:rPr>
        <w:tab/>
        <w:t>Wang H, Gao N, Li W, et al. Melamine induces autophagy in mesangial cells via enhancing ROS level. Toxicol Mech Methods. 2015;25(7):581-587.</w:t>
      </w:r>
    </w:p>
    <w:p w14:paraId="443D63EE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46.</w:t>
      </w:r>
      <w:r w:rsidRPr="009B4CC2">
        <w:rPr>
          <w:noProof/>
        </w:rPr>
        <w:tab/>
        <w:t>Golden EB, Cho HY, Hofman FM, et al. Quinoline-based antimalarial drugs: a novel class of autophagy inhibitors. Neurosurg Focus. 2015 Mar;38(3):E12.</w:t>
      </w:r>
    </w:p>
    <w:p w14:paraId="553A69A3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47.</w:t>
      </w:r>
      <w:r w:rsidRPr="009B4CC2">
        <w:rPr>
          <w:noProof/>
        </w:rPr>
        <w:tab/>
        <w:t>Kuo SY, Castoreno AB, Aldrich LN, et al. Small-molecule enhancers of autophagy modulate cellular disease phenotypes suggested by human genetics. Proc Natl Acad Sci U S A. 2015 Aug 4;112(31):E4281-4287.</w:t>
      </w:r>
    </w:p>
    <w:p w14:paraId="64EEFF71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48.</w:t>
      </w:r>
      <w:r w:rsidRPr="009B4CC2">
        <w:rPr>
          <w:noProof/>
        </w:rPr>
        <w:tab/>
        <w:t>Niso-Santano M, Malik SA, Pietrocola F, et al. Unsaturated fatty acids induce non-canonical autophagy. EMBO J. 2015 Apr 15;34(8):1025-1041.</w:t>
      </w:r>
    </w:p>
    <w:p w14:paraId="0B48E84E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49.</w:t>
      </w:r>
      <w:r w:rsidRPr="009B4CC2">
        <w:rPr>
          <w:noProof/>
        </w:rPr>
        <w:tab/>
        <w:t>Wen J, Zhao Y, Guo L. Orexin A induces autophagy in HCT-116 human colon cancer cells through the ERK signaling pathway. Int J Mol Med. 2016 Jan;37(1):126-132.</w:t>
      </w:r>
    </w:p>
    <w:p w14:paraId="5FDDB52D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50.</w:t>
      </w:r>
      <w:r w:rsidRPr="009B4CC2">
        <w:rPr>
          <w:noProof/>
        </w:rPr>
        <w:tab/>
        <w:t>Yeh PS, Wang W, Chang YA, et al. Honokiol induces autophagy of neuroblastoma cells through activating the PI3K/Akt/mTOR and endoplasmic reticular stress/ERK1/2 signaling pathways and suppressing cell migration. Cancer Lett. 2016 Jan 1;370(1):66-77.</w:t>
      </w:r>
    </w:p>
    <w:p w14:paraId="23559873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51.</w:t>
      </w:r>
      <w:r w:rsidRPr="009B4CC2">
        <w:rPr>
          <w:noProof/>
        </w:rPr>
        <w:tab/>
        <w:t>Lu Y, Zhang R, Liu S, et al. ZT-25, a new vacuolar H(+)-ATPase inhibitor, induces apoptosis and protective autophagy through ROS generation in HepG2 cells. Eur J Pharmacol. 2016 Jan 15;771:130-138.</w:t>
      </w:r>
    </w:p>
    <w:p w14:paraId="1EAA973E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52.</w:t>
      </w:r>
      <w:r w:rsidRPr="009B4CC2">
        <w:rPr>
          <w:noProof/>
        </w:rPr>
        <w:tab/>
        <w:t>Zhang C, Jia X, Wang K, et al. Polyphyllin VII Induces an Autophagic Cell Death by Activation of the JNK Pathway and Inhibition of PI3K/AKT/mTOR Pathway in HepG2 Cells. PLoS One. 2016;11(1):e0147405.</w:t>
      </w:r>
    </w:p>
    <w:p w14:paraId="65D8D345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lastRenderedPageBreak/>
        <w:t>253.</w:t>
      </w:r>
      <w:r w:rsidRPr="009B4CC2">
        <w:rPr>
          <w:noProof/>
        </w:rPr>
        <w:tab/>
        <w:t>Wang WK, Lin ST, Chang WW, et al. Hinokitiol induces autophagy in murine breast and colorectal cancer cells. Environ Toxicol. 2016 Jan;31(1):77-84.</w:t>
      </w:r>
    </w:p>
    <w:p w14:paraId="058AA90D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54.</w:t>
      </w:r>
      <w:r w:rsidRPr="009B4CC2">
        <w:rPr>
          <w:noProof/>
        </w:rPr>
        <w:tab/>
        <w:t>Wang Y, Chen B, Longtine MS, et al. Punicalagin promotes autophagy to protect primary human syncytiotrophoblasts from apoptosis. Reproduction. 2016 Feb;151(2):97-104.</w:t>
      </w:r>
    </w:p>
    <w:p w14:paraId="0F004CE0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55.</w:t>
      </w:r>
      <w:r w:rsidRPr="009B4CC2">
        <w:rPr>
          <w:noProof/>
        </w:rPr>
        <w:tab/>
        <w:t>Zhao G, Han X, Zheng S, et al. Curcumin induces autophagy, inhibits proliferation and invasion by downregulating AKT/mTOR signaling pathway in human melanoma cells. Oncol Rep. 2016 Feb;35(2):1065-1074.</w:t>
      </w:r>
    </w:p>
    <w:p w14:paraId="0CC7D8BB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56.</w:t>
      </w:r>
      <w:r w:rsidRPr="009B4CC2">
        <w:rPr>
          <w:noProof/>
        </w:rPr>
        <w:tab/>
        <w:t>Park D, Jeong H, Lee MN, et al. Resveratrol induces autophagy by directly inhibiting mTOR through ATP competition. Sci Rep. 2016 Feb 23;6:21772.</w:t>
      </w:r>
    </w:p>
    <w:p w14:paraId="7E3F827B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57.</w:t>
      </w:r>
      <w:r w:rsidRPr="009B4CC2">
        <w:rPr>
          <w:noProof/>
        </w:rPr>
        <w:tab/>
        <w:t>Weng Z, Gao H, Hu J, et al. Isoalantolactone induces autophagic cell death in SKOV(3) human ovarian carcinoma cells via upregulation of PEA-15. Oncol Rep. 2016 Feb;35(2):833-840.</w:t>
      </w:r>
    </w:p>
    <w:p w14:paraId="30464292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58.</w:t>
      </w:r>
      <w:r w:rsidRPr="009B4CC2">
        <w:rPr>
          <w:noProof/>
        </w:rPr>
        <w:tab/>
        <w:t>Yu L, Wu WK, Gu C, et al. Obatoclax impairs lysosomal function to block autophagy in cisplatin-sensitive and -resistant esophageal cancer cells. Oncotarget. 2016 Mar 22;7(12):14693-14707.</w:t>
      </w:r>
    </w:p>
    <w:p w14:paraId="1D044130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59.</w:t>
      </w:r>
      <w:r w:rsidRPr="009B4CC2">
        <w:rPr>
          <w:noProof/>
        </w:rPr>
        <w:tab/>
        <w:t>Vegliante R, Desideri E, Di Leo L, et al. Dehydroepiandrosterone triggers autophagic cell death in human hepatoma cell line HepG2 via JNK-mediated p62/SQSTM1 expression. Carcinogenesis. 2016 Mar;37(3):233-244.</w:t>
      </w:r>
    </w:p>
    <w:p w14:paraId="52D1C5F1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60.</w:t>
      </w:r>
      <w:r w:rsidRPr="009B4CC2">
        <w:rPr>
          <w:noProof/>
        </w:rPr>
        <w:tab/>
        <w:t>Sano O, Kazetani K, Funata M, et al. Vacuolin-1 inhibits autophagy by impairing lysosomal maturation via PIKfyve inhibition. FEBS Lett. 2016 Jun;590(11):1576-1585.</w:t>
      </w:r>
    </w:p>
    <w:p w14:paraId="109FEF2C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61.</w:t>
      </w:r>
      <w:r w:rsidRPr="009B4CC2">
        <w:rPr>
          <w:noProof/>
        </w:rPr>
        <w:tab/>
        <w:t>Yang C, Wu C, Xu D, et al. AstragalosideII inhibits autophagic flux and enhance chemosensitivity of cisplatin in human cancer cells. Biomed Pharmacother. 2016 Jul;81:166-175.</w:t>
      </w:r>
    </w:p>
    <w:p w14:paraId="6DEA774C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62.</w:t>
      </w:r>
      <w:r w:rsidRPr="009B4CC2">
        <w:rPr>
          <w:noProof/>
        </w:rPr>
        <w:tab/>
        <w:t>Lu Y, Liu LL, Liu SS, et al. Celecoxib suppresses autophagy and enhances cytotoxicity of imatinib in imatinib-resistant chronic myeloid leukemia cells. J Transl Med. 2016 Sep 20;14:270.</w:t>
      </w:r>
    </w:p>
    <w:p w14:paraId="3E9BA6B1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63.</w:t>
      </w:r>
      <w:r w:rsidRPr="009B4CC2">
        <w:rPr>
          <w:noProof/>
        </w:rPr>
        <w:tab/>
        <w:t>Xia Q, Zheng Y, Jiang W, et al. Valproic acid induces autophagy by suppressing the Akt/mTOR pathway in human prostate cancer cells. Oncol Lett. 2016 Sep;12(3):1826-1832.</w:t>
      </w:r>
    </w:p>
    <w:p w14:paraId="39ED9B41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64.</w:t>
      </w:r>
      <w:r w:rsidRPr="009B4CC2">
        <w:rPr>
          <w:noProof/>
        </w:rPr>
        <w:tab/>
        <w:t>Cho YS, Yen CN, Shim JS, et al. Antidepressant indatraline induces autophagy and inhibits restenosis via suppression of mTOR/S6 kinase signaling pathway. Sci Rep. 2016 Oct 3;6:34655.</w:t>
      </w:r>
    </w:p>
    <w:p w14:paraId="1358CD0D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65.</w:t>
      </w:r>
      <w:r w:rsidRPr="009B4CC2">
        <w:rPr>
          <w:noProof/>
        </w:rPr>
        <w:tab/>
        <w:t>Huo R, Wang L, Liu P, et al. Cabazitaxel-induced autophagy via the PI3K/Akt/mTOR pathway contributes to A549 cell death. Mol Med Rep. 2016 Oct;14(4):3013-3020.</w:t>
      </w:r>
    </w:p>
    <w:p w14:paraId="6C819CC7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66.</w:t>
      </w:r>
      <w:r w:rsidRPr="009B4CC2">
        <w:rPr>
          <w:noProof/>
        </w:rPr>
        <w:tab/>
        <w:t>Feng S, Jin Y, Cui M, et al. Lysine-Specific Demethylase 1 (LSD1) Inhibitor S2101 Induces Autophagy via the AKT/mTOR Pathway in SKOV3 Ovarian Cancer Cells. Med Sci Monit. 2016 Dec 3;22:4742-4748.</w:t>
      </w:r>
    </w:p>
    <w:p w14:paraId="1987AE5F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67.</w:t>
      </w:r>
      <w:r w:rsidRPr="009B4CC2">
        <w:rPr>
          <w:noProof/>
        </w:rPr>
        <w:tab/>
        <w:t>Nie H, Wang Y, Qin Y, et al. Oleanolic acid induces autophagic death in human gastric cancer cells in vitro and in vivo. Cell Biol Int. 2016 Jul;40(7):770-778.</w:t>
      </w:r>
    </w:p>
    <w:p w14:paraId="47D6C442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lastRenderedPageBreak/>
        <w:t>268.</w:t>
      </w:r>
      <w:r w:rsidRPr="009B4CC2">
        <w:rPr>
          <w:noProof/>
        </w:rPr>
        <w:tab/>
        <w:t>Papp D, Kovacs T, Billes V, et al. AUTEN-67, an autophagy-enhancing drug candidate with potent antiaging and neuroprotective effects. Autophagy. 2016;12(2):273-286.</w:t>
      </w:r>
    </w:p>
    <w:p w14:paraId="5B44D797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69.</w:t>
      </w:r>
      <w:r w:rsidRPr="009B4CC2">
        <w:rPr>
          <w:noProof/>
        </w:rPr>
        <w:tab/>
        <w:t>Belzile JP, Sabalza M, Craig M, et al. Trehalose, an mTOR-Independent Inducer of Autophagy, Inhibits Human Cytomegalovirus Infection in Multiple Cell Types. J Virol. 2016 Feb 1;90(3):1259-1277.</w:t>
      </w:r>
    </w:p>
    <w:p w14:paraId="17D10E2A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70.</w:t>
      </w:r>
      <w:r w:rsidRPr="009B4CC2">
        <w:rPr>
          <w:noProof/>
        </w:rPr>
        <w:tab/>
        <w:t>Guha P, Harraz MM, Snyder SH. Cocaine elicits autophagic cytotoxicity via a nitric oxide-GAPDH signaling cascade. Proc Natl Acad Sci U S A. 2016 Feb 2;113(5):1417-1422. (Erratum in Proc Natl Acad Sci U S A. 2017 Mar 1417;1114(1410):E2066-E2067).</w:t>
      </w:r>
    </w:p>
    <w:p w14:paraId="7AB9A648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71.</w:t>
      </w:r>
      <w:r w:rsidRPr="009B4CC2">
        <w:rPr>
          <w:noProof/>
        </w:rPr>
        <w:tab/>
        <w:t>Huang Y, Zhou J, Luo S, et al. Identification of a fluorescent small-molecule enhancer for therapeutic autophagy in colorectal cancer by targeting mitochondrial protein translocase TIM44. Gut. 2018 Feb;67(2):307-319.</w:t>
      </w:r>
    </w:p>
    <w:p w14:paraId="3CC4F8EF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72.</w:t>
      </w:r>
      <w:r w:rsidRPr="009B4CC2">
        <w:rPr>
          <w:noProof/>
        </w:rPr>
        <w:tab/>
        <w:t>Kuramoto K, Wang N, Fan Y, et al. Autophagy activation by novel inducers prevents BECN2-mediated drug tolerance to cannabinoids. Autophagy. 2016 Sep;12(9):1460-1471.</w:t>
      </w:r>
    </w:p>
    <w:p w14:paraId="2648DE57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73.</w:t>
      </w:r>
      <w:r w:rsidRPr="009B4CC2">
        <w:rPr>
          <w:noProof/>
        </w:rPr>
        <w:tab/>
        <w:t>Lagaye S, Brun S, Gaston J, et al. Anti-hepatitis C virus potency of a new autophagy inhibitor using human liver slices model. World J Hepatol. 2016 Jul 28;8(21):902-914.</w:t>
      </w:r>
    </w:p>
    <w:p w14:paraId="3DA763C4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74.</w:t>
      </w:r>
      <w:r w:rsidRPr="009B4CC2">
        <w:rPr>
          <w:noProof/>
        </w:rPr>
        <w:tab/>
        <w:t>Luo Y, Yang X, Shi Q. The cytochrome P450 inhibitor SKF-525A disrupts autophagy in primary rat hepatocytes. Chem Biol Interact. 2016 Aug 5;255:55-62.</w:t>
      </w:r>
    </w:p>
    <w:p w14:paraId="149BC77C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75.</w:t>
      </w:r>
      <w:r w:rsidRPr="009B4CC2">
        <w:rPr>
          <w:noProof/>
        </w:rPr>
        <w:tab/>
        <w:t>Wei RJ, Lin SS, Wu WR, et al. A microtubule inhibitor, ABT-751, induces autophagy and delays apoptosis in Huh-7 cells. Toxicol Appl Pharmacol. 2016 Nov 15;311:88-98.</w:t>
      </w:r>
    </w:p>
    <w:p w14:paraId="65BBFFE7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76.</w:t>
      </w:r>
      <w:r w:rsidRPr="009B4CC2">
        <w:rPr>
          <w:noProof/>
        </w:rPr>
        <w:tab/>
        <w:t>Jing Z, Fei W, Zhou J, et al. Salvianolic acid B, a novel autophagy inducer, exerts antitumor activity as a single agent in colorectal cancer cells. Oncotarget. 2016 Sep 20;7(38):61509-61519.</w:t>
      </w:r>
    </w:p>
    <w:p w14:paraId="303E584D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77.</w:t>
      </w:r>
      <w:r w:rsidRPr="009B4CC2">
        <w:rPr>
          <w:noProof/>
        </w:rPr>
        <w:tab/>
        <w:t>DeBosch BJ, Heitmeier MR, Mayer AL, et al. Trehalose inhibits solute carrier 2A (SLC2A) proteins to induce autophagy and prevent hepatic steatosis. Sci Signal. 2016 Feb 23;9(416):ra21.</w:t>
      </w:r>
    </w:p>
    <w:p w14:paraId="20071EDC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78.</w:t>
      </w:r>
      <w:r w:rsidRPr="009B4CC2">
        <w:rPr>
          <w:noProof/>
        </w:rPr>
        <w:tab/>
        <w:t>Zheng X, Chen W, Hou H, et al. Ginsenoside 20(S)-Rg3 induced autophagy to inhibit migration and invasion of ovarian cancer. Biomed Pharmacother. 2017 Jan;85:620-626.</w:t>
      </w:r>
    </w:p>
    <w:p w14:paraId="7944CE5F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79.</w:t>
      </w:r>
      <w:r w:rsidRPr="009B4CC2">
        <w:rPr>
          <w:noProof/>
        </w:rPr>
        <w:tab/>
        <w:t>Zheng XT, Wu ZH, Wei Y, et al. Induction of autophagy by salidroside through the AMPK-mTOR pathway protects vascular endothelial cells from oxidative stress-induced apoptosis. Mol Cell Biochem. 2017 Jan;425(1-2):125-138.</w:t>
      </w:r>
    </w:p>
    <w:p w14:paraId="22676049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80.</w:t>
      </w:r>
      <w:r w:rsidRPr="009B4CC2">
        <w:rPr>
          <w:noProof/>
        </w:rPr>
        <w:tab/>
        <w:t>Yuan H, Tan B, Gao SJ. Tenovin-6 impairs autophagy by inhibiting autophagic flux. Cell Death Dis. 2017 Feb 9;8(2):e2608.</w:t>
      </w:r>
    </w:p>
    <w:p w14:paraId="6C4A452F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81.</w:t>
      </w:r>
      <w:r w:rsidRPr="009B4CC2">
        <w:rPr>
          <w:noProof/>
        </w:rPr>
        <w:tab/>
        <w:t>Morita M, Nishinaka Y, Kato I, et al. Dasatinib induces autophagy in mice with Bcr-Abl-positive leukemia. Int J Hematol. 2017 Mar;105(3):335-340.</w:t>
      </w:r>
    </w:p>
    <w:p w14:paraId="681D7B5D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lastRenderedPageBreak/>
        <w:t>282.</w:t>
      </w:r>
      <w:r w:rsidRPr="009B4CC2">
        <w:rPr>
          <w:noProof/>
        </w:rPr>
        <w:tab/>
        <w:t>Hu G, Gong X, Wang L, et al. Triptolide Promotes the Clearance of alpha-Synuclein by Enhancing Autophagy in Neuronal Cells. Mol Neurobiol. 2017 Apr;54(3):2361-2372.</w:t>
      </w:r>
    </w:p>
    <w:p w14:paraId="354B4C5D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83.</w:t>
      </w:r>
      <w:r w:rsidRPr="009B4CC2">
        <w:rPr>
          <w:noProof/>
        </w:rPr>
        <w:tab/>
        <w:t>Zhang QC, Pan ZH, Liu BN, et al. Benzyl isothiocyanate induces protective autophagy in human lung cancer cells through an endoplasmic reticulum stress-mediated mechanism. Acta Pharmacol Sin. 2017 Apr;38(4):539-550.</w:t>
      </w:r>
    </w:p>
    <w:p w14:paraId="362223BF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84.</w:t>
      </w:r>
      <w:r w:rsidRPr="009B4CC2">
        <w:rPr>
          <w:noProof/>
        </w:rPr>
        <w:tab/>
        <w:t>Huang YH, Sun Y, Huang FY, et al. Toxicarioside O induces protective autophagy in a sirtuin-1-dependent manner in colorectal cancer cells. Oncotarget. 2017 Aug 8;8(32):52783-52791.</w:t>
      </w:r>
    </w:p>
    <w:p w14:paraId="70796CFE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85.</w:t>
      </w:r>
      <w:r w:rsidRPr="009B4CC2">
        <w:rPr>
          <w:noProof/>
        </w:rPr>
        <w:tab/>
        <w:t>Kovacs T, Billes V, Komlos M, et al. The small molecule AUTEN-99 (autophagy enhancer-99) prevents the progression of neurodegenerative symptoms. Sci Rep. 2017 Feb 16;7(1):42014.</w:t>
      </w:r>
    </w:p>
    <w:p w14:paraId="68FFFBF5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86.</w:t>
      </w:r>
      <w:r w:rsidRPr="009B4CC2">
        <w:rPr>
          <w:noProof/>
        </w:rPr>
        <w:tab/>
        <w:t>Kania E, Pajak B, O'Prey J, et al. Verapamil treatment induces cytoprotective autophagy by modulating cellular metabolism. FEBS J. 2017 May;284(9):1370-1387.</w:t>
      </w:r>
    </w:p>
    <w:p w14:paraId="56DFE7B7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87.</w:t>
      </w:r>
      <w:r w:rsidRPr="009B4CC2">
        <w:rPr>
          <w:noProof/>
        </w:rPr>
        <w:tab/>
        <w:t>Chen C, Lu Y, Siu HM, et al. Identification of Novel Vacuolin-1 Analogues as Autophagy Inhibitors by Virtual Drug Screening and Chemical Synthesis. Molecules. 2017 May 27;22(6).</w:t>
      </w:r>
    </w:p>
    <w:p w14:paraId="4ED4EFB4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88.</w:t>
      </w:r>
      <w:r w:rsidRPr="009B4CC2">
        <w:rPr>
          <w:noProof/>
        </w:rPr>
        <w:tab/>
        <w:t>Woo Y, Jung YJ. Angiotensin II receptor blockers induce autophagy in prostate cancer cells. Oncol Lett. 2017 May;13(5):3579-3585.</w:t>
      </w:r>
    </w:p>
    <w:p w14:paraId="0D7E73FC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89.</w:t>
      </w:r>
      <w:r w:rsidRPr="009B4CC2">
        <w:rPr>
          <w:noProof/>
        </w:rPr>
        <w:tab/>
        <w:t>Wang Y, Zhang J, Huang ZH, et al. Isodeoxyelephantopin induces protective autophagy in lung cancer cells via Nrf2-p62-keap1 feedback loop. Cell Death Dis. 2017 Jun 15;8(6):e2876.</w:t>
      </w:r>
    </w:p>
    <w:p w14:paraId="3E3BB370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90.</w:t>
      </w:r>
      <w:r w:rsidRPr="009B4CC2">
        <w:rPr>
          <w:noProof/>
        </w:rPr>
        <w:tab/>
        <w:t>Yuan H, He M, Cheng F, et al. Tenovin-6 inhibits proliferation and survival of diffuse large B-cell lymphoma cells by blocking autophagy. Oncotarget. 2017 Feb 28;8(9):14912-14924.</w:t>
      </w:r>
    </w:p>
    <w:p w14:paraId="59955F17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91.</w:t>
      </w:r>
      <w:r w:rsidRPr="009B4CC2">
        <w:rPr>
          <w:noProof/>
        </w:rPr>
        <w:tab/>
        <w:t>Robke L, Laraia L, Carnero Corrales MA, et al. Phenotypic Identification of a Novel Autophagy Inhibitor Chemotype Targeting Lipid Kinase VPS34. Angew Chem Int Ed Engl. 2017 Jul 3;56(28):8153-8157.</w:t>
      </w:r>
    </w:p>
    <w:p w14:paraId="457C2C0C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92.</w:t>
      </w:r>
      <w:r w:rsidRPr="009B4CC2">
        <w:rPr>
          <w:noProof/>
        </w:rPr>
        <w:tab/>
        <w:t>Chen LM, Song TJ, Xiao JH, et al. Tripchlorolide induces autophagy in lung cancer cells by inhibiting the PI3K/AKT/mTOR pathway and improves cisplatin sensitivity in A549/DDP cells. Oncotarget. 2017 Sep 8;8(38):63911-63922.</w:t>
      </w:r>
    </w:p>
    <w:p w14:paraId="116B0369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93.</w:t>
      </w:r>
      <w:r w:rsidRPr="009B4CC2">
        <w:rPr>
          <w:noProof/>
        </w:rPr>
        <w:tab/>
        <w:t>Zhang P, Zheng Z, Ling L, et al. w09, a novel autophagy enhancer, induces autophagy-dependent cell apoptosis via activation of the EGFR-mediated RAS-RAF1-MAP2K-MAPK1/3 pathway. Autophagy. 2017 Jul 3;13(7):1093-1112.</w:t>
      </w:r>
    </w:p>
    <w:p w14:paraId="52D50917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94.</w:t>
      </w:r>
      <w:r w:rsidRPr="009B4CC2">
        <w:rPr>
          <w:noProof/>
        </w:rPr>
        <w:tab/>
        <w:t>Wang S, Li J, Du Y, et al. The Class I PI3K inhibitor S14161 induces autophagy in malignant blood cells by modulating the Beclin 1/Vps34 complex. J Pharmacol Sci. 2017 Aug;134(4):197-202.</w:t>
      </w:r>
    </w:p>
    <w:p w14:paraId="2DC459F9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95.</w:t>
      </w:r>
      <w:r w:rsidRPr="009B4CC2">
        <w:rPr>
          <w:noProof/>
        </w:rPr>
        <w:tab/>
        <w:t xml:space="preserve">Wang G, Zhou P, Chen X, et al. The novel autophagy inhibitor elaiophylin exerts antitumor activity against multiple myeloma with mutant TP53 in part </w:t>
      </w:r>
      <w:r w:rsidRPr="009B4CC2">
        <w:rPr>
          <w:noProof/>
        </w:rPr>
        <w:lastRenderedPageBreak/>
        <w:t>through endoplasmic reticulum stress-induced apoptosis. Cancer Biol Ther. 2017 Aug 3;18(8):584-595.</w:t>
      </w:r>
    </w:p>
    <w:p w14:paraId="545994A1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96.</w:t>
      </w:r>
      <w:r w:rsidRPr="009B4CC2">
        <w:rPr>
          <w:noProof/>
        </w:rPr>
        <w:tab/>
        <w:t>Hamada M, Kameyama H, Iwai S, et al. Induction of autophagy by sphingosine kinase 1 inhibitor PF-543 in head and neck squamous cell carcinoma cells. Cell Death Discov. 2017;3:17047.</w:t>
      </w:r>
    </w:p>
    <w:p w14:paraId="3DD00798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97.</w:t>
      </w:r>
      <w:r w:rsidRPr="009B4CC2">
        <w:rPr>
          <w:noProof/>
        </w:rPr>
        <w:tab/>
        <w:t>Chen HY, Huang TC, Shieh TM, et al. Isoliquiritigenin Induces Autophagy and Inhibits Ovarian Cancer Cell Growth. Int J Mol Sci. 2017 Sep 21;18(10).</w:t>
      </w:r>
    </w:p>
    <w:p w14:paraId="4865652B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98.</w:t>
      </w:r>
      <w:r w:rsidRPr="009B4CC2">
        <w:rPr>
          <w:noProof/>
        </w:rPr>
        <w:tab/>
        <w:t>Wu MY, Wang SF, Cai CZ, et al. Natural autophagy blockers, dauricine (DAC) and daurisoline (DAS), sensitize cancer cells to camptothecin-induced toxicity. Oncotarget. 2017 Sep 29;8(44):77673-77684.</w:t>
      </w:r>
    </w:p>
    <w:p w14:paraId="27DA79A7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299.</w:t>
      </w:r>
      <w:r w:rsidRPr="009B4CC2">
        <w:rPr>
          <w:noProof/>
        </w:rPr>
        <w:tab/>
        <w:t>Jia HY, Wang HN, Xia FY, et al. Dichloroacetate induces protective autophagy in esophageal squamous carcinoma cells. Oncol Lett. 2017 Sep;14(3):2765-2770.</w:t>
      </w:r>
    </w:p>
    <w:p w14:paraId="741A8CBB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00.</w:t>
      </w:r>
      <w:r w:rsidRPr="009B4CC2">
        <w:rPr>
          <w:noProof/>
        </w:rPr>
        <w:tab/>
        <w:t>Guan H, Piao H, Qian Z, et al. 2,5-Hexanedione induces autophagic death of VSC4.1 cells via a PI3K/Akt/mTOR pathway. Mol Biosyst. 2017 Sep 26;13(10):1993-2005.</w:t>
      </w:r>
    </w:p>
    <w:p w14:paraId="58A03DE4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01.</w:t>
      </w:r>
      <w:r w:rsidRPr="009B4CC2">
        <w:rPr>
          <w:noProof/>
        </w:rPr>
        <w:tab/>
        <w:t>Zhang X, Xu R, Zhang C, et al. Trifluoperazine, a novel autophagy inhibitor, increases radiosensitivity in glioblastoma by impairing homologous recombination. J Exp Clin Cancer Res. 2017 Sep 5;36(1):118.</w:t>
      </w:r>
    </w:p>
    <w:p w14:paraId="7FA0921D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02.</w:t>
      </w:r>
      <w:r w:rsidRPr="009B4CC2">
        <w:rPr>
          <w:noProof/>
        </w:rPr>
        <w:tab/>
        <w:t>Aizawa S, Hoki M, Yamamuro Y. Lactoferrin promotes autophagy via AMP-activated protein kinase activation through low-density lipoprotein receptor-related protein 1. Biochem Biophys Res Commun. 2017 Nov 4;493(1):509-513.</w:t>
      </w:r>
    </w:p>
    <w:p w14:paraId="19697DCD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03.</w:t>
      </w:r>
      <w:r w:rsidRPr="009B4CC2">
        <w:rPr>
          <w:noProof/>
        </w:rPr>
        <w:tab/>
        <w:t>Fan L, Chen D, Wang J, et al. Sevoflurane Ameliorates Myocardial Cell Injury by Inducing Autophagy via the Deacetylation of LC3 by SIRT1. Anal Cell Pathol (Amst). 2017;2017:6281285.</w:t>
      </w:r>
    </w:p>
    <w:p w14:paraId="1B4E8AA7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04.</w:t>
      </w:r>
      <w:r w:rsidRPr="009B4CC2">
        <w:rPr>
          <w:noProof/>
        </w:rPr>
        <w:tab/>
        <w:t>Wang YF, Xu YL, Tang ZH, et al. Baicalein Induces Beclin 1- and Extracellular Signal-Regulated Kinase-Dependent Autophagy in Ovarian Cancer Cells. Am J Chin Med. 2017;45(1):123-136.</w:t>
      </w:r>
    </w:p>
    <w:p w14:paraId="757ED722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05.</w:t>
      </w:r>
      <w:r w:rsidRPr="009B4CC2">
        <w:rPr>
          <w:noProof/>
        </w:rPr>
        <w:tab/>
        <w:t>Carew JS, Espitia CM, Zhao W, et al. Disruption of Autophagic Degradation with ROC-325 Antagonizes Renal Cell Carcinoma Pathogenesis. Clin Cancer Res. 2017 Jun 1;23(11):2869-2879.</w:t>
      </w:r>
    </w:p>
    <w:p w14:paraId="2188DC33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06.</w:t>
      </w:r>
      <w:r w:rsidRPr="009B4CC2">
        <w:rPr>
          <w:noProof/>
        </w:rPr>
        <w:tab/>
        <w:t>Feng ZL, Zhang LL, Zheng YD, et al. Norditerpenoids and Dinorditerpenoids from the Seeds of Podocarpus nagi as Cytotoxic Agents and Autophagy Inducers. J Nat Prod. 2017 Jul 28;80(7):2110-2117.</w:t>
      </w:r>
    </w:p>
    <w:p w14:paraId="40DE5F89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07.</w:t>
      </w:r>
      <w:r w:rsidRPr="009B4CC2">
        <w:rPr>
          <w:noProof/>
        </w:rPr>
        <w:tab/>
        <w:t>Laraia L, Ohsawa K, Konstantinidis G, et al. Discovery of Novel Cinchona-Alkaloid-Inspired Oxazatwistane Autophagy Inhibitors. Angew Chem Int Ed Engl. 2017 Feb 13;56(8):2145-2150.</w:t>
      </w:r>
    </w:p>
    <w:p w14:paraId="61B1F891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08.</w:t>
      </w:r>
      <w:r w:rsidRPr="009B4CC2">
        <w:rPr>
          <w:noProof/>
        </w:rPr>
        <w:tab/>
        <w:t>Li J, Zhang L, Xia Q, et al. Hedgehog signaling inhibitor GANT61 induces endoplasmic reticulum stress-mediated protective autophagy in hepatic stellate cells. Biochem Biophys Res Commun. 2017 Nov 4;493(1):487-493.</w:t>
      </w:r>
    </w:p>
    <w:p w14:paraId="73627593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lastRenderedPageBreak/>
        <w:t>309.</w:t>
      </w:r>
      <w:r w:rsidRPr="009B4CC2">
        <w:rPr>
          <w:noProof/>
        </w:rPr>
        <w:tab/>
        <w:t>Li LS, Lu YL, Nie J, et al. Dendrobium nobile Lindl alkaloid, a novel autophagy inducer, protects against axonal degeneration induced by Abeta25-35 in hippocampus neurons in vitro. CNS Neurosci Ther. 2017 Apr;23(4):329-340.</w:t>
      </w:r>
    </w:p>
    <w:p w14:paraId="3BED0732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10.</w:t>
      </w:r>
      <w:r w:rsidRPr="009B4CC2">
        <w:rPr>
          <w:noProof/>
        </w:rPr>
        <w:tab/>
        <w:t>Liu H, Hu C, Sun N, et al. A triterpenoidal saponin fraction of Conyza blinii H.Lév. is a dual-targeting autophagy inhibitor for HeLa cells. RSC Advances. 2017;7(39):24291-24297.</w:t>
      </w:r>
    </w:p>
    <w:p w14:paraId="7D3EFFD4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11.</w:t>
      </w:r>
      <w:r w:rsidRPr="009B4CC2">
        <w:rPr>
          <w:noProof/>
        </w:rPr>
        <w:tab/>
        <w:t>Mishra P, Dauphinee AN, Ward C, et al. Discovery of pan autophagy inhibitors through a high-throughput screen highlights macroautophagy as an evolutionarily conserved process across 3 eukaryotic kingdoms. Autophagy. 2017 Sep 2;13(9):1556-1572.</w:t>
      </w:r>
    </w:p>
    <w:p w14:paraId="6A53DE99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12.</w:t>
      </w:r>
      <w:r w:rsidRPr="009B4CC2">
        <w:rPr>
          <w:noProof/>
        </w:rPr>
        <w:tab/>
        <w:t>Ouyang L, Zhang L, Liu J, et al. Discovery of a Small-Molecule Bromodomain-Containing Protein 4 (BRD4) Inhibitor That Induces AMP-Activated Protein Kinase-Modulated Autophagy-Associated Cell Death in Breast Cancer. J Med Chem. 2017 Dec 28;60(24):9990-10012.</w:t>
      </w:r>
    </w:p>
    <w:p w14:paraId="41F4F28D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13.</w:t>
      </w:r>
      <w:r w:rsidRPr="009B4CC2">
        <w:rPr>
          <w:noProof/>
        </w:rPr>
        <w:tab/>
        <w:t>Pampaloni F, Mayer B, Kabat Vel-Job K, et al. A Novel Cellular Spheroid-Based Autophagy Screen Applying Live Fluorescence Microscopy Identifies Nonactin as a Strong Inducer of Autophagosomal Turnover. SLAS Discov. 2017 Jun;22(5):558-570.</w:t>
      </w:r>
    </w:p>
    <w:p w14:paraId="15A2F0D4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14.</w:t>
      </w:r>
      <w:r w:rsidRPr="009B4CC2">
        <w:rPr>
          <w:noProof/>
        </w:rPr>
        <w:tab/>
        <w:t>Song L, Wang Z, Wang Y, et al. Natural Cyclopeptide RA-XII, a New Autophagy Inhibitor, Suppresses Protective Autophagy for Enhancing Apoptosis through AMPK/mTOR/P70S6K Pathways in HepG2 Cells. Molecules. 2017 Nov 11;22(11).</w:t>
      </w:r>
    </w:p>
    <w:p w14:paraId="7B56ABAC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15.</w:t>
      </w:r>
      <w:r w:rsidRPr="009B4CC2">
        <w:rPr>
          <w:noProof/>
        </w:rPr>
        <w:tab/>
        <w:t>Xu H, Laraia L, Schneider L, et al. Highly Enantioselective Catalytic Vinylogous Propargylation of Coumarins Yields a Class of Autophagy Inhibitors. Angew Chem Int Ed Engl. 2017 Sep 4;56(37):11232-11236.</w:t>
      </w:r>
    </w:p>
    <w:p w14:paraId="0C2E4431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16.</w:t>
      </w:r>
      <w:r w:rsidRPr="009B4CC2">
        <w:rPr>
          <w:noProof/>
        </w:rPr>
        <w:tab/>
        <w:t>Yao X, Li X, Zhang D, et al. B-cell lymphoma 2 inhibitor ABT-737 induces Beclin1- and reactive oxygen species-dependent autophagy in Adriamycin-resistant human hepatocellular carcinoma cells. Tumour Biol. 2017 Mar;39(3):1010428317695965.</w:t>
      </w:r>
    </w:p>
    <w:p w14:paraId="5F8318B9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17.</w:t>
      </w:r>
      <w:r w:rsidRPr="009B4CC2">
        <w:rPr>
          <w:noProof/>
        </w:rPr>
        <w:tab/>
        <w:t>Zhang E, Wang S, Li LL, et al. Discovery of novel jaspine B analogues as autophagy inducer. Bioorg Med Chem Lett. 2018 Feb 1;28(3):497-502.</w:t>
      </w:r>
    </w:p>
    <w:p w14:paraId="6C1E59EC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18.</w:t>
      </w:r>
      <w:r w:rsidRPr="009B4CC2">
        <w:rPr>
          <w:noProof/>
        </w:rPr>
        <w:tab/>
        <w:t>Zhou X, Yue GG, Chan AM, et al. Eriocalyxin B, a novel autophagy inducer, exerts anti-tumor activity through the suppression of Akt/mTOR/p70S6K signaling pathway in breast cancer. Biochem Pharmacol. 2017 Oct 15;142:58-70.</w:t>
      </w:r>
    </w:p>
    <w:p w14:paraId="04E96D63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19.</w:t>
      </w:r>
      <w:r w:rsidRPr="009B4CC2">
        <w:rPr>
          <w:noProof/>
        </w:rPr>
        <w:tab/>
        <w:t>Tang ZH, Cao WX, Guo X, et al. Identification of a novel autophagic inhibitor cepharanthine to enhance the anti-cancer property of dacomitinib in non-small cell lung cancer. Cancer Lett. 2018 Jan 1;412:1-9.</w:t>
      </w:r>
    </w:p>
    <w:p w14:paraId="38CD71F2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20.</w:t>
      </w:r>
      <w:r w:rsidRPr="009B4CC2">
        <w:rPr>
          <w:noProof/>
        </w:rPr>
        <w:tab/>
        <w:t>Kurdi A, Cleenewerck M, Vangestel C, et al. ATG4B inhibitors with a benzotropolone core structure block autophagy and augment efficiency of chemotherapy in mice. Biochem Pharmacol. 2017 Aug 15;138:150-162.</w:t>
      </w:r>
    </w:p>
    <w:p w14:paraId="7479D914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lastRenderedPageBreak/>
        <w:t>321.</w:t>
      </w:r>
      <w:r w:rsidRPr="009B4CC2">
        <w:rPr>
          <w:noProof/>
        </w:rPr>
        <w:tab/>
        <w:t>Liu PF, Tsai KL, Hsu CJ, et al. Drug Repurposing Screening Identifies Tioconazole as an ATG4 Inhibitor that Suppresses Autophagy and Sensitizes Cancer Cells to Chemotherapy. Theranostics. 2018;8(3):830-845.</w:t>
      </w:r>
    </w:p>
    <w:p w14:paraId="1E166373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22.</w:t>
      </w:r>
      <w:r w:rsidRPr="009B4CC2">
        <w:rPr>
          <w:noProof/>
        </w:rPr>
        <w:tab/>
        <w:t>Diaz M, Gonzalez R, Plano D, et al. A diphenyldiselenide derivative induces autophagy via JNK in HTB-54 lung cancer cells. J Cell Mol Med. 2018 Jan;22(1):289-301.</w:t>
      </w:r>
    </w:p>
    <w:p w14:paraId="4666D165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23.</w:t>
      </w:r>
      <w:r w:rsidRPr="009B4CC2">
        <w:rPr>
          <w:noProof/>
        </w:rPr>
        <w:tab/>
        <w:t>Xu T, Singh D, Liu J, et al. Neferine, is not inducer but blocker for macroautophagic flux targeting on lysosome malfunction. Biochem Biophys Res Commun. 2018 Jan 1;495(1):1516-1521.</w:t>
      </w:r>
    </w:p>
    <w:p w14:paraId="20691D90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24.</w:t>
      </w:r>
      <w:r w:rsidRPr="009B4CC2">
        <w:rPr>
          <w:noProof/>
        </w:rPr>
        <w:tab/>
        <w:t>Fu R, Deng Q, Zhang H, et al. A novel autophagy inhibitor berbamine blocks SNARE-mediated autophagosome-lysosome fusion through upregulation of BNIP3. Cell Death Dis. 2018 Feb 14;9(2):243.</w:t>
      </w:r>
    </w:p>
    <w:p w14:paraId="7BE9A7EC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25.</w:t>
      </w:r>
      <w:r w:rsidRPr="009B4CC2">
        <w:rPr>
          <w:noProof/>
        </w:rPr>
        <w:tab/>
        <w:t>Robke L, Futamura Y, Konstantinidis G, et al. Discovery of the novel autophagy inhibitor aumitin that targets mitochondrial complex I. Chem Sci. 2018 Mar 21;9(11):3014-3022.</w:t>
      </w:r>
    </w:p>
    <w:p w14:paraId="3B9F2FE3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26.</w:t>
      </w:r>
      <w:r w:rsidRPr="009B4CC2">
        <w:rPr>
          <w:noProof/>
        </w:rPr>
        <w:tab/>
        <w:t>He X, Yuan W, Li Z, et al. 6-Hydroxydopamine induces autophagic flux dysfunction by impairing transcription factor EB activation and lysosomal function in dopaminergic neurons and SH-SY5Y cells. Toxicol Lett. 2018 Feb;283:58-68.</w:t>
      </w:r>
    </w:p>
    <w:p w14:paraId="544F6B33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27.</w:t>
      </w:r>
      <w:r w:rsidRPr="009B4CC2">
        <w:rPr>
          <w:noProof/>
        </w:rPr>
        <w:tab/>
        <w:t>Kim YH, Kwak MS, Shin JM, et al. Inflachromene inhibits autophagy through modulation of Beclin 1 activity. J Cell Sci. 2018 Feb 20;131(4).</w:t>
      </w:r>
    </w:p>
    <w:p w14:paraId="53B44AF0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28.</w:t>
      </w:r>
      <w:r w:rsidRPr="009B4CC2">
        <w:rPr>
          <w:noProof/>
        </w:rPr>
        <w:tab/>
        <w:t>Sun Y, Huang YH, Huang FY, et al. 3'-epi-12beta-hydroxyfroside, a new cardenolide, induces cytoprotective autophagy via blocking the Hsp90/Akt/mTOR axis in lung cancer cells. Theranostics. 2018;8(7):2044-2060.</w:t>
      </w:r>
    </w:p>
    <w:p w14:paraId="6ACDC991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29.</w:t>
      </w:r>
      <w:r w:rsidRPr="009B4CC2">
        <w:rPr>
          <w:noProof/>
        </w:rPr>
        <w:tab/>
        <w:t>Kim SH, Park S, Yu HS, et al. The antipsychotic agent clozapine induces autophagy via the AMPK-ULK1-Beclin1 signaling pathway in the rat frontal cortex. Prog Neuropsychopharmacol Biol Psychiatry. 2018 Feb 2;81:96-104.</w:t>
      </w:r>
    </w:p>
    <w:p w14:paraId="08086270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30.</w:t>
      </w:r>
      <w:r w:rsidRPr="009B4CC2">
        <w:rPr>
          <w:noProof/>
        </w:rPr>
        <w:tab/>
        <w:t>Lai SL, Mustafa MR, Wong PF. Panduratin A induces protective autophagy in melanoma via the AMPK and mTOR pathway. Phytomedicine. 2018 Mar 15;42:144-151.</w:t>
      </w:r>
    </w:p>
    <w:p w14:paraId="74D4DBC2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31.</w:t>
      </w:r>
      <w:r w:rsidRPr="009B4CC2">
        <w:rPr>
          <w:noProof/>
        </w:rPr>
        <w:tab/>
        <w:t>Zhang Z, Liu Z, Chen J, et al. Resveratrol induces autophagic apoptosis via the lysosomal cathepsin D pathway in human drug-resistant K562/ADM leukemia cells. Exp Ther Med. 2018 Mar;15(3):3012-3019.</w:t>
      </w:r>
    </w:p>
    <w:p w14:paraId="1BC6CCA9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32.</w:t>
      </w:r>
      <w:r w:rsidRPr="009B4CC2">
        <w:rPr>
          <w:noProof/>
        </w:rPr>
        <w:tab/>
        <w:t>Cao Z, Huang S, Dou C, et al. Cyanidin suppresses autophagic activity regulating chondrocyte hypertrophic differentiation. J Cell Physiol. 2018 Mar;233(3):2332-2342.</w:t>
      </w:r>
    </w:p>
    <w:p w14:paraId="413241D7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33.</w:t>
      </w:r>
      <w:r w:rsidRPr="009B4CC2">
        <w:rPr>
          <w:noProof/>
        </w:rPr>
        <w:tab/>
        <w:t>Lim H, Lim YM, Kim KH, et al. A novel autophagy enhancer as a therapeutic agent against metabolic syndrome and diabetes. Nat Commun. 2018 Apr 12;9(1):1438.</w:t>
      </w:r>
    </w:p>
    <w:p w14:paraId="7257C4CD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34.</w:t>
      </w:r>
      <w:r w:rsidRPr="009B4CC2">
        <w:rPr>
          <w:noProof/>
        </w:rPr>
        <w:tab/>
        <w:t>Shaikh S, Troncoso R, Mondaca-Ruff D, et al. The STIM1 inhibitor ML9 disrupts basal autophagy in cardiomyocytes by decreasing lysosome content. Toxicol In Vitro. 2018 Apr;48:121-127.</w:t>
      </w:r>
    </w:p>
    <w:p w14:paraId="3E5C330E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lastRenderedPageBreak/>
        <w:t>335.</w:t>
      </w:r>
      <w:r w:rsidRPr="009B4CC2">
        <w:rPr>
          <w:noProof/>
        </w:rPr>
        <w:tab/>
        <w:t>Chu J, Fu Y, Xu J, et al. ATG4B inhibitor FMK-9a induces autophagy independent on its enzyme inhibition. Arch Biochem Biophys. 2018 Apr 15;644:29-36.</w:t>
      </w:r>
    </w:p>
    <w:p w14:paraId="18F02BFE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36.</w:t>
      </w:r>
      <w:r w:rsidRPr="009B4CC2">
        <w:rPr>
          <w:noProof/>
        </w:rPr>
        <w:tab/>
        <w:t>Chi J, Wang L, Zhang X, et al. Cyclosporin A induces autophagy in cardiac fibroblasts through the NRP-2/WDFY-1 axis. Biochimie. 2018 May;148:55-62.</w:t>
      </w:r>
    </w:p>
    <w:p w14:paraId="01BA3073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37.</w:t>
      </w:r>
      <w:r w:rsidRPr="009B4CC2">
        <w:rPr>
          <w:noProof/>
        </w:rPr>
        <w:tab/>
        <w:t>Niu Q, Zhao W, Wang J, et al. LicA induces autophagy through ULK1/Atg13 and ROS pathway in human hepatocellular carcinoma cells. Int J Mol Med. 2018 May;41(5):2601-2608.</w:t>
      </w:r>
    </w:p>
    <w:p w14:paraId="63AACB8B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38.</w:t>
      </w:r>
      <w:r w:rsidRPr="009B4CC2">
        <w:rPr>
          <w:noProof/>
        </w:rPr>
        <w:tab/>
        <w:t>Yang G, Bai Y, Wu X, et al. Patulin induced ROS-dependent autophagic cell death in Human Hepatoma G2 cells. Chem Biol Interact. 2018 May 25;288:24-31.</w:t>
      </w:r>
    </w:p>
    <w:p w14:paraId="5EF6F4CB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39.</w:t>
      </w:r>
      <w:r w:rsidRPr="009B4CC2">
        <w:rPr>
          <w:noProof/>
        </w:rPr>
        <w:tab/>
        <w:t>Zhao X, Luo G, Cheng Y, et al. Compound C induces protective autophagy in human cholangiocarcinoma cells via Akt/mTOR-independent pathway. J Cell Biochem. 2018 Jul;119(7):5538-5550.</w:t>
      </w:r>
    </w:p>
    <w:p w14:paraId="594775EE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40.</w:t>
      </w:r>
      <w:r w:rsidRPr="009B4CC2">
        <w:rPr>
          <w:noProof/>
        </w:rPr>
        <w:tab/>
        <w:t>Tian Y, Xu H, Farooq AA, et al. Maslinic acid induces autophagy by down-regulating HSPA8 in pancreatic cancer cells. Phytother Res. 2018 Jul;32(7):1320-1331.</w:t>
      </w:r>
    </w:p>
    <w:p w14:paraId="3EF8AB29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41.</w:t>
      </w:r>
      <w:r w:rsidRPr="009B4CC2">
        <w:rPr>
          <w:noProof/>
        </w:rPr>
        <w:tab/>
        <w:t>Yang F, Wang F, Liu Y, et al. Sulforaphane induces autophagy by inhibition of HDAC6-mediated PTEN activation in triple negative breast cancer cells. Life Sci. 2018 Nov 15;213:149-157.</w:t>
      </w:r>
    </w:p>
    <w:p w14:paraId="7530FF7D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42.</w:t>
      </w:r>
      <w:r w:rsidRPr="009B4CC2">
        <w:rPr>
          <w:noProof/>
        </w:rPr>
        <w:tab/>
        <w:t>Wang J, Li J, Cao N, et al. Resveratrol, an activator of SIRT1, induces protective autophagy in non-small-cell lung cancer via inhibiting Akt/mTOR and activating p38-MAPK. Onco Targets Ther. 2018;11:7777-7786.</w:t>
      </w:r>
    </w:p>
    <w:p w14:paraId="07ED981F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43.</w:t>
      </w:r>
      <w:r w:rsidRPr="009B4CC2">
        <w:rPr>
          <w:noProof/>
        </w:rPr>
        <w:tab/>
        <w:t>Zhan Y, Wang K, Li Q, et al. The Novel Autophagy Inhibitor Alpha-Hederin Promoted Paclitaxel Cytotoxicity by Increasing Reactive Oxygen Species Accumulation in Non-Small Cell Lung Cancer Cells. Int J Mol Sci. 2018 Oct 18;19(10).</w:t>
      </w:r>
    </w:p>
    <w:p w14:paraId="6CBFFA3A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44.</w:t>
      </w:r>
      <w:r w:rsidRPr="009B4CC2">
        <w:rPr>
          <w:noProof/>
        </w:rPr>
        <w:tab/>
        <w:t>Koukourakis MI, Giatromanolaki A, Fylaktakidou K, et al. SMER28 is a mTOR-independent small molecule enhancer of autophagy that protects mouse bone marrow and liver against radiotherapy. Invest New Drugs. 2018 Oct;36(5):773-781.</w:t>
      </w:r>
    </w:p>
    <w:p w14:paraId="4A9253F5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45.</w:t>
      </w:r>
      <w:r w:rsidRPr="009B4CC2">
        <w:rPr>
          <w:noProof/>
        </w:rPr>
        <w:tab/>
        <w:t>Martin KR, Celano SL, Solitro AR, et al. A Potent and Selective ULK1 Inhibitor Suppresses Autophagy and Sensitizes Cancer Cells to Nutrient Stress. iScience. 2018 Oct 26;8:74-84.</w:t>
      </w:r>
    </w:p>
    <w:p w14:paraId="4152246D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46.</w:t>
      </w:r>
      <w:r w:rsidRPr="009B4CC2">
        <w:rPr>
          <w:noProof/>
        </w:rPr>
        <w:tab/>
        <w:t>Feng X, Zhou J, Li J, et al. Tubeimoside I induces accumulation of impaired autophagolysosome against cervical cancer cells by both initiating autophagy and inhibiting lysosomal function. Cell Death Dis. 2018 Nov 2;9(11):1117.</w:t>
      </w:r>
    </w:p>
    <w:p w14:paraId="16802D87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47.</w:t>
      </w:r>
      <w:r w:rsidRPr="009B4CC2">
        <w:rPr>
          <w:noProof/>
        </w:rPr>
        <w:tab/>
        <w:t>Sun M, Wang S, Jiang L, et al. Patulin Induces Autophagy-Dependent Apoptosis through Lysosomal-Mitochondrial Axis and Impaired Mitophagy in HepG2 Cells. J Agric Food Chem. 2018 Nov 21;66(46):12376-12384.</w:t>
      </w:r>
    </w:p>
    <w:p w14:paraId="15E64CDA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lastRenderedPageBreak/>
        <w:t>348.</w:t>
      </w:r>
      <w:r w:rsidRPr="009B4CC2">
        <w:rPr>
          <w:noProof/>
        </w:rPr>
        <w:tab/>
        <w:t>Cheng B, Lu J, Li T, et al. 1,3-Dichloro-2-Propanol inhibits autophagy via P53/AMPK/mTOR pathway in HepG2 cells. Food Chem Toxicol. 2018 Dec;122:143-150.</w:t>
      </w:r>
    </w:p>
    <w:p w14:paraId="2415D80D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49.</w:t>
      </w:r>
      <w:r w:rsidRPr="009B4CC2">
        <w:rPr>
          <w:noProof/>
        </w:rPr>
        <w:tab/>
        <w:t>Shi W, Xu D, Gu J, et al. Saikosaponin-d inhibits proliferation by up-regulating autophagy via the CaMKKbeta-AMPK-mTOR pathway in ADPKD cells. Mol Cell Biochem. 2018 Dec;449(1-2):219-226.</w:t>
      </w:r>
    </w:p>
    <w:p w14:paraId="0AEFF0C8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50.</w:t>
      </w:r>
      <w:r w:rsidRPr="009B4CC2">
        <w:rPr>
          <w:noProof/>
        </w:rPr>
        <w:tab/>
        <w:t>Wang J, Qi Q, Zhou W, et al. Inhibition of glioma growth by flavokawain B is mediated through endoplasmic reticulum stress induced autophagy. Autophagy. 2018;14(11):2007-2022.</w:t>
      </w:r>
    </w:p>
    <w:p w14:paraId="056862C1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51.</w:t>
      </w:r>
      <w:r w:rsidRPr="009B4CC2">
        <w:rPr>
          <w:noProof/>
        </w:rPr>
        <w:tab/>
        <w:t>Dai CH, Shu Y, Chen P, et al. YM155 sensitizes non-small cell lung cancer cells to EGFR-tyrosine kinase inhibitors through the mechanism of autophagy induction. Biochim Biophys Acta Mol Basis Dis. 2018 Dec;1864(12):3786-3798.</w:t>
      </w:r>
    </w:p>
    <w:p w14:paraId="627E0C3E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52.</w:t>
      </w:r>
      <w:r w:rsidRPr="009B4CC2">
        <w:rPr>
          <w:noProof/>
        </w:rPr>
        <w:tab/>
        <w:t>Guo Q, Yu C, Zhang C, et al. Highly Selective, Potent, and Oral mTOR Inhibitor for Treatment of Cancer as Autophagy Inducer. J Med Chem. 2018 Feb 8;61(3):881-904.</w:t>
      </w:r>
    </w:p>
    <w:p w14:paraId="32F7A9EA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53.</w:t>
      </w:r>
      <w:r w:rsidRPr="009B4CC2">
        <w:rPr>
          <w:noProof/>
        </w:rPr>
        <w:tab/>
        <w:t>Kaliszczak M, van Hechanova E, Li Y, et al. The HDAC6 inhibitor C1A modulates autophagy substrates in diverse cancer cells and induces cell death. Br J Cancer. 2018 Nov;119(10):1278-1287.</w:t>
      </w:r>
    </w:p>
    <w:p w14:paraId="0BBDC72E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54.</w:t>
      </w:r>
      <w:r w:rsidRPr="009B4CC2">
        <w:rPr>
          <w:noProof/>
        </w:rPr>
        <w:tab/>
        <w:t>Lv Y, Li B, Han K, et al. The Nedd8-activating enzyme inhibitor MLN4924 suppresses colon cancer cell growth via triggering autophagy. Korean J Physiol Pharmacol. 2018 Nov;22(6):617-625.</w:t>
      </w:r>
    </w:p>
    <w:p w14:paraId="1E42F281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55.</w:t>
      </w:r>
      <w:r w:rsidRPr="009B4CC2">
        <w:rPr>
          <w:noProof/>
        </w:rPr>
        <w:tab/>
        <w:t>Zhang L, Qiang P, Yu J, et al. Identification of compound CA-5f as a novel late-stage autophagy inhibitor with potent anti-tumor effect against non-small cell lung cancer. Autophagy. 2019 Mar;15(3):391-406.</w:t>
      </w:r>
    </w:p>
    <w:p w14:paraId="184AD9D3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56.</w:t>
      </w:r>
      <w:r w:rsidRPr="009B4CC2">
        <w:rPr>
          <w:noProof/>
        </w:rPr>
        <w:tab/>
        <w:t>Wong WT, Li LH, Rao YK, et al. Repositioning of the beta-Blocker Carvedilol as a Novel Autophagy Inducer That Inhibits the NLRP3 Inflammasome. Front Immunol. 2018;9:1920.</w:t>
      </w:r>
    </w:p>
    <w:p w14:paraId="4D8149EE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57.</w:t>
      </w:r>
      <w:r w:rsidRPr="009B4CC2">
        <w:rPr>
          <w:noProof/>
        </w:rPr>
        <w:tab/>
        <w:t>Zhang Z, Zhang M, Liu H, et al. AZD9291 promotes autophagy and inhibits PI3K/Akt pathway in NSCLC cancer cells. J Cell Biochem. 2019 Jan;120(1):756-767.</w:t>
      </w:r>
    </w:p>
    <w:p w14:paraId="5E44746F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58.</w:t>
      </w:r>
      <w:r w:rsidRPr="009B4CC2">
        <w:rPr>
          <w:noProof/>
        </w:rPr>
        <w:tab/>
        <w:t>Marcelo A, Brito F, Carmo-Silva S, et al. Cordycepin activates autophagy through AMPK phosphorylation to reduce abnormalities in Machado-Joseph disease models. Hum Mol Genet. 2019 Jan 1;28(1):51-63.</w:t>
      </w:r>
    </w:p>
    <w:p w14:paraId="2E3FD22B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59.</w:t>
      </w:r>
      <w:r w:rsidRPr="009B4CC2">
        <w:rPr>
          <w:noProof/>
        </w:rPr>
        <w:tab/>
        <w:t>Chen Z, Li C, Qian YH, et al. Enhancement of autophagy flux by isopsoralen ameliorates interleukin-1beta-stimulated apoptosis in rat chondrocytes. J Asian Nat Prod Res. 2019 Jan 8:1-14.</w:t>
      </w:r>
    </w:p>
    <w:p w14:paraId="3788A775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60.</w:t>
      </w:r>
      <w:r w:rsidRPr="009B4CC2">
        <w:rPr>
          <w:noProof/>
        </w:rPr>
        <w:tab/>
        <w:t>Ma YY, Jin ZX, Yu K, et al. NVP-BEZ235-induced autophagy as a potential therapeutic approach for multiple myeloma. Am J Transl Res. 2019;11(1):87-105.</w:t>
      </w:r>
    </w:p>
    <w:p w14:paraId="0CAAAD23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lastRenderedPageBreak/>
        <w:t>361.</w:t>
      </w:r>
      <w:r w:rsidRPr="009B4CC2">
        <w:rPr>
          <w:noProof/>
        </w:rPr>
        <w:tab/>
        <w:t>Qi HY, Qu XJ, Liu J, et al. Bufalin induces protective autophagy by Cbl-b regulating mTOR and ERK signaling pathways in gastric cancer cells. Cell Biol Int. 2019 Jan;43(1):33-43.</w:t>
      </w:r>
    </w:p>
    <w:p w14:paraId="47024DC6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62.</w:t>
      </w:r>
      <w:r w:rsidRPr="009B4CC2">
        <w:rPr>
          <w:noProof/>
        </w:rPr>
        <w:tab/>
        <w:t>Guntuku L, Gangasani JK, Thummuri D, et al. IITZ-01, a novel potent lysosomotropic autophagy inhibitor, has single-agent antitumor efficacy in triple-negative breast cancer in vitro and in vivo. Oncogene. 2019 Jan;38(4):581-595.</w:t>
      </w:r>
    </w:p>
    <w:p w14:paraId="12DED5A0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63.</w:t>
      </w:r>
      <w:r w:rsidRPr="009B4CC2">
        <w:rPr>
          <w:noProof/>
        </w:rPr>
        <w:tab/>
        <w:t>Li K, Chen HS, Li D, et al. SAR405, a Highly Specific VPS34 Inhibitor, Disrupts Auditory Fear Memory Consolidation of Mice via Facilitation of Inhibitory Neurotransmission in Basolateral Amygdala. Biol Psychiatry. 2019 Feb 1;85(3):214-225.</w:t>
      </w:r>
    </w:p>
    <w:p w14:paraId="78B9940D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64.</w:t>
      </w:r>
      <w:r w:rsidRPr="009B4CC2">
        <w:rPr>
          <w:noProof/>
        </w:rPr>
        <w:tab/>
        <w:t>Fu Y, Hong L, Xu J, et al. Discovery of a small molecule targeting autophagy via ATG4B inhibition and cell death of colorectal cancer cells in vitro and in vivo. Autophagy. 2019 Feb;15(2):295-311.</w:t>
      </w:r>
    </w:p>
    <w:p w14:paraId="0CBB401A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65.</w:t>
      </w:r>
      <w:r w:rsidRPr="009B4CC2">
        <w:rPr>
          <w:noProof/>
        </w:rPr>
        <w:tab/>
        <w:t>Cui LH, Li CX, Zhuo YZ, et al. Saikosaponin d ameliorates pancreatic fibrosis by inhibiting autophagy of pancreatic stellate cells via PI3K/Akt/mTOR pathway. Chem Biol Interact. 2019 Feb 25;300:18-26.</w:t>
      </w:r>
    </w:p>
    <w:p w14:paraId="62BC5689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66.</w:t>
      </w:r>
      <w:r w:rsidRPr="009B4CC2">
        <w:rPr>
          <w:noProof/>
        </w:rPr>
        <w:tab/>
        <w:t>Luo S, Li Z, Mao L, et al. Sodium butyrate induces autophagy in colorectal cancer cells through LKB1/AMPK signaling. J Physiol Biochem. 2019 Feb;75(1):53-63.</w:t>
      </w:r>
    </w:p>
    <w:p w14:paraId="5EBFED45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67.</w:t>
      </w:r>
      <w:r w:rsidRPr="009B4CC2">
        <w:rPr>
          <w:noProof/>
        </w:rPr>
        <w:tab/>
        <w:t>Ortiz-Rodriguez A, Acaz-Fonseca E, Boya P, et al. Lipotoxic Effects of Palmitic Acid on Astrocytes Are Associated with Autophagy Impairment. Mol Neurobiol. 2019 Mar;56(3):1665-1680.</w:t>
      </w:r>
    </w:p>
    <w:p w14:paraId="686314F6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68.</w:t>
      </w:r>
      <w:r w:rsidRPr="009B4CC2">
        <w:rPr>
          <w:noProof/>
        </w:rPr>
        <w:tab/>
        <w:t>Izdebska M, Halas-Wisniewska M, Zielinska W, et al. Lidocaine induces protective autophagy in rat C6 glioma cell line. Int J Oncol. 2019 Mar;54(3):1099-1111.</w:t>
      </w:r>
    </w:p>
    <w:p w14:paraId="6AA82F31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69.</w:t>
      </w:r>
      <w:r w:rsidRPr="009B4CC2">
        <w:rPr>
          <w:noProof/>
        </w:rPr>
        <w:tab/>
        <w:t>Jiang J, Zhang L, Chen H, et al. Regorafenib induces lethal autophagy arrest by stabilizing PSAT1 in glioblastoma. Autophagy. 2019 Mar 25:1-17.</w:t>
      </w:r>
    </w:p>
    <w:p w14:paraId="285CD25F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70.</w:t>
      </w:r>
      <w:r w:rsidRPr="009B4CC2">
        <w:rPr>
          <w:noProof/>
        </w:rPr>
        <w:tab/>
        <w:t>Hou JZ, Xi ZQ, Niu J, et al. Inhibition of PIKfyve using YM201636 suppresses the growth of liver cancer via the induction of autophagy. Oncol Rep. 2019 Mar;41(3):1971-1979.</w:t>
      </w:r>
    </w:p>
    <w:p w14:paraId="711C19F6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71.</w:t>
      </w:r>
      <w:r w:rsidRPr="009B4CC2">
        <w:rPr>
          <w:noProof/>
        </w:rPr>
        <w:tab/>
        <w:t>Siddiqi FH, Menzies FM, Lopez A, et al. Felodipine induces autophagy in mouse brains with pharmacokinetics amenable to repurposing. Nat Commun. 2019 Apr 18;10(1):1817.</w:t>
      </w:r>
    </w:p>
    <w:p w14:paraId="187B723D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72.</w:t>
      </w:r>
      <w:r w:rsidRPr="009B4CC2">
        <w:rPr>
          <w:noProof/>
        </w:rPr>
        <w:tab/>
        <w:t>Yang X, Xie J, Liu X, et al. Autophagy induction by xanthoangelol exhibits anti-metastatic activities in hepatocellular carcinoma. Cell Biochem Funct. 2019 Apr;37(3):128-138.</w:t>
      </w:r>
    </w:p>
    <w:p w14:paraId="7FB33AC7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73.</w:t>
      </w:r>
      <w:r w:rsidRPr="009B4CC2">
        <w:rPr>
          <w:noProof/>
        </w:rPr>
        <w:tab/>
        <w:t>Guo D, Shen Y, Li W, et al. 6-Bromoindirubin-3'-Oxime (6BIO) Suppresses the mTOR Pathway, Promotes Autophagy, and Exerts Anti-aging Effects in Rodent Liver. Front Pharmacol. 2019;10:320.</w:t>
      </w:r>
    </w:p>
    <w:p w14:paraId="6C23B806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74.</w:t>
      </w:r>
      <w:r w:rsidRPr="009B4CC2">
        <w:rPr>
          <w:noProof/>
        </w:rPr>
        <w:tab/>
        <w:t>Bouhamdani N, Comeau D, Cormier K, et al. STF-62247 accumulates in lysosomes and blocks late stages of autophagy to selectively target von Hippel-</w:t>
      </w:r>
      <w:r w:rsidRPr="009B4CC2">
        <w:rPr>
          <w:noProof/>
        </w:rPr>
        <w:lastRenderedPageBreak/>
        <w:t>Lindau-inactivated cells. Am J Physiol Cell Physiol. 2019 May 1;316(5):C605-C620.</w:t>
      </w:r>
    </w:p>
    <w:p w14:paraId="43563F75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75.</w:t>
      </w:r>
      <w:r w:rsidRPr="009B4CC2">
        <w:rPr>
          <w:noProof/>
        </w:rPr>
        <w:tab/>
        <w:t>Liang QP, Xu TQ, Liu BL, et al. Sasanquasaponin IotaIotaIota from Schima crenata Korth induces autophagy through Akt/mTOR/p70S6K pathway and promotes apoptosis in human melanoma A375 cells. Phytomedicine. 2019 May;58:152769.</w:t>
      </w:r>
    </w:p>
    <w:p w14:paraId="420C2ED7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76.</w:t>
      </w:r>
      <w:r w:rsidRPr="009B4CC2">
        <w:rPr>
          <w:noProof/>
        </w:rPr>
        <w:tab/>
        <w:t>Matteoni S, Abbruzzese C, Matarrese P, et al. The kinase inhibitor SI113 induces autophagy and synergizes with quinacrine in hindering the growth of human glioblastoma multiforme cells. J Exp Clin Cancer Res. 2019 May 17;38(1):202.</w:t>
      </w:r>
    </w:p>
    <w:p w14:paraId="00D16E83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77.</w:t>
      </w:r>
      <w:r w:rsidRPr="009B4CC2">
        <w:rPr>
          <w:noProof/>
        </w:rPr>
        <w:tab/>
        <w:t>Ning J, Zhao C, Chen JX, et al. Oleate inhibits hepatic autophagy through p38 mitogen-activated protein kinase (MAPK). Biochem Biophys Res Commun. 2019 Jun 18;514(1):92-97.</w:t>
      </w:r>
    </w:p>
    <w:p w14:paraId="1548916A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78.</w:t>
      </w:r>
      <w:r w:rsidRPr="009B4CC2">
        <w:rPr>
          <w:noProof/>
        </w:rPr>
        <w:tab/>
        <w:t>Palumbo P, Lombardi F, Augello FR, et al. NOS2 inhibitor 1400W Induces Autophagic Flux and Influences Extracellular Vesicle Profile in Human Glioblastoma U87MG Cell Line. Int J Mol Sci. 2019 Jun 20;20(12).</w:t>
      </w:r>
    </w:p>
    <w:p w14:paraId="03FAC7F7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79.</w:t>
      </w:r>
      <w:r w:rsidRPr="009B4CC2">
        <w:rPr>
          <w:noProof/>
        </w:rPr>
        <w:tab/>
        <w:t>Paha J, Kanjanasirirat P, Munyoo B, et al. A novel potent autophagy inhibitor ECDD-S27 targets vacuolar ATPase and inhibits cancer cell survival. Sci Rep. 2019 Jun 24;9(1):9177.</w:t>
      </w:r>
    </w:p>
    <w:p w14:paraId="7D0BB086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80.</w:t>
      </w:r>
      <w:r w:rsidRPr="009B4CC2">
        <w:rPr>
          <w:noProof/>
        </w:rPr>
        <w:tab/>
        <w:t>Ding R, Wang X, Chen W, et al. WX20120108, a novel IAP antagonist, induces tumor cell autophagy via activating ROS-FOXO pathway. Acta Pharmacol Sin. 2019 Jul 17.</w:t>
      </w:r>
    </w:p>
    <w:p w14:paraId="4CA9F25E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81.</w:t>
      </w:r>
      <w:r w:rsidRPr="009B4CC2">
        <w:rPr>
          <w:noProof/>
        </w:rPr>
        <w:tab/>
        <w:t>Liu Y, Ren Z, Li X, et al. Pristimerin Induces Autophagy-Mediated Cell Death in K562 Cells through the ROS/JNK Signaling Pathway. Chem Biodivers. 2019 Aug;16(8):e1900325.</w:t>
      </w:r>
    </w:p>
    <w:p w14:paraId="53FFFB34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82.</w:t>
      </w:r>
      <w:r w:rsidRPr="009B4CC2">
        <w:rPr>
          <w:noProof/>
        </w:rPr>
        <w:tab/>
        <w:t>Chang CH, Bijian K, Wernic D, et al. A novel orally available seleno-purine molecule suppresses triple-negative breast cancer cell proliferation and progression to metastasis by inducing cytostatic autophagy. Autophagy. 2019 Aug;15(8):1376-1390.</w:t>
      </w:r>
    </w:p>
    <w:p w14:paraId="38625210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83.</w:t>
      </w:r>
      <w:r w:rsidRPr="009B4CC2">
        <w:rPr>
          <w:noProof/>
        </w:rPr>
        <w:tab/>
        <w:t>Thome MP, Pereira LC, Onzi GR, et al. Dipyridamole impairs autophagic flux and exerts antiproliferative activity on prostate cancer cells. Exp Cell Res. 2019 Sep 1;382(1):111456.</w:t>
      </w:r>
    </w:p>
    <w:p w14:paraId="64970228" w14:textId="77777777" w:rsidR="009B4CC2" w:rsidRPr="009B4CC2" w:rsidRDefault="009B4CC2" w:rsidP="009B4CC2">
      <w:pPr>
        <w:pStyle w:val="EndNoteBibliography"/>
        <w:spacing w:after="0"/>
        <w:ind w:left="720" w:hanging="720"/>
        <w:rPr>
          <w:noProof/>
        </w:rPr>
      </w:pPr>
      <w:r w:rsidRPr="009B4CC2">
        <w:rPr>
          <w:noProof/>
        </w:rPr>
        <w:t>384.</w:t>
      </w:r>
      <w:r w:rsidRPr="009B4CC2">
        <w:rPr>
          <w:noProof/>
        </w:rPr>
        <w:tab/>
        <w:t>Laraia L, Friese A, Corkery DP, et al. The cholesterol transfer protein GRAMD1A regulates autophagosome biogenesis. Nature Chemical Biology. 2019:1.</w:t>
      </w:r>
    </w:p>
    <w:p w14:paraId="45ACC649" w14:textId="77777777" w:rsidR="009B4CC2" w:rsidRPr="009B4CC2" w:rsidRDefault="009B4CC2" w:rsidP="009B4CC2">
      <w:pPr>
        <w:pStyle w:val="EndNoteBibliography"/>
        <w:ind w:left="720" w:hanging="720"/>
        <w:rPr>
          <w:noProof/>
        </w:rPr>
      </w:pPr>
      <w:r w:rsidRPr="009B4CC2">
        <w:rPr>
          <w:noProof/>
        </w:rPr>
        <w:t>385.</w:t>
      </w:r>
      <w:r w:rsidRPr="009B4CC2">
        <w:rPr>
          <w:noProof/>
        </w:rPr>
        <w:tab/>
        <w:t>Kaiser N, Corkery D, Wu Y, et al. Modulation of autophagy by the novel mitochondrial complex I inhibitor Authipyrin. Bioorganic medicinal chemistry. 2019;27(12):2444-2448.</w:t>
      </w:r>
    </w:p>
    <w:p w14:paraId="1AD64B53" w14:textId="3527747E" w:rsidR="008B6C8E" w:rsidRPr="00C6566A" w:rsidRDefault="00A42A4F">
      <w:r w:rsidRPr="00C6566A">
        <w:fldChar w:fldCharType="end"/>
      </w:r>
      <w:bookmarkEnd w:id="81"/>
      <w:bookmarkEnd w:id="82"/>
    </w:p>
    <w:sectPr w:rsidR="008B6C8E" w:rsidRPr="00C6566A">
      <w:type w:val="continuous"/>
      <w:pgSz w:w="11907" w:h="16840"/>
      <w:pgMar w:top="1440" w:right="1800" w:bottom="1440" w:left="1800" w:header="851" w:footer="992" w:gutter="0"/>
      <w:cols w:space="425"/>
      <w:docGrid w:type="linesAndChars" w:linePitch="326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embedSystemFonts/>
  <w:bordersDoNotSurroundHeader/>
  <w:bordersDoNotSurroundFooter/>
  <w:defaultTabStop w:val="420"/>
  <w:drawingGridHorizontalSpacing w:val="120"/>
  <w:drawingGridVerticalSpacing w:val="163"/>
  <w:noPunctuationKerning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A2tTQ0NjA1sTAzMjBU0lEKTi0uzszPAykwtqgFAGtTBFYtAAAA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utophagy-11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1&lt;/EnableBibliographyCategories&gt;&lt;/ENLayout&gt;"/>
    <w:docVar w:name="EN.Libraries" w:val="&lt;Libraries&gt;&lt;item db-id=&quot;waeerr2xixw097e0tzkxdspa9fttp5p02s2w&quot;&gt;SR AMSS&lt;record-ids&gt;&lt;item&gt;1&lt;/item&gt;&lt;item&gt;3&lt;/item&gt;&lt;item&gt;7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20&lt;/item&gt;&lt;item&gt;21&lt;/item&gt;&lt;item&gt;22&lt;/item&gt;&lt;item&gt;23&lt;/item&gt;&lt;item&gt;25&lt;/item&gt;&lt;item&gt;26&lt;/item&gt;&lt;item&gt;27&lt;/item&gt;&lt;item&gt;28&lt;/item&gt;&lt;item&gt;29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4&lt;/item&gt;&lt;item&gt;56&lt;/item&gt;&lt;item&gt;57&lt;/item&gt;&lt;item&gt;58&lt;/item&gt;&lt;item&gt;59&lt;/item&gt;&lt;item&gt;60&lt;/item&gt;&lt;item&gt;61&lt;/item&gt;&lt;item&gt;62&lt;/item&gt;&lt;item&gt;63&lt;/item&gt;&lt;item&gt;64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8&lt;/item&gt;&lt;item&gt;79&lt;/item&gt;&lt;item&gt;80&lt;/item&gt;&lt;item&gt;81&lt;/item&gt;&lt;item&gt;82&lt;/item&gt;&lt;item&gt;83&lt;/item&gt;&lt;item&gt;84&lt;/item&gt;&lt;item&gt;85&lt;/item&gt;&lt;item&gt;86&lt;/item&gt;&lt;item&gt;88&lt;/item&gt;&lt;item&gt;89&lt;/item&gt;&lt;item&gt;90&lt;/item&gt;&lt;item&gt;92&lt;/item&gt;&lt;item&gt;93&lt;/item&gt;&lt;item&gt;95&lt;/item&gt;&lt;item&gt;96&lt;/item&gt;&lt;item&gt;97&lt;/item&gt;&lt;item&gt;98&lt;/item&gt;&lt;item&gt;99&lt;/item&gt;&lt;item&gt;100&lt;/item&gt;&lt;item&gt;101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item&gt;121&lt;/item&gt;&lt;item&gt;122&lt;/item&gt;&lt;item&gt;123&lt;/item&gt;&lt;item&gt;126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239&lt;/item&gt;&lt;item&gt;240&lt;/item&gt;&lt;item&gt;241&lt;/item&gt;&lt;item&gt;242&lt;/item&gt;&lt;item&gt;243&lt;/item&gt;&lt;item&gt;244&lt;/item&gt;&lt;item&gt;245&lt;/item&gt;&lt;item&gt;246&lt;/item&gt;&lt;item&gt;247&lt;/item&gt;&lt;item&gt;248&lt;/item&gt;&lt;item&gt;249&lt;/item&gt;&lt;item&gt;250&lt;/item&gt;&lt;item&gt;251&lt;/item&gt;&lt;item&gt;253&lt;/item&gt;&lt;item&gt;254&lt;/item&gt;&lt;item&gt;257&lt;/item&gt;&lt;item&gt;258&lt;/item&gt;&lt;item&gt;259&lt;/item&gt;&lt;item&gt;260&lt;/item&gt;&lt;item&gt;261&lt;/item&gt;&lt;item&gt;262&lt;/item&gt;&lt;item&gt;263&lt;/item&gt;&lt;item&gt;264&lt;/item&gt;&lt;item&gt;265&lt;/item&gt;&lt;item&gt;266&lt;/item&gt;&lt;item&gt;267&lt;/item&gt;&lt;item&gt;268&lt;/item&gt;&lt;item&gt;269&lt;/item&gt;&lt;item&gt;270&lt;/item&gt;&lt;item&gt;271&lt;/item&gt;&lt;item&gt;272&lt;/item&gt;&lt;item&gt;273&lt;/item&gt;&lt;item&gt;274&lt;/item&gt;&lt;item&gt;275&lt;/item&gt;&lt;item&gt;277&lt;/item&gt;&lt;item&gt;278&lt;/item&gt;&lt;item&gt;279&lt;/item&gt;&lt;item&gt;280&lt;/item&gt;&lt;item&gt;281&lt;/item&gt;&lt;item&gt;282&lt;/item&gt;&lt;item&gt;283&lt;/item&gt;&lt;item&gt;284&lt;/item&gt;&lt;item&gt;285&lt;/item&gt;&lt;item&gt;286&lt;/item&gt;&lt;item&gt;287&lt;/item&gt;&lt;item&gt;288&lt;/item&gt;&lt;item&gt;289&lt;/item&gt;&lt;item&gt;290&lt;/item&gt;&lt;item&gt;291&lt;/item&gt;&lt;item&gt;293&lt;/item&gt;&lt;item&gt;294&lt;/item&gt;&lt;item&gt;295&lt;/item&gt;&lt;item&gt;296&lt;/item&gt;&lt;item&gt;297&lt;/item&gt;&lt;item&gt;298&lt;/item&gt;&lt;item&gt;299&lt;/item&gt;&lt;item&gt;300&lt;/item&gt;&lt;item&gt;301&lt;/item&gt;&lt;item&gt;302&lt;/item&gt;&lt;item&gt;303&lt;/item&gt;&lt;item&gt;305&lt;/item&gt;&lt;item&gt;306&lt;/item&gt;&lt;item&gt;307&lt;/item&gt;&lt;item&gt;308&lt;/item&gt;&lt;item&gt;309&lt;/item&gt;&lt;item&gt;310&lt;/item&gt;&lt;item&gt;311&lt;/item&gt;&lt;item&gt;312&lt;/item&gt;&lt;item&gt;313&lt;/item&gt;&lt;item&gt;314&lt;/item&gt;&lt;item&gt;315&lt;/item&gt;&lt;item&gt;316&lt;/item&gt;&lt;item&gt;317&lt;/item&gt;&lt;item&gt;318&lt;/item&gt;&lt;item&gt;319&lt;/item&gt;&lt;item&gt;320&lt;/item&gt;&lt;item&gt;321&lt;/item&gt;&lt;item&gt;322&lt;/item&gt;&lt;item&gt;323&lt;/item&gt;&lt;item&gt;324&lt;/item&gt;&lt;item&gt;325&lt;/item&gt;&lt;item&gt;326&lt;/item&gt;&lt;item&gt;327&lt;/item&gt;&lt;item&gt;328&lt;/item&gt;&lt;item&gt;329&lt;/item&gt;&lt;item&gt;330&lt;/item&gt;&lt;item&gt;331&lt;/item&gt;&lt;item&gt;332&lt;/item&gt;&lt;item&gt;333&lt;/item&gt;&lt;item&gt;334&lt;/item&gt;&lt;item&gt;335&lt;/item&gt;&lt;item&gt;336&lt;/item&gt;&lt;item&gt;337&lt;/item&gt;&lt;item&gt;338&lt;/item&gt;&lt;item&gt;339&lt;/item&gt;&lt;item&gt;340&lt;/item&gt;&lt;item&gt;341&lt;/item&gt;&lt;item&gt;342&lt;/item&gt;&lt;item&gt;343&lt;/item&gt;&lt;item&gt;344&lt;/item&gt;&lt;item&gt;345&lt;/item&gt;&lt;item&gt;346&lt;/item&gt;&lt;item&gt;347&lt;/item&gt;&lt;item&gt;348&lt;/item&gt;&lt;item&gt;349&lt;/item&gt;&lt;item&gt;350&lt;/item&gt;&lt;item&gt;351&lt;/item&gt;&lt;item&gt;352&lt;/item&gt;&lt;item&gt;353&lt;/item&gt;&lt;item&gt;354&lt;/item&gt;&lt;item&gt;355&lt;/item&gt;&lt;item&gt;356&lt;/item&gt;&lt;item&gt;357&lt;/item&gt;&lt;item&gt;358&lt;/item&gt;&lt;item&gt;359&lt;/item&gt;&lt;item&gt;360&lt;/item&gt;&lt;item&gt;361&lt;/item&gt;&lt;item&gt;362&lt;/item&gt;&lt;item&gt;363&lt;/item&gt;&lt;item&gt;364&lt;/item&gt;&lt;item&gt;365&lt;/item&gt;&lt;item&gt;366&lt;/item&gt;&lt;item&gt;367&lt;/item&gt;&lt;item&gt;368&lt;/item&gt;&lt;item&gt;369&lt;/item&gt;&lt;item&gt;370&lt;/item&gt;&lt;item&gt;371&lt;/item&gt;&lt;item&gt;372&lt;/item&gt;&lt;item&gt;373&lt;/item&gt;&lt;item&gt;374&lt;/item&gt;&lt;item&gt;375&lt;/item&gt;&lt;item&gt;376&lt;/item&gt;&lt;item&gt;377&lt;/item&gt;&lt;item&gt;378&lt;/item&gt;&lt;item&gt;379&lt;/item&gt;&lt;item&gt;380&lt;/item&gt;&lt;item&gt;381&lt;/item&gt;&lt;item&gt;383&lt;/item&gt;&lt;item&gt;384&lt;/item&gt;&lt;item&gt;385&lt;/item&gt;&lt;item&gt;387&lt;/item&gt;&lt;item&gt;388&lt;/item&gt;&lt;item&gt;389&lt;/item&gt;&lt;item&gt;390&lt;/item&gt;&lt;item&gt;391&lt;/item&gt;&lt;item&gt;392&lt;/item&gt;&lt;item&gt;433&lt;/item&gt;&lt;item&gt;435&lt;/item&gt;&lt;item&gt;436&lt;/item&gt;&lt;item&gt;437&lt;/item&gt;&lt;item&gt;438&lt;/item&gt;&lt;item&gt;439&lt;/item&gt;&lt;item&gt;440&lt;/item&gt;&lt;item&gt;441&lt;/item&gt;&lt;item&gt;442&lt;/item&gt;&lt;item&gt;443&lt;/item&gt;&lt;item&gt;444&lt;/item&gt;&lt;item&gt;445&lt;/item&gt;&lt;item&gt;446&lt;/item&gt;&lt;item&gt;447&lt;/item&gt;&lt;item&gt;448&lt;/item&gt;&lt;item&gt;449&lt;/item&gt;&lt;item&gt;450&lt;/item&gt;&lt;item&gt;451&lt;/item&gt;&lt;item&gt;452&lt;/item&gt;&lt;item&gt;453&lt;/item&gt;&lt;item&gt;454&lt;/item&gt;&lt;item&gt;455&lt;/item&gt;&lt;item&gt;456&lt;/item&gt;&lt;item&gt;457&lt;/item&gt;&lt;item&gt;458&lt;/item&gt;&lt;item&gt;459&lt;/item&gt;&lt;item&gt;460&lt;/item&gt;&lt;item&gt;461&lt;/item&gt;&lt;item&gt;462&lt;/item&gt;&lt;item&gt;463&lt;/item&gt;&lt;item&gt;464&lt;/item&gt;&lt;item&gt;465&lt;/item&gt;&lt;item&gt;466&lt;/item&gt;&lt;item&gt;467&lt;/item&gt;&lt;item&gt;468&lt;/item&gt;&lt;item&gt;469&lt;/item&gt;&lt;item&gt;470&lt;/item&gt;&lt;item&gt;471&lt;/item&gt;&lt;item&gt;472&lt;/item&gt;&lt;item&gt;474&lt;/item&gt;&lt;item&gt;475&lt;/item&gt;&lt;item&gt;476&lt;/item&gt;&lt;item&gt;477&lt;/item&gt;&lt;item&gt;478&lt;/item&gt;&lt;item&gt;479&lt;/item&gt;&lt;item&gt;480&lt;/item&gt;&lt;item&gt;481&lt;/item&gt;&lt;item&gt;482&lt;/item&gt;&lt;item&gt;483&lt;/item&gt;&lt;item&gt;484&lt;/item&gt;&lt;item&gt;485&lt;/item&gt;&lt;item&gt;486&lt;/item&gt;&lt;item&gt;487&lt;/item&gt;&lt;item&gt;488&lt;/item&gt;&lt;item&gt;489&lt;/item&gt;&lt;item&gt;490&lt;/item&gt;&lt;item&gt;491&lt;/item&gt;&lt;item&gt;492&lt;/item&gt;&lt;item&gt;493&lt;/item&gt;&lt;item&gt;494&lt;/item&gt;&lt;item&gt;495&lt;/item&gt;&lt;item&gt;496&lt;/item&gt;&lt;item&gt;497&lt;/item&gt;&lt;item&gt;498&lt;/item&gt;&lt;item&gt;499&lt;/item&gt;&lt;item&gt;501&lt;/item&gt;&lt;item&gt;502&lt;/item&gt;&lt;item&gt;503&lt;/item&gt;&lt;item&gt;504&lt;/item&gt;&lt;item&gt;505&lt;/item&gt;&lt;item&gt;506&lt;/item&gt;&lt;item&gt;507&lt;/item&gt;&lt;item&gt;508&lt;/item&gt;&lt;item&gt;509&lt;/item&gt;&lt;item&gt;510&lt;/item&gt;&lt;item&gt;511&lt;/item&gt;&lt;item&gt;512&lt;/item&gt;&lt;item&gt;513&lt;/item&gt;&lt;item&gt;515&lt;/item&gt;&lt;item&gt;516&lt;/item&gt;&lt;item&gt;517&lt;/item&gt;&lt;item&gt;518&lt;/item&gt;&lt;item&gt;519&lt;/item&gt;&lt;item&gt;520&lt;/item&gt;&lt;item&gt;521&lt;/item&gt;&lt;item&gt;522&lt;/item&gt;&lt;item&gt;523&lt;/item&gt;&lt;item&gt;524&lt;/item&gt;&lt;item&gt;526&lt;/item&gt;&lt;item&gt;527&lt;/item&gt;&lt;item&gt;528&lt;/item&gt;&lt;item&gt;529&lt;/item&gt;&lt;item&gt;530&lt;/item&gt;&lt;item&gt;531&lt;/item&gt;&lt;item&gt;532&lt;/item&gt;&lt;item&gt;533&lt;/item&gt;&lt;item&gt;534&lt;/item&gt;&lt;item&gt;578&lt;/item&gt;&lt;item&gt;580&lt;/item&gt;&lt;item&gt;581&lt;/item&gt;&lt;item&gt;583&lt;/item&gt;&lt;item&gt;584&lt;/item&gt;&lt;item&gt;586&lt;/item&gt;&lt;item&gt;587&lt;/item&gt;&lt;item&gt;588&lt;/item&gt;&lt;item&gt;589&lt;/item&gt;&lt;item&gt;591&lt;/item&gt;&lt;item&gt;592&lt;/item&gt;&lt;item&gt;627&lt;/item&gt;&lt;item&gt;633&lt;/item&gt;&lt;item&gt;634&lt;/item&gt;&lt;item&gt;635&lt;/item&gt;&lt;item&gt;636&lt;/item&gt;&lt;item&gt;637&lt;/item&gt;&lt;item&gt;638&lt;/item&gt;&lt;item&gt;639&lt;/item&gt;&lt;item&gt;640&lt;/item&gt;&lt;item&gt;668&lt;/item&gt;&lt;item&gt;669&lt;/item&gt;&lt;/record-ids&gt;&lt;/item&gt;&lt;/Libraries&gt;"/>
    <w:docVar w:name="EN.ReferenceGroups" w:val="&lt;reference-groups&gt;&lt;reference-group&gt;&lt;kind&gt;1&lt;/kind&gt;&lt;heading&gt;References&lt;/heading&gt;&lt;alignment&gt;-1&lt;/alignment&gt;&lt;records&gt;&lt;record&gt;&lt;key app=&quot;EN&quot; db-id=&quot;waeerr2xixw097e0tzkxdspa9fttp5p02s2w&quot;&gt;584&lt;/key&gt;&lt;/record&gt;&lt;record&gt;&lt;key app=&quot;EN&quot; db-id=&quot;waeerr2xixw097e0tzkxdspa9fttp5p02s2w&quot;&gt;352&lt;/key&gt;&lt;/record&gt;&lt;record&gt;&lt;key app=&quot;EN&quot; db-id=&quot;waeerr2xixw097e0tzkxdspa9fttp5p02s2w&quot;&gt;239&lt;/key&gt;&lt;/record&gt;&lt;record&gt;&lt;key app=&quot;EN&quot; db-id=&quot;waeerr2xixw097e0tzkxdspa9fttp5p02s2w&quot;&gt;42&lt;/key&gt;&lt;/record&gt;&lt;record&gt;&lt;key app=&quot;EN&quot; db-id=&quot;waeerr2xixw097e0tzkxdspa9fttp5p02s2w&quot;&gt;285&lt;/key&gt;&lt;/record&gt;&lt;record&gt;&lt;key app=&quot;EN&quot; db-id=&quot;waeerr2xixw097e0tzkxdspa9fttp5p02s2w&quot;&gt;240&lt;/key&gt;&lt;/record&gt;&lt;record&gt;&lt;key app=&quot;EN&quot; db-id=&quot;waeerr2xixw097e0tzkxdspa9fttp5p02s2w&quot;&gt;43&lt;/key&gt;&lt;/record&gt;&lt;record&gt;&lt;key app=&quot;EN&quot; db-id=&quot;waeerr2xixw097e0tzkxdspa9fttp5p02s2w&quot;&gt;57&lt;/key&gt;&lt;/record&gt;&lt;record&gt;&lt;key app=&quot;EN&quot; db-id=&quot;waeerr2xixw097e0tzkxdspa9fttp5p02s2w&quot;&gt;58&lt;/key&gt;&lt;/record&gt;&lt;record&gt;&lt;key app=&quot;EN&quot; db-id=&quot;waeerr2xixw097e0tzkxdspa9fttp5p02s2w&quot;&gt;324&lt;/key&gt;&lt;/record&gt;&lt;record&gt;&lt;key app=&quot;EN&quot; db-id=&quot;waeerr2xixw097e0tzkxdspa9fttp5p02s2w&quot;&gt;59&lt;/key&gt;&lt;/record&gt;&lt;record&gt;&lt;key app=&quot;EN&quot; db-id=&quot;waeerr2xixw097e0tzkxdspa9fttp5p02s2w&quot;&gt;286&lt;/key&gt;&lt;/record&gt;&lt;record&gt;&lt;key app=&quot;EN&quot; db-id=&quot;waeerr2xixw097e0tzkxdspa9fttp5p02s2w&quot;&gt;589&lt;/key&gt;&lt;/record&gt;&lt;record&gt;&lt;key app=&quot;EN&quot; db-id=&quot;waeerr2xixw097e0tzkxdspa9fttp5p02s2w&quot;&gt;633&lt;/key&gt;&lt;/record&gt;&lt;record&gt;&lt;key app=&quot;EN&quot; db-id=&quot;waeerr2xixw097e0tzkxdspa9fttp5p02s2w&quot;&gt;95&lt;/key&gt;&lt;/record&gt;&lt;record&gt;&lt;key app=&quot;EN&quot; db-id=&quot;waeerr2xixw097e0tzkxdspa9fttp5p02s2w&quot;&gt;25&lt;/key&gt;&lt;/record&gt;&lt;record&gt;&lt;key app=&quot;EN&quot; db-id=&quot;waeerr2xixw097e0tzkxdspa9fttp5p02s2w&quot;&gt;60&lt;/key&gt;&lt;/record&gt;&lt;record&gt;&lt;key app=&quot;EN&quot; db-id=&quot;waeerr2xixw097e0tzkxdspa9fttp5p02s2w&quot;&gt;96&lt;/key&gt;&lt;/record&gt;&lt;record&gt;&lt;key app=&quot;EN&quot; db-id=&quot;waeerr2xixw097e0tzkxdspa9fttp5p02s2w&quot;&gt;241&lt;/key&gt;&lt;/record&gt;&lt;record&gt;&lt;key app=&quot;EN&quot; db-id=&quot;waeerr2xixw097e0tzkxdspa9fttp5p02s2w&quot;&gt;436&lt;/key&gt;&lt;/record&gt;&lt;record&gt;&lt;key app=&quot;EN&quot; db-id=&quot;waeerr2xixw097e0tzkxdspa9fttp5p02s2w&quot;&gt;97&lt;/key&gt;&lt;/record&gt;&lt;record&gt;&lt;key app=&quot;EN&quot; db-id=&quot;waeerr2xixw097e0tzkxdspa9fttp5p02s2w&quot;&gt;353&lt;/key&gt;&lt;/record&gt;&lt;record&gt;&lt;key app=&quot;EN&quot; db-id=&quot;waeerr2xixw097e0tzkxdspa9fttp5p02s2w&quot;&gt;61&lt;/key&gt;&lt;/record&gt;&lt;record&gt;&lt;key app=&quot;EN&quot; db-id=&quot;waeerr2xixw097e0tzkxdspa9fttp5p02s2w&quot;&gt;502&lt;/key&gt;&lt;/record&gt;&lt;record&gt;&lt;key app=&quot;EN&quot; db-id=&quot;waeerr2xixw097e0tzkxdspa9fttp5p02s2w&quot;&gt;474&lt;/key&gt;&lt;/record&gt;&lt;record&gt;&lt;key app=&quot;EN&quot; db-id=&quot;waeerr2xixw097e0tzkxdspa9fttp5p02s2w&quot;&gt;287&lt;/key&gt;&lt;/record&gt;&lt;record&gt;&lt;key app=&quot;EN&quot; db-id=&quot;waeerr2xixw097e0tzkxdspa9fttp5p02s2w&quot;&gt;44&lt;/key&gt;&lt;/record&gt;&lt;record&gt;&lt;key app=&quot;EN&quot; db-id=&quot;waeerr2xixw097e0tzkxdspa9fttp5p02s2w&quot;&gt;504&lt;/key&gt;&lt;/record&gt;&lt;record&gt;&lt;key app=&quot;EN&quot; db-id=&quot;waeerr2xixw097e0tzkxdspa9fttp5p02s2w&quot;&gt;503&lt;/key&gt;&lt;/record&gt;&lt;record&gt;&lt;key app=&quot;EN&quot; db-id=&quot;waeerr2xixw097e0tzkxdspa9fttp5p02s2w&quot;&gt;243&lt;/key&gt;&lt;/record&gt;&lt;record&gt;&lt;key app=&quot;EN&quot; db-id=&quot;waeerr2xixw097e0tzkxdspa9fttp5p02s2w&quot;&gt;242&lt;/key&gt;&lt;/record&gt;&lt;record&gt;&lt;key app=&quot;EN&quot; db-id=&quot;waeerr2xixw097e0tzkxdspa9fttp5p02s2w&quot;&gt;356&lt;/key&gt;&lt;/record&gt;&lt;record&gt;&lt;key app=&quot;EN&quot; db-id=&quot;waeerr2xixw097e0tzkxdspa9fttp5p02s2w&quot;&gt;355&lt;/key&gt;&lt;/record&gt;&lt;record&gt;&lt;key app=&quot;EN&quot; db-id=&quot;waeerr2xixw097e0tzkxdspa9fttp5p02s2w&quot;&gt;354&lt;/key&gt;&lt;/record&gt;&lt;record&gt;&lt;key app=&quot;EN&quot; db-id=&quot;waeerr2xixw097e0tzkxdspa9fttp5p02s2w&quot;&gt;475&lt;/key&gt;&lt;/record&gt;&lt;record&gt;&lt;key app=&quot;EN&quot; db-id=&quot;waeerr2xixw097e0tzkxdspa9fttp5p02s2w&quot;&gt;437&lt;/key&gt;&lt;/record&gt;&lt;record&gt;&lt;key app=&quot;EN&quot; db-id=&quot;waeerr2xixw097e0tzkxdspa9fttp5p02s2w&quot;&gt;438&lt;/key&gt;&lt;/record&gt;&lt;record&gt;&lt;key app=&quot;EN&quot; db-id=&quot;waeerr2xixw097e0tzkxdspa9fttp5p02s2w&quot;&gt;325&lt;/key&gt;&lt;/record&gt;&lt;record&gt;&lt;key app=&quot;EN&quot; db-id=&quot;waeerr2xixw097e0tzkxdspa9fttp5p02s2w&quot;&gt;62&lt;/key&gt;&lt;/record&gt;&lt;record&gt;&lt;key app=&quot;EN&quot; db-id=&quot;waeerr2xixw097e0tzkxdspa9fttp5p02s2w&quot;&gt;505&lt;/key&gt;&lt;/record&gt;&lt;record&gt;&lt;key app=&quot;EN&quot; db-id=&quot;waeerr2xixw097e0tzkxdspa9fttp5p02s2w&quot;&gt;63&lt;/key&gt;&lt;/record&gt;&lt;record&gt;&lt;key app=&quot;EN&quot; db-id=&quot;waeerr2xixw097e0tzkxdspa9fttp5p02s2w&quot;&gt;506&lt;/key&gt;&lt;/record&gt;&lt;record&gt;&lt;key app=&quot;EN&quot; db-id=&quot;waeerr2xixw097e0tzkxdspa9fttp5p02s2w&quot;&gt;439&lt;/key&gt;&lt;/record&gt;&lt;record&gt;&lt;key app=&quot;EN&quot; db-id=&quot;waeerr2xixw097e0tzkxdspa9fttp5p02s2w&quot;&gt;98&lt;/key&gt;&lt;/record&gt;&lt;record&gt;&lt;key app=&quot;EN&quot; db-id=&quot;waeerr2xixw097e0tzkxdspa9fttp5p02s2w&quot;&gt;118&lt;/key&gt;&lt;/record&gt;&lt;record&gt;&lt;key app=&quot;EN&quot; db-id=&quot;waeerr2xixw097e0tzkxdspa9fttp5p02s2w&quot;&gt;45&lt;/key&gt;&lt;/record&gt;&lt;record&gt;&lt;key app=&quot;EN&quot; db-id=&quot;waeerr2xixw097e0tzkxdspa9fttp5p02s2w&quot;&gt;16&lt;/key&gt;&lt;/record&gt;&lt;record&gt;&lt;key app=&quot;EN&quot; db-id=&quot;waeerr2xixw097e0tzkxdspa9fttp5p02s2w&quot;&gt;476&lt;/key&gt;&lt;/record&gt;&lt;record&gt;&lt;key app=&quot;EN&quot; db-id=&quot;waeerr2xixw097e0tzkxdspa9fttp5p02s2w&quot;&gt;440&lt;/key&gt;&lt;/record&gt;&lt;record&gt;&lt;key app=&quot;EN&quot; db-id=&quot;waeerr2xixw097e0tzkxdspa9fttp5p02s2w&quot;&gt;288&lt;/key&gt;&lt;/record&gt;&lt;record&gt;&lt;key app=&quot;EN&quot; db-id=&quot;waeerr2xixw097e0tzkxdspa9fttp5p02s2w&quot;&gt;441&lt;/key&gt;&lt;/record&gt;&lt;record&gt;&lt;key app=&quot;EN&quot; db-id=&quot;waeerr2xixw097e0tzkxdspa9fttp5p02s2w&quot;&gt;477&lt;/key&gt;&lt;/record&gt;&lt;record&gt;&lt;key app=&quot;EN&quot; db-id=&quot;waeerr2xixw097e0tzkxdspa9fttp5p02s2w&quot;&gt;244&lt;/key&gt;&lt;/record&gt;&lt;record&gt;&lt;key app=&quot;EN&quot; db-id=&quot;waeerr2xixw097e0tzkxdspa9fttp5p02s2w&quot;&gt;64&lt;/key&gt;&lt;/record&gt;&lt;record&gt;&lt;key app=&quot;EN&quot; db-id=&quot;waeerr2xixw097e0tzkxdspa9fttp5p02s2w&quot;&gt;46&lt;/key&gt;&lt;/record&gt;&lt;record&gt;&lt;key app=&quot;EN&quot; db-id=&quot;waeerr2xixw097e0tzkxdspa9fttp5p02s2w&quot;&gt;10&lt;/key&gt;&lt;/record&gt;&lt;record&gt;&lt;key app=&quot;EN&quot; db-id=&quot;waeerr2xixw097e0tzkxdspa9fttp5p02s2w&quot;&gt;17&lt;/key&gt;&lt;/record&gt;&lt;record&gt;&lt;key app=&quot;EN&quot; db-id=&quot;waeerr2xixw097e0tzkxdspa9fttp5p02s2w&quot;&gt;357&lt;/key&gt;&lt;/record&gt;&lt;record&gt;&lt;key app=&quot;EN&quot; db-id=&quot;waeerr2xixw097e0tzkxdspa9fttp5p02s2w&quot;&gt;507&lt;/key&gt;&lt;/record&gt;&lt;record&gt;&lt;key app=&quot;EN&quot; db-id=&quot;waeerr2xixw097e0tzkxdspa9fttp5p02s2w&quot;&gt;99&lt;/key&gt;&lt;/record&gt;&lt;record&gt;&lt;key app=&quot;EN&quot; db-id=&quot;waeerr2xixw097e0tzkxdspa9fttp5p02s2w&quot;&gt;326&lt;/key&gt;&lt;/record&gt;&lt;record&gt;&lt;key app=&quot;EN&quot; db-id=&quot;waeerr2xixw097e0tzkxdspa9fttp5p02s2w&quot;&gt;358&lt;/key&gt;&lt;/record&gt;&lt;record&gt;&lt;key app=&quot;EN&quot; db-id=&quot;waeerr2xixw097e0tzkxdspa9fttp5p02s2w&quot;&gt;442&lt;/key&gt;&lt;/record&gt;&lt;record&gt;&lt;key app=&quot;EN&quot; db-id=&quot;waeerr2xixw097e0tzkxdspa9fttp5p02s2w&quot;&gt;47&lt;/key&gt;&lt;/record&gt;&lt;record&gt;&lt;key app=&quot;EN&quot; db-id=&quot;waeerr2xixw097e0tzkxdspa9fttp5p02s2w&quot;&gt;443&lt;/key&gt;&lt;/record&gt;&lt;record&gt;&lt;key app=&quot;EN&quot; db-id=&quot;waeerr2xixw097e0tzkxdspa9fttp5p02s2w&quot;&gt;478&lt;/key&gt;&lt;/record&gt;&lt;record&gt;&lt;key app=&quot;EN&quot; db-id=&quot;waeerr2xixw097e0tzkxdspa9fttp5p02s2w&quot;&gt;18&lt;/key&gt;&lt;/record&gt;&lt;record&gt;&lt;key app=&quot;EN&quot; db-id=&quot;waeerr2xixw097e0tzkxdspa9fttp5p02s2w&quot;&gt;119&lt;/key&gt;&lt;/record&gt;&lt;record&gt;&lt;key app=&quot;EN&quot; db-id=&quot;waeerr2xixw097e0tzkxdspa9fttp5p02s2w&quot;&gt;245&lt;/key&gt;&lt;/record&gt;&lt;record&gt;&lt;key app=&quot;EN&quot; db-id=&quot;waeerr2xixw097e0tzkxdspa9fttp5p02s2w&quot;&gt;289&lt;/key&gt;&lt;/record&gt;&lt;record&gt;&lt;key app=&quot;EN&quot; db-id=&quot;waeerr2xixw097e0tzkxdspa9fttp5p02s2w&quot;&gt;627&lt;/key&gt;&lt;/record&gt;&lt;record&gt;&lt;key app=&quot;EN&quot; db-id=&quot;waeerr2xixw097e0tzkxdspa9fttp5p02s2w&quot;&gt;508&lt;/key&gt;&lt;/record&gt;&lt;record&gt;&lt;key app=&quot;EN&quot; db-id=&quot;waeerr2xixw097e0tzkxdspa9fttp5p02s2w&quot;&gt;246&lt;/key&gt;&lt;/record&gt;&lt;record&gt;&lt;key app=&quot;EN&quot; db-id=&quot;waeerr2xixw097e0tzkxdspa9fttp5p02s2w&quot;&gt;359&lt;/key&gt;&lt;/record&gt;&lt;record&gt;&lt;key app=&quot;EN&quot; db-id=&quot;waeerr2xixw097e0tzkxdspa9fttp5p02s2w&quot;&gt;327&lt;/key&gt;&lt;/record&gt;&lt;record&gt;&lt;key app=&quot;EN&quot; db-id=&quot;waeerr2xixw097e0tzkxdspa9fttp5p02s2w&quot;&gt;479&lt;/key&gt;&lt;/record&gt;&lt;record&gt;&lt;key app=&quot;EN&quot; db-id=&quot;waeerr2xixw097e0tzkxdspa9fttp5p02s2w&quot;&gt;290&lt;/key&gt;&lt;/record&gt;&lt;record&gt;&lt;key app=&quot;EN&quot; db-id=&quot;waeerr2xixw097e0tzkxdspa9fttp5p02s2w&quot;&gt;444&lt;/key&gt;&lt;/record&gt;&lt;record&gt;&lt;key app=&quot;EN&quot; db-id=&quot;waeerr2xixw097e0tzkxdspa9fttp5p02s2w&quot;&gt;480&lt;/key&gt;&lt;/record&gt;&lt;record&gt;&lt;key app=&quot;EN&quot; db-id=&quot;waeerr2xixw097e0tzkxdspa9fttp5p02s2w&quot;&gt;509&lt;/key&gt;&lt;/record&gt;&lt;record&gt;&lt;key app=&quot;EN&quot; db-id=&quot;waeerr2xixw097e0tzkxdspa9fttp5p02s2w&quot;&gt;360&lt;/key&gt;&lt;/record&gt;&lt;record&gt;&lt;key app=&quot;EN&quot; db-id=&quot;waeerr2xixw097e0tzkxdspa9fttp5p02s2w&quot;&gt;100&lt;/key&gt;&lt;/record&gt;&lt;record&gt;&lt;key app=&quot;EN&quot; db-id=&quot;waeerr2xixw097e0tzkxdspa9fttp5p02s2w&quot;&gt;247&lt;/key&gt;&lt;/record&gt;&lt;record&gt;&lt;key app=&quot;EN&quot; db-id=&quot;waeerr2xixw097e0tzkxdspa9fttp5p02s2w&quot;&gt;248&lt;/key&gt;&lt;/record&gt;&lt;record&gt;&lt;key app=&quot;EN&quot; db-id=&quot;waeerr2xixw097e0tzkxdspa9fttp5p02s2w&quot;&gt;445&lt;/key&gt;&lt;/record&gt;&lt;record&gt;&lt;key app=&quot;EN&quot; db-id=&quot;waeerr2xixw097e0tzkxdspa9fttp5p02s2w&quot;&gt;48&lt;/key&gt;&lt;/record&gt;&lt;record&gt;&lt;key app=&quot;EN&quot; db-id=&quot;waeerr2xixw097e0tzkxdspa9fttp5p02s2w&quot;&gt;13&lt;/key&gt;&lt;/record&gt;&lt;record&gt;&lt;key app=&quot;EN&quot; db-id=&quot;waeerr2xixw097e0tzkxdspa9fttp5p02s2w&quot;&gt;583&lt;/key&gt;&lt;/record&gt;&lt;record&gt;&lt;key app=&quot;EN&quot; db-id=&quot;waeerr2xixw097e0tzkxdspa9fttp5p02s2w&quot;&gt;481&lt;/key&gt;&lt;/record&gt;&lt;record&gt;&lt;key app=&quot;EN&quot; db-id=&quot;waeerr2xixw097e0tzkxdspa9fttp5p02s2w&quot;&gt;249&lt;/key&gt;&lt;/record&gt;&lt;record&gt;&lt;key app=&quot;EN&quot; db-id=&quot;waeerr2xixw097e0tzkxdspa9fttp5p02s2w&quot;&gt;588&lt;/key&gt;&lt;/record&gt;&lt;record&gt;&lt;key app=&quot;EN&quot; db-id=&quot;waeerr2xixw097e0tzkxdspa9fttp5p02s2w&quot;&gt;291&lt;/key&gt;&lt;/record&gt;&lt;record&gt;&lt;key app=&quot;EN&quot; db-id=&quot;waeerr2xixw097e0tzkxdspa9fttp5p02s2w&quot;&gt;101&lt;/key&gt;&lt;/record&gt;&lt;record&gt;&lt;key app=&quot;EN&quot; db-id=&quot;waeerr2xixw097e0tzkxdspa9fttp5p02s2w&quot;&gt;361&lt;/key&gt;&lt;/record&gt;&lt;record&gt;&lt;key app=&quot;EN&quot; db-id=&quot;waeerr2xixw097e0tzkxdspa9fttp5p02s2w&quot;&gt;362&lt;/key&gt;&lt;/record&gt;&lt;record&gt;&lt;key app=&quot;EN&quot; db-id=&quot;waeerr2xixw097e0tzkxdspa9fttp5p02s2w&quot;&gt;328&lt;/key&gt;&lt;/record&gt;&lt;record&gt;&lt;key app=&quot;EN&quot; db-id=&quot;waeerr2xixw097e0tzkxdspa9fttp5p02s2w&quot;&gt;329&lt;/key&gt;&lt;/record&gt;&lt;record&gt;&lt;key app=&quot;EN&quot; db-id=&quot;waeerr2xixw097e0tzkxdspa9fttp5p02s2w&quot;&gt;67&lt;/key&gt;&lt;/record&gt;&lt;record&gt;&lt;key app=&quot;EN&quot; db-id=&quot;waeerr2xixw097e0tzkxdspa9fttp5p02s2w&quot;&gt;66&lt;/key&gt;&lt;/record&gt;&lt;record&gt;&lt;key app=&quot;EN&quot; db-id=&quot;waeerr2xixw097e0tzkxdspa9fttp5p02s2w&quot;&gt;510&lt;/key&gt;&lt;/record&gt;&lt;record&gt;&lt;key app=&quot;EN&quot; db-id=&quot;waeerr2xixw097e0tzkxdspa9fttp5p02s2w&quot;&gt;26&lt;/key&gt;&lt;/record&gt;&lt;record&gt;&lt;key app=&quot;EN&quot; db-id=&quot;waeerr2xixw097e0tzkxdspa9fttp5p02s2w&quot;&gt;482&lt;/key&gt;&lt;/record&gt;&lt;record&gt;&lt;key app=&quot;EN&quot; db-id=&quot;waeerr2xixw097e0tzkxdspa9fttp5p02s2w&quot;&gt;511&lt;/key&gt;&lt;/record&gt;&lt;record&gt;&lt;key app=&quot;EN&quot; db-id=&quot;waeerr2xixw097e0tzkxdspa9fttp5p02s2w&quot;&gt;363&lt;/key&gt;&lt;/record&gt;&lt;record&gt;&lt;key app=&quot;EN&quot; db-id=&quot;waeerr2xixw097e0tzkxdspa9fttp5p02s2w&quot;&gt;483&lt;/key&gt;&lt;/record&gt;&lt;record&gt;&lt;key app=&quot;EN&quot; db-id=&quot;waeerr2xixw097e0tzkxdspa9fttp5p02s2w&quot;&gt;330&lt;/key&gt;&lt;/record&gt;&lt;record&gt;&lt;key app=&quot;EN&quot; db-id=&quot;waeerr2xixw097e0tzkxdspa9fttp5p02s2w&quot;&gt;102&lt;/key&gt;&lt;/record&gt;&lt;record&gt;&lt;key app=&quot;EN&quot; db-id=&quot;waeerr2xixw097e0tzkxdspa9fttp5p02s2w&quot;&gt;446&lt;/key&gt;&lt;/record&gt;&lt;record&gt;&lt;key app=&quot;EN&quot; db-id=&quot;waeerr2xixw097e0tzkxdspa9fttp5p02s2w&quot;&gt;512&lt;/key&gt;&lt;/record&gt;&lt;record&gt;&lt;key app=&quot;EN&quot; db-id=&quot;waeerr2xixw097e0tzkxdspa9fttp5p02s2w&quot;&gt;250&lt;/key&gt;&lt;/record&gt;&lt;record&gt;&lt;key app=&quot;EN&quot; db-id=&quot;waeerr2xixw097e0tzkxdspa9fttp5p02s2w&quot;&gt;364&lt;/key&gt;&lt;/record&gt;&lt;record&gt;&lt;key app=&quot;EN&quot; db-id=&quot;waeerr2xixw097e0tzkxdspa9fttp5p02s2w&quot;&gt;7&lt;/key&gt;&lt;/record&gt;&lt;record&gt;&lt;key app=&quot;EN&quot; db-id=&quot;waeerr2xixw097e0tzkxdspa9fttp5p02s2w&quot;&gt;11&lt;/key&gt;&lt;/record&gt;&lt;record&gt;&lt;key app=&quot;EN&quot; db-id=&quot;waeerr2xixw097e0tzkxdspa9fttp5p02s2w&quot;&gt;68&lt;/key&gt;&lt;/record&gt;&lt;record&gt;&lt;key app=&quot;EN&quot; db-id=&quot;waeerr2xixw097e0tzkxdspa9fttp5p02s2w&quot;&gt;293&lt;/key&gt;&lt;/record&gt;&lt;record&gt;&lt;key app=&quot;EN&quot; db-id=&quot;waeerr2xixw097e0tzkxdspa9fttp5p02s2w&quot;&gt;513&lt;/key&gt;&lt;/record&gt;&lt;record&gt;&lt;key app=&quot;EN&quot; db-id=&quot;waeerr2xixw097e0tzkxdspa9fttp5p02s2w&quot;&gt;586&lt;/key&gt;&lt;/record&gt;&lt;record&gt;&lt;key app=&quot;EN&quot; db-id=&quot;waeerr2xixw097e0tzkxdspa9fttp5p02s2w&quot;&gt;251&lt;/key&gt;&lt;/record&gt;&lt;record&gt;&lt;key app=&quot;EN&quot; db-id=&quot;waeerr2xixw097e0tzkxdspa9fttp5p02s2w&quot;&gt;295&lt;/key&gt;&lt;/record&gt;&lt;record&gt;&lt;key app=&quot;EN&quot; db-id=&quot;waeerr2xixw097e0tzkxdspa9fttp5p02s2w&quot;&gt;294&lt;/key&gt;&lt;/record&gt;&lt;record&gt;&lt;key app=&quot;EN&quot; db-id=&quot;waeerr2xixw097e0tzkxdspa9fttp5p02s2w&quot;&gt;447&lt;/key&gt;&lt;/record&gt;&lt;record&gt;&lt;key app=&quot;EN&quot; db-id=&quot;waeerr2xixw097e0tzkxdspa9fttp5p02s2w&quot;&gt;448&lt;/key&gt;&lt;/record&gt;&lt;record&gt;&lt;key app=&quot;EN&quot; db-id=&quot;waeerr2xixw097e0tzkxdspa9fttp5p02s2w&quot;&gt;296&lt;/key&gt;&lt;/record&gt;&lt;record&gt;&lt;key app=&quot;EN&quot; db-id=&quot;waeerr2xixw097e0tzkxdspa9fttp5p02s2w&quot;&gt;449&lt;/key&gt;&lt;/record&gt;&lt;record&gt;&lt;key app=&quot;EN&quot; db-id=&quot;waeerr2xixw097e0tzkxdspa9fttp5p02s2w&quot;&gt;365&lt;/key&gt;&lt;/record&gt;&lt;record&gt;&lt;key app=&quot;EN&quot; db-id=&quot;rxt2e0zflaape2ed5wyvwrs6dtvtd0dfzw2e&quot;&gt;2&lt;/key&gt;&lt;/record&gt;&lt;record&gt;&lt;key app=&quot;EN&quot; db-id=&quot;waeerr2xixw097e0tzkxdspa9fttp5p02s2w&quot;&gt;14&lt;/key&gt;&lt;/record&gt;&lt;record&gt;&lt;key app=&quot;EN&quot; db-id=&quot;waeerr2xixw097e0tzkxdspa9fttp5p02s2w&quot;&gt;297&lt;/key&gt;&lt;/record&gt;&lt;record&gt;&lt;key app=&quot;EN&quot; db-id=&quot;waeerr2xixw097e0tzkxdspa9fttp5p02s2w&quot;&gt;331&lt;/key&gt;&lt;/record&gt;&lt;record&gt;&lt;key app=&quot;EN&quot; db-id=&quot;waeerr2xixw097e0tzkxdspa9fttp5p02s2w&quot;&gt;636&lt;/key&gt;&lt;/record&gt;&lt;record&gt;&lt;key app=&quot;EN&quot; db-id=&quot;waeerr2xixw097e0tzkxdspa9fttp5p02s2w&quot;&gt;49&lt;/key&gt;&lt;/record&gt;&lt;record&gt;&lt;key app=&quot;EN&quot; db-id=&quot;waeerr2xixw097e0tzkxdspa9fttp5p02s2w&quot;&gt;332&lt;/key&gt;&lt;/record&gt;&lt;record&gt;&lt;key app=&quot;EN&quot; db-id=&quot;waeerr2xixw097e0tzkxdspa9fttp5p02s2w&quot;&gt;450&lt;/key&gt;&lt;/record&gt;&lt;record&gt;&lt;key app=&quot;EN&quot; db-id=&quot;waeerr2xixw097e0tzkxdspa9fttp5p02s2w&quot;&gt;634&lt;/key&gt;&lt;/record&gt;&lt;record&gt;&lt;key app=&quot;EN&quot; db-id=&quot;waeerr2xixw097e0tzkxdspa9fttp5p02s2w&quot;&gt;253&lt;/key&gt;&lt;/record&gt;&lt;record&gt;&lt;key app=&quot;EN&quot; db-id=&quot;waeerr2xixw097e0tzkxdspa9fttp5p02s2w&quot;&gt;366&lt;/key&gt;&lt;/record&gt;&lt;record&gt;&lt;key app=&quot;EN&quot; db-id=&quot;waeerr2xixw097e0tzkxdspa9fttp5p02s2w&quot;&gt;254&lt;/key&gt;&lt;/record&gt;&lt;record&gt;&lt;key app=&quot;EN&quot; db-id=&quot;waeerr2xixw097e0tzkxdspa9fttp5p02s2w&quot;&gt;69&lt;/key&gt;&lt;/record&gt;&lt;record&gt;&lt;key app=&quot;EN&quot; db-id=&quot;waeerr2xixw097e0tzkxdspa9fttp5p02s2w&quot;&gt;587&lt;/key&gt;&lt;/record&gt;&lt;record&gt;&lt;key app=&quot;EN&quot; db-id=&quot;waeerr2xixw097e0tzkxdspa9fttp5p02s2w&quot;&gt;298&lt;/key&gt;&lt;/record&gt;&lt;record&gt;&lt;key app=&quot;EN&quot; db-id=&quot;waeerr2xixw097e0tzkxdspa9fttp5p02s2w&quot;&gt;515&lt;/key&gt;&lt;/record&gt;&lt;record&gt;&lt;key app=&quot;EN&quot; db-id=&quot;waeerr2xixw097e0tzkxdspa9fttp5p02s2w&quot;&gt;592&lt;/key&gt;&lt;/record&gt;&lt;record&gt;&lt;key app=&quot;EN&quot; db-id=&quot;waeerr2xixw097e0tzkxdspa9fttp5p02s2w&quot;&gt;72&lt;/key&gt;&lt;/record&gt;&lt;record&gt;&lt;key app=&quot;EN&quot; db-id=&quot;waeerr2xixw097e0tzkxdspa9fttp5p02s2w&quot;&gt;70&lt;/key&gt;&lt;/record&gt;&lt;record&gt;&lt;key app=&quot;EN&quot; db-id=&quot;waeerr2xixw097e0tzkxdspa9fttp5p02s2w&quot;&gt;71&lt;/key&gt;&lt;/record&gt;&lt;record&gt;&lt;key app=&quot;EN&quot; db-id=&quot;waeerr2xixw097e0tzkxdspa9fttp5p02s2w&quot;&gt;120&lt;/key&gt;&lt;/record&gt;&lt;record&gt;&lt;key app=&quot;EN&quot; db-id=&quot;waeerr2xixw097e0tzkxdspa9fttp5p02s2w&quot;&gt;121&lt;/key&gt;&lt;/record&gt;&lt;record&gt;&lt;key app=&quot;EN&quot; db-id=&quot;waeerr2xixw097e0tzkxdspa9fttp5p02s2w&quot;&gt;516&lt;/key&gt;&lt;/record&gt;&lt;record&gt;&lt;key app=&quot;EN&quot; db-id=&quot;waeerr2xixw097e0tzkxdspa9fttp5p02s2w&quot;&gt;257&lt;/key&gt;&lt;/record&gt;&lt;record&gt;&lt;key app=&quot;EN&quot; db-id=&quot;waeerr2xixw097e0tzkxdspa9fttp5p02s2w&quot;&gt;299&lt;/key&gt;&lt;/record&gt;&lt;record&gt;&lt;key app=&quot;EN&quot; db-id=&quot;waeerr2xixw097e0tzkxdspa9fttp5p02s2w&quot;&gt;368&lt;/key&gt;&lt;/record&gt;&lt;record&gt;&lt;key app=&quot;EN&quot; db-id=&quot;waeerr2xixw097e0tzkxdspa9fttp5p02s2w&quot;&gt;367&lt;/key&gt;&lt;/record&gt;&lt;record&gt;&lt;key app=&quot;EN&quot; db-id=&quot;waeerr2xixw097e0tzkxdspa9fttp5p02s2w&quot;&gt;484&lt;/key&gt;&lt;/record&gt;&lt;record&gt;&lt;key app=&quot;EN&quot; db-id=&quot;waeerr2xixw097e0tzkxdspa9fttp5p02s2w&quot;&gt;50&lt;/key&gt;&lt;/record&gt;&lt;record&gt;&lt;key app=&quot;EN&quot; db-id=&quot;waeerr2xixw097e0tzkxdspa9fttp5p02s2w&quot;&gt;103&lt;/key&gt;&lt;/record&gt;&lt;record&gt;&lt;key app=&quot;EN&quot; db-id=&quot;waeerr2xixw097e0tzkxdspa9fttp5p02s2w&quot;&gt;485&lt;/key&gt;&lt;/record&gt;&lt;record&gt;&lt;key app=&quot;EN&quot; db-id=&quot;waeerr2xixw097e0tzkxdspa9fttp5p02s2w&quot;&gt;451&lt;/key&gt;&lt;/record&gt;&lt;record&gt;&lt;key app=&quot;EN&quot; db-id=&quot;waeerr2xixw097e0tzkxdspa9fttp5p02s2w&quot;&gt;104&lt;/key&gt;&lt;/record&gt;&lt;record&gt;&lt;key app=&quot;EN&quot; db-id=&quot;waeerr2xixw097e0tzkxdspa9fttp5p02s2w&quot;&gt;517&lt;/key&gt;&lt;/record&gt;&lt;record&gt;&lt;key app=&quot;EN&quot; db-id=&quot;waeerr2xixw097e0tzkxdspa9fttp5p02s2w&quot;&gt;518&lt;/key&gt;&lt;/record&gt;&lt;record&gt;&lt;key app=&quot;EN&quot; db-id=&quot;waeerr2xixw097e0tzkxdspa9fttp5p02s2w&quot;&gt;105&lt;/key&gt;&lt;/record&gt;&lt;record&gt;&lt;key app=&quot;EN&quot; db-id=&quot;waeerr2xixw097e0tzkxdspa9fttp5p02s2w&quot;&gt;519&lt;/key&gt;&lt;/record&gt;&lt;record&gt;&lt;key app=&quot;EN&quot; db-id=&quot;waeerr2xixw097e0tzkxdspa9fttp5p02s2w&quot;&gt;258&lt;/key&gt;&lt;/record&gt;&lt;record&gt;&lt;key app=&quot;EN&quot; db-id=&quot;waeerr2xixw097e0tzkxdspa9fttp5p02s2w&quot;&gt;300&lt;/key&gt;&lt;/record&gt;&lt;record&gt;&lt;key app=&quot;EN&quot; db-id=&quot;waeerr2xixw097e0tzkxdspa9fttp5p02s2w&quot;&gt;369&lt;/key&gt;&lt;/record&gt;&lt;record&gt;&lt;key app=&quot;EN&quot; db-id=&quot;waeerr2xixw097e0tzkxdspa9fttp5p02s2w&quot;&gt;452&lt;/key&gt;&lt;/record&gt;&lt;record&gt;&lt;key app=&quot;EN&quot; db-id=&quot;waeerr2xixw097e0tzkxdspa9fttp5p02s2w&quot;&gt;486&lt;/key&gt;&lt;/record&gt;&lt;record&gt;&lt;key app=&quot;EN&quot; db-id=&quot;waeerr2xixw097e0tzkxdspa9fttp5p02s2w&quot;&gt;106&lt;/key&gt;&lt;/record&gt;&lt;record&gt;&lt;key app=&quot;EN&quot; db-id=&quot;waeerr2xixw097e0tzkxdspa9fttp5p02s2w&quot;&gt;122&lt;/key&gt;&lt;/record&gt;&lt;record&gt;&lt;key app=&quot;EN&quot; db-id=&quot;waeerr2xixw097e0tzkxdspa9fttp5p02s2w&quot;&gt;259&lt;/key&gt;&lt;/record&gt;&lt;record&gt;&lt;key app=&quot;EN&quot; db-id=&quot;waeerr2xixw097e0tzkxdspa9fttp5p02s2w&quot;&gt;333&lt;/key&gt;&lt;/record&gt;&lt;record&gt;&lt;key app=&quot;EN&quot; db-id=&quot;waeerr2xixw097e0tzkxdspa9fttp5p02s2w&quot;&gt;334&lt;/key&gt;&lt;/record&gt;&lt;record&gt;&lt;key app=&quot;EN&quot; db-id=&quot;waeerr2xixw097e0tzkxdspa9fttp5p02s2w&quot;&gt;335&lt;/key&gt;&lt;/record&gt;&lt;record&gt;&lt;key app=&quot;EN&quot; db-id=&quot;waeerr2xixw097e0tzkxdspa9fttp5p02s2w&quot;&gt;487&lt;/key&gt;&lt;/record&gt;&lt;record&gt;&lt;key app=&quot;EN&quot; db-id=&quot;waeerr2xixw097e0tzkxdspa9fttp5p02s2w&quot;&gt;453&lt;/key&gt;&lt;/record&gt;&lt;record&gt;&lt;key app=&quot;EN&quot; db-id=&quot;waeerr2xixw097e0tzkxdspa9fttp5p02s2w&quot;&gt;488&lt;/key&gt;&lt;/record&gt;&lt;record&gt;&lt;key app=&quot;EN&quot; db-id=&quot;waeerr2xixw097e0tzkxdspa9fttp5p02s2w&quot;&gt;520&lt;/key&gt;&lt;/record&gt;&lt;record&gt;&lt;key app=&quot;EN&quot; db-id=&quot;waeerr2xixw097e0tzkxdspa9fttp5p02s2w&quot;&gt;260&lt;/key&gt;&lt;/record&gt;&lt;record&gt;&lt;key app=&quot;EN&quot; db-id=&quot;waeerr2xixw097e0tzkxdspa9fttp5p02s2w&quot;&gt;489&lt;/key&gt;&lt;/record&gt;&lt;record&gt;&lt;key app=&quot;EN&quot; db-id=&quot;waeerr2xixw097e0tzkxdspa9fttp5p02s2w&quot;&gt;205&lt;/key&gt;&lt;/record&gt;&lt;record&gt;&lt;key app=&quot;EN&quot; db-id=&quot;waeerr2xixw097e0tzkxdspa9fttp5p02s2w&quot;&gt;454&lt;/key&gt;&lt;/record&gt;&lt;record&gt;&lt;key app=&quot;EN&quot; db-id=&quot;waeerr2xixw097e0tzkxdspa9fttp5p02s2w&quot;&gt;261&lt;/key&gt;&lt;/record&gt;&lt;record&gt;&lt;key app=&quot;EN&quot; db-id=&quot;waeerr2xixw097e0tzkxdspa9fttp5p02s2w&quot;&gt;262&lt;/key&gt;&lt;/record&gt;&lt;record&gt;&lt;key app=&quot;EN&quot; db-id=&quot;waeerr2xixw097e0tzkxdspa9fttp5p02s2w&quot;&gt;490&lt;/key&gt;&lt;/record&gt;&lt;record&gt;&lt;key app=&quot;EN&quot; db-id=&quot;waeerr2xixw097e0tzkxdspa9fttp5p02s2w&quot;&gt;123&lt;/key&gt;&lt;/record&gt;&lt;record&gt;&lt;key app=&quot;EN&quot; db-id=&quot;waeerr2xixw097e0tzkxdspa9fttp5p02s2w&quot;&gt;27&lt;/key&gt;&lt;/record&gt;&lt;record&gt;&lt;key app=&quot;EN&quot; db-id=&quot;waeerr2xixw097e0tzkxdspa9fttp5p02s2w&quot;&gt;51&lt;/key&gt;&lt;/record&gt;&lt;record&gt;&lt;key app=&quot;EN&quot; db-id=&quot;waeerr2xixw097e0tzkxdspa9fttp5p02s2w&quot;&gt;263&lt;/key&gt;&lt;/record&gt;&lt;record&gt;&lt;key app=&quot;EN&quot; db-id=&quot;waeerr2xixw097e0tzkxdspa9fttp5p02s2w&quot;&gt;370&lt;/key&gt;&lt;/record&gt;&lt;record&gt;&lt;key app=&quot;EN&quot; db-id=&quot;waeerr2xixw097e0tzkxdspa9fttp5p02s2w&quot;&gt;301&lt;/key&gt;&lt;/record&gt;&lt;record&gt;&lt;key app=&quot;EN&quot; db-id=&quot;waeerr2xixw097e0tzkxdspa9fttp5p02s2w&quot;&gt;371&lt;/key&gt;&lt;/record&gt;&lt;record&gt;&lt;key app=&quot;EN&quot; db-id=&quot;waeerr2xixw097e0tzkxdspa9fttp5p02s2w&quot;&gt;107&lt;/key&gt;&lt;/record&gt;&lt;record&gt;&lt;key app=&quot;EN&quot; db-id=&quot;waeerr2xixw097e0tzkxdspa9fttp5p02s2w&quot;&gt;73&lt;/key&gt;&lt;/record&gt;&lt;record&gt;&lt;key app=&quot;EN&quot; db-id=&quot;waeerr2xixw097e0tzkxdspa9fttp5p02s2w&quot;&gt;20&lt;/key&gt;&lt;/record&gt;&lt;record&gt;&lt;key app=&quot;EN&quot; db-id=&quot;waeerr2xixw097e0tzkxdspa9fttp5p02s2w&quot;&gt;336&lt;/key&gt;&lt;/record&gt;&lt;record&gt;&lt;key app=&quot;EN&quot; db-id=&quot;waeerr2xixw097e0tzkxdspa9fttp5p02s2w&quot;&gt;491&lt;/key&gt;&lt;/record&gt;&lt;record&gt;&lt;key app=&quot;EN&quot; db-id=&quot;waeerr2xixw097e0tzkxdspa9fttp5p02s2w&quot;&gt;302&lt;/key&gt;&lt;/record&gt;&lt;record&gt;&lt;key app=&quot;EN&quot; db-id=&quot;waeerr2xixw097e0tzkxdspa9fttp5p02s2w&quot;&gt;455&lt;/key&gt;&lt;/record&gt;&lt;record&gt;&lt;key app=&quot;EN&quot; db-id=&quot;waeerr2xixw097e0tzkxdspa9fttp5p02s2w&quot;&gt;501&lt;/key&gt;&lt;/record&gt;&lt;record&gt;&lt;key app=&quot;EN&quot; db-id=&quot;waeerr2xixw097e0tzkxdspa9fttp5p02s2w&quot;&gt;264&lt;/key&gt;&lt;/record&gt;&lt;record&gt;&lt;key app=&quot;EN&quot; db-id=&quot;waeerr2xixw097e0tzkxdspa9fttp5p02s2w&quot;&gt;9&lt;/key&gt;&lt;/record&gt;&lt;record&gt;&lt;key app=&quot;EN&quot; db-id=&quot;waeerr2xixw097e0tzkxdspa9fttp5p02s2w&quot;&gt;492&lt;/key&gt;&lt;/record&gt;&lt;record&gt;&lt;key app=&quot;EN&quot; db-id=&quot;waeerr2xixw097e0tzkxdspa9fttp5p02s2w&quot;&gt;28&lt;/key&gt;&lt;/record&gt;&lt;record&gt;&lt;key app=&quot;EN&quot; db-id=&quot;waeerr2xixw097e0tzkxdspa9fttp5p02s2w&quot;&gt;372&lt;/key&gt;&lt;/record&gt;&lt;record&gt;&lt;key app=&quot;EN&quot; db-id=&quot;waeerr2xixw097e0tzkxdspa9fttp5p02s2w&quot;&gt;493&lt;/key&gt;&lt;/record&gt;&lt;record&gt;&lt;key app=&quot;EN&quot; db-id=&quot;waeerr2xixw097e0tzkxdspa9fttp5p02s2w&quot;&gt;494&lt;/key&gt;&lt;/record&gt;&lt;record&gt;&lt;key app=&quot;EN&quot; db-id=&quot;waeerr2xixw097e0tzkxdspa9fttp5p02s2w&quot;&gt;373&lt;/key&gt;&lt;/record&gt;&lt;record&gt;&lt;key app=&quot;EN&quot; db-id=&quot;waeerr2xixw097e0tzkxdspa9fttp5p02s2w&quot;&gt;29&lt;/key&gt;&lt;/record&gt;&lt;record&gt;&lt;key app=&quot;EN&quot; db-id=&quot;waeerr2xixw097e0tzkxdspa9fttp5p02s2w&quot;&gt;74&lt;/key&gt;&lt;/record&gt;&lt;record&gt;&lt;key app=&quot;EN&quot; db-id=&quot;waeerr2xixw097e0tzkxdspa9fttp5p02s2w&quot;&gt;337&lt;/key&gt;&lt;/record&gt;&lt;record&gt;&lt;key app=&quot;EN&quot; db-id=&quot;waeerr2xixw097e0tzkxdspa9fttp5p02s2w&quot;&gt;338&lt;/key&gt;&lt;/record&gt;&lt;record&gt;&lt;key app=&quot;EN&quot; db-id=&quot;waeerr2xixw097e0tzkxdspa9fttp5p02s2w&quot;&gt;75&lt;/key&gt;&lt;/record&gt;&lt;record&gt;&lt;key app=&quot;EN&quot; db-id=&quot;waeerr2xixw097e0tzkxdspa9fttp5p02s2w&quot;&gt;303&lt;/key&gt;&lt;/record&gt;&lt;record&gt;&lt;key app=&quot;EN&quot; db-id=&quot;waeerr2xixw097e0tzkxdspa9fttp5p02s2w&quot;&gt;265&lt;/key&gt;&lt;/record&gt;&lt;record&gt;&lt;key app=&quot;EN&quot; db-id=&quot;waeerr2xixw097e0tzkxdspa9fttp5p02s2w&quot;&gt;76&lt;/key&gt;&lt;/record&gt;&lt;record&gt;&lt;key app=&quot;EN&quot; db-id=&quot;waeerr2xixw097e0tzkxdspa9fttp5p02s2w&quot;&gt;495&lt;/key&gt;&lt;/record&gt;&lt;record&gt;&lt;key app=&quot;EN&quot; db-id=&quot;waeerr2xixw097e0tzkxdspa9fttp5p02s2w&quot;&gt;521&lt;/key&gt;&lt;/record&gt;&lt;record&gt;&lt;key app=&quot;EN&quot; db-id=&quot;waeerr2xixw097e0tzkxdspa9fttp5p02s2w&quot;&gt;522&lt;/key&gt;&lt;/record&gt;&lt;record&gt;&lt;key app=&quot;EN&quot; db-id=&quot;waeerr2xixw097e0tzkxdspa9fttp5p02s2w&quot;&gt;108&lt;/key&gt;&lt;/record&gt;&lt;record&gt;&lt;key app=&quot;EN&quot; db-id=&quot;waeerr2xixw097e0tzkxdspa9fttp5p02s2w&quot;&gt;78&lt;/key&gt;&lt;/record&gt;&lt;record&gt;&lt;key app=&quot;EN&quot; db-id=&quot;waeerr2xixw097e0tzkxdspa9fttp5p02s2w&quot;&gt;266&lt;/key&gt;&lt;/record&gt;&lt;record&gt;&lt;key app=&quot;EN&quot; db-id=&quot;waeerr2xixw097e0tzkxdspa9fttp5p02s2w&quot;&gt;374&lt;/key&gt;&lt;/record&gt;&lt;record&gt;&lt;key app=&quot;EN&quot; db-id=&quot;waeerr2xixw097e0tzkxdspa9fttp5p02s2w&quot;&gt;456&lt;/key&gt;&lt;/record&gt;&lt;record&gt;&lt;key app=&quot;EN&quot; db-id=&quot;waeerr2xixw097e0tzkxdspa9fttp5p02s2w&quot;&gt;79&lt;/key&gt;&lt;/record&gt;&lt;record&gt;&lt;key app=&quot;EN&quot; db-id=&quot;waeerr2xixw097e0tzkxdspa9fttp5p02s2w&quot;&gt;267&lt;/key&gt;&lt;/record&gt;&lt;record&gt;&lt;key app=&quot;EN&quot; db-id=&quot;waeerr2xixw097e0tzkxdspa9fttp5p02s2w&quot;&gt;523&lt;/key&gt;&lt;/record&gt;&lt;record&gt;&lt;key app=&quot;EN&quot; db-id=&quot;waeerr2xixw097e0tzkxdspa9fttp5p02s2w&quot;&gt;1&lt;/key&gt;&lt;/record&gt;&lt;record&gt;&lt;key app=&quot;EN&quot; db-id=&quot;waeerr2xixw097e0tzkxdspa9fttp5p02s2w&quot;&gt;268&lt;/key&gt;&lt;/record&gt;&lt;record&gt;&lt;key app=&quot;EN&quot; db-id=&quot;waeerr2xixw097e0tzkxdspa9fttp5p02s2w&quot;&gt;109&lt;/key&gt;&lt;/record&gt;&lt;record&gt;&lt;key app=&quot;EN&quot; db-id=&quot;waeerr2xixw097e0tzkxdspa9fttp5p02s2w&quot;&gt;339&lt;/key&gt;&lt;/record&gt;&lt;record&gt;&lt;key app=&quot;EN&quot; db-id=&quot;waeerr2xixw097e0tzkxdspa9fttp5p02s2w&quot;&gt;12&lt;/key&gt;&lt;/record&gt;&lt;record&gt;&lt;key app=&quot;EN&quot; db-id=&quot;waeerr2xixw097e0tzkxdspa9fttp5p02s2w&quot;&gt;22&lt;/key&gt;&lt;/record&gt;&lt;record&gt;&lt;key app=&quot;EN&quot; db-id=&quot;waeerr2xixw097e0tzkxdspa9fttp5p02s2w&quot;&gt;21&lt;/key&gt;&lt;/record&gt;&lt;record&gt;&lt;key app=&quot;EN&quot; db-id=&quot;waeerr2xixw097e0tzkxdspa9fttp5p02s2w&quot;&gt;269&lt;/key&gt;&lt;/record&gt;&lt;record&gt;&lt;key app=&quot;EN&quot; db-id=&quot;waeerr2xixw097e0tzkxdspa9fttp5p02s2w&quot;&gt;457&lt;/key&gt;&lt;/record&gt;&lt;record&gt;&lt;key app=&quot;EN&quot; db-id=&quot;waeerr2xixw097e0tzkxdspa9fttp5p02s2w&quot;&gt;270&lt;/key&gt;&lt;/record&gt;&lt;record&gt;&lt;key app=&quot;EN&quot; db-id=&quot;waeerr2xixw097e0tzkxdspa9fttp5p02s2w&quot;&gt;271&lt;/key&gt;&lt;/record&gt;&lt;record&gt;&lt;key app=&quot;EN&quot; db-id=&quot;waeerr2xixw097e0tzkxdspa9fttp5p02s2w&quot;&gt;458&lt;/key&gt;&lt;/record&gt;&lt;record&gt;&lt;key app=&quot;EN&quot; db-id=&quot;waeerr2xixw097e0tzkxdspa9fttp5p02s2w&quot;&gt;591&lt;/key&gt;&lt;/record&gt;&lt;record&gt;&lt;key app=&quot;EN&quot; db-id=&quot;waeerr2xixw097e0tzkxdspa9fttp5p02s2w&quot;&gt;80&lt;/key&gt;&lt;/record&gt;&lt;record&gt;&lt;key app=&quot;EN&quot; db-id=&quot;waeerr2xixw097e0tzkxdspa9fttp5p02s2w&quot;&gt;524&lt;/key&gt;&lt;/record&gt;&lt;record&gt;&lt;key app=&quot;EN&quot; db-id=&quot;waeerr2xixw097e0tzkxdspa9fttp5p02s2w&quot;&gt;496&lt;/key&gt;&lt;/record&gt;&lt;record&gt;&lt;key app=&quot;EN&quot; db-id=&quot;waeerr2xixw097e0tzkxdspa9fttp5p02s2w&quot;&gt;126&lt;/key&gt;&lt;/record&gt;&lt;record&gt;&lt;key app=&quot;EN&quot; db-id=&quot;waeerr2xixw097e0tzkxdspa9fttp5p02s2w&quot;&gt;81&lt;/key&gt;&lt;/record&gt;&lt;record&gt;&lt;key app=&quot;EN&quot; db-id=&quot;waeerr2xixw097e0tzkxdspa9fttp5p02s2w&quot;&gt;82&lt;/key&gt;&lt;/record&gt;&lt;record&gt;&lt;key app=&quot;EN&quot; db-id=&quot;waeerr2xixw097e0tzkxdspa9fttp5p02s2w&quot;&gt;31&lt;/key&gt;&lt;/record&gt;&lt;record&gt;&lt;key app=&quot;EN&quot; db-id=&quot;waeerr2xixw097e0tzkxdspa9fttp5p02s2w&quot;&gt;127&lt;/key&gt;&lt;/record&gt;&lt;record&gt;&lt;key app=&quot;EN&quot; db-id=&quot;waeerr2xixw097e0tzkxdspa9fttp5p02s2w&quot;&gt;375&lt;/key&gt;&lt;/record&gt;&lt;record&gt;&lt;key app=&quot;EN&quot; db-id=&quot;waeerr2xixw097e0tzkxdspa9fttp5p02s2w&quot;&gt;83&lt;/key&gt;&lt;/record&gt;&lt;record&gt;&lt;key app=&quot;EN&quot; db-id=&quot;waeerr2xixw097e0tzkxdspa9fttp5p02s2w&quot;&gt;460&lt;/key&gt;&lt;/record&gt;&lt;record&gt;&lt;key app=&quot;EN&quot; db-id=&quot;waeerr2xixw097e0tzkxdspa9fttp5p02s2w&quot;&gt;459&lt;/key&gt;&lt;/record&gt;&lt;record&gt;&lt;key app=&quot;EN&quot; db-id=&quot;waeerr2xixw097e0tzkxdspa9fttp5p02s2w&quot;&gt;32&lt;/key&gt;&lt;/record&gt;&lt;record&gt;&lt;key app=&quot;EN&quot; db-id=&quot;waeerr2xixw097e0tzkxdspa9fttp5p02s2w&quot;&gt;128&lt;/key&gt;&lt;/record&gt;&lt;record&gt;&lt;key app=&quot;EN&quot; db-id=&quot;waeerr2xixw097e0tzkxdspa9fttp5p02s2w&quot;&gt;110&lt;/key&gt;&lt;/record&gt;&lt;record&gt;&lt;key app=&quot;EN&quot; db-id=&quot;waeerr2xixw097e0tzkxdspa9fttp5p02s2w&quot;&gt;578&lt;/key&gt;&lt;/record&gt;&lt;record&gt;&lt;key app=&quot;EN&quot; db-id=&quot;waeerr2xixw097e0tzkxdspa9fttp5p02s2w&quot;&gt;461&lt;/key&gt;&lt;/record&gt;&lt;record&gt;&lt;key app=&quot;EN&quot; db-id=&quot;waeerr2xixw097e0tzkxdspa9fttp5p02s2w&quot;&gt;15&lt;/key&gt;&lt;/record&gt;&lt;record&gt;&lt;key app=&quot;EN&quot; db-id=&quot;waeerr2xixw097e0tzkxdspa9fttp5p02s2w&quot;&gt;497&lt;/key&gt;&lt;/record&gt;&lt;record&gt;&lt;key app=&quot;EN&quot; db-id=&quot;waeerr2xixw097e0tzkxdspa9fttp5p02s2w&quot;&gt;111&lt;/key&gt;&lt;/record&gt;&lt;record&gt;&lt;key app=&quot;EN&quot; db-id=&quot;waeerr2xixw097e0tzkxdspa9fttp5p02s2w&quot;&gt;462&lt;/key&gt;&lt;/record&gt;&lt;record&gt;&lt;key app=&quot;EN&quot; db-id=&quot;waeerr2xixw097e0tzkxdspa9fttp5p02s2w&quot;&gt;112&lt;/key&gt;&lt;/record&gt;&lt;record&gt;&lt;key app=&quot;EN&quot; db-id=&quot;waeerr2xixw097e0tzkxdspa9fttp5p02s2w&quot;&gt;129&lt;/key&gt;&lt;/record&gt;&lt;record&gt;&lt;key app=&quot;EN&quot; db-id=&quot;waeerr2xixw097e0tzkxdspa9fttp5p02s2w&quot;&gt;84&lt;/key&gt;&lt;/record&gt;&lt;record&gt;&lt;key app=&quot;EN&quot; db-id=&quot;waeerr2xixw097e0tzkxdspa9fttp5p02s2w&quot;&gt;526&lt;/key&gt;&lt;/record&gt;&lt;record&gt;&lt;key app=&quot;EN&quot; db-id=&quot;waeerr2xixw097e0tzkxdspa9fttp5p02s2w&quot;&gt;272&lt;/key&gt;&lt;/record&gt;&lt;record&gt;&lt;key app=&quot;EN&quot; db-id=&quot;waeerr2xixw097e0tzkxdspa9fttp5p02s2w&quot;&gt;33&lt;/key&gt;&lt;/record&gt;&lt;record&gt;&lt;key app=&quot;EN&quot; db-id=&quot;waeerr2xixw097e0tzkxdspa9fttp5p02s2w&quot;&gt;85&lt;/key&gt;&lt;/record&gt;&lt;record&gt;&lt;key app=&quot;EN&quot; db-id=&quot;waeerr2xixw097e0tzkxdspa9fttp5p02s2w&quot;&gt;340&lt;/key&gt;&lt;/record&gt;&lt;record&gt;&lt;key app=&quot;EN&quot; db-id=&quot;waeerr2xixw097e0tzkxdspa9fttp5p02s2w&quot;&gt;113&lt;/key&gt;&lt;/record&gt;&lt;record&gt;&lt;key app=&quot;EN&quot; db-id=&quot;waeerr2xixw097e0tzkxdspa9fttp5p02s2w&quot;&gt;130&lt;/key&gt;&lt;/record&gt;&lt;record&gt;&lt;key app=&quot;EN&quot; db-id=&quot;waeerr2xixw097e0tzkxdspa9fttp5p02s2w&quot;&gt;114&lt;/key&gt;&lt;/record&gt;&lt;record&gt;&lt;key app=&quot;EN&quot; db-id=&quot;waeerr2xixw097e0tzkxdspa9fttp5p02s2w&quot;&gt;305&lt;/key&gt;&lt;/record&gt;&lt;record&gt;&lt;key app=&quot;EN&quot; db-id=&quot;waeerr2xixw097e0tzkxdspa9fttp5p02s2w&quot;&gt;34&lt;/key&gt;&lt;/record&gt;&lt;record&gt;&lt;key app=&quot;EN&quot; db-id=&quot;waeerr2xixw097e0tzkxdspa9fttp5p02s2w&quot;&gt;35&lt;/key&gt;&lt;/record&gt;&lt;record&gt;&lt;key app=&quot;EN&quot; db-id=&quot;waeerr2xixw097e0tzkxdspa9fttp5p02s2w&quot;&gt;86&lt;/key&gt;&lt;/record&gt;&lt;record&gt;&lt;key app=&quot;EN&quot; db-id=&quot;waeerr2xixw097e0tzkxdspa9fttp5p02s2w&quot;&gt;115&lt;/key&gt;&lt;/record&gt;&lt;record&gt;&lt;key app=&quot;EN&quot; db-id=&quot;waeerr2xixw097e0tzkxdspa9fttp5p02s2w&quot;&gt;116&lt;/key&gt;&lt;/record&gt;&lt;record&gt;&lt;key app=&quot;EN&quot; db-id=&quot;waeerr2xixw097e0tzkxdspa9fttp5p02s2w&quot;&gt;528&lt;/key&gt;&lt;/record&gt;&lt;record&gt;&lt;key app=&quot;EN&quot; db-id=&quot;waeerr2xixw097e0tzkxdspa9fttp5p02s2w&quot;&gt;131&lt;/key&gt;&lt;/record&gt;&lt;record&gt;&lt;key app=&quot;EN&quot; db-id=&quot;waeerr2xixw097e0tzkxdspa9fttp5p02s2w&quot;&gt;527&lt;/key&gt;&lt;/record&gt;&lt;record&gt;&lt;key app=&quot;EN&quot; db-id=&quot;waeerr2xixw097e0tzkxdspa9fttp5p02s2w&quot;&gt;273&lt;/key&gt;&lt;/record&gt;&lt;record&gt;&lt;key app=&quot;EN&quot; db-id=&quot;waeerr2xixw097e0tzkxdspa9fttp5p02s2w&quot;&gt;275&lt;/key&gt;&lt;/record&gt;&lt;record&gt;&lt;key app=&quot;EN&quot; db-id=&quot;waeerr2xixw097e0tzkxdspa9fttp5p02s2w&quot;&gt;309&lt;/key&gt;&lt;/record&gt;&lt;record&gt;&lt;key app=&quot;EN&quot; db-id=&quot;waeerr2xixw097e0tzkxdspa9fttp5p02s2w&quot;&gt;308&lt;/key&gt;&lt;/record&gt;&lt;record&gt;&lt;key app=&quot;EN&quot; db-id=&quot;waeerr2xixw097e0tzkxdspa9fttp5p02s2w&quot;&gt;310&lt;/key&gt;&lt;/record&gt;&lt;record&gt;&lt;key app=&quot;EN&quot; db-id=&quot;waeerr2xixw097e0tzkxdspa9fttp5p02s2w&quot;&gt;306&lt;/key&gt;&lt;/record&gt;&lt;record&gt;&lt;key app=&quot;EN&quot; db-id=&quot;waeerr2xixw097e0tzkxdspa9fttp5p02s2w&quot;&gt;307&lt;/key&gt;&lt;/record&gt;&lt;record&gt;&lt;key app=&quot;EN&quot; db-id=&quot;waeerr2xixw097e0tzkxdspa9fttp5p02s2w&quot;&gt;341&lt;/key&gt;&lt;/record&gt;&lt;record&gt;&lt;key app=&quot;EN&quot; db-id=&quot;waeerr2xixw097e0tzkxdspa9fttp5p02s2w&quot;&gt;342&lt;/key&gt;&lt;/record&gt;&lt;record&gt;&lt;key app=&quot;EN&quot; db-id=&quot;waeerr2xixw097e0tzkxdspa9fttp5p02s2w&quot;&gt;379&lt;/key&gt;&lt;/record&gt;&lt;record&gt;&lt;key app=&quot;EN&quot; db-id=&quot;waeerr2xixw097e0tzkxdspa9fttp5p02s2w&quot;&gt;376&lt;/key&gt;&lt;/record&gt;&lt;record&gt;&lt;key app=&quot;EN&quot; db-id=&quot;waeerr2xixw097e0tzkxdspa9fttp5p02s2w&quot;&gt;377&lt;/key&gt;&lt;/record&gt;&lt;record&gt;&lt;key app=&quot;EN&quot; db-id=&quot;waeerr2xixw097e0tzkxdspa9fttp5p02s2w&quot;&gt;378&lt;/key&gt;&lt;/record&gt;&lt;record&gt;&lt;key app=&quot;EN&quot; db-id=&quot;waeerr2xixw097e0tzkxdspa9fttp5p02s2w&quot;&gt;463&lt;/key&gt;&lt;/record&gt;&lt;record&gt;&lt;key app=&quot;EN&quot; db-id=&quot;waeerr2xixw097e0tzkxdspa9fttp5p02s2w&quot;&gt;464&lt;/key&gt;&lt;/record&gt;&lt;record&gt;&lt;key app=&quot;EN&quot; db-id=&quot;waeerr2xixw097e0tzkxdspa9fttp5p02s2w&quot;&gt;117&lt;/key&gt;&lt;/record&gt;&lt;record&gt;&lt;key app=&quot;EN&quot; db-id=&quot;waeerr2xixw097e0tzkxdspa9fttp5p02s2w&quot;&gt;56&lt;/key&gt;&lt;/record&gt;&lt;record&gt;&lt;key app=&quot;EN&quot; db-id=&quot;waeerr2xixw097e0tzkxdspa9fttp5p02s2w&quot;&gt;311&lt;/key&gt;&lt;/record&gt;&lt;record&gt;&lt;key app=&quot;EN&quot; db-id=&quot;waeerr2xixw097e0tzkxdspa9fttp5p02s2w&quot;&gt;635&lt;/key&gt;&lt;/record&gt;&lt;record&gt;&lt;key app=&quot;EN&quot; db-id=&quot;waeerr2xixw097e0tzkxdspa9fttp5p02s2w&quot;&gt;343&lt;/key&gt;&lt;/record&gt;&lt;record&gt;&lt;key app=&quot;EN&quot; db-id=&quot;waeerr2xixw097e0tzkxdspa9fttp5p02s2w&quot;&gt;344&lt;/key&gt;&lt;/record&gt;&lt;record&gt;&lt;key app=&quot;EN&quot; db-id=&quot;waeerr2xixw097e0tzkxdspa9fttp5p02s2w&quot;&gt;345&lt;/key&gt;&lt;/record&gt;&lt;record&gt;&lt;key app=&quot;EN&quot; db-id=&quot;waeerr2xixw097e0tzkxdspa9fttp5p02s2w&quot;&gt;36&lt;/key&gt;&lt;/record&gt;&lt;record&gt;&lt;key app=&quot;EN&quot; db-id=&quot;waeerr2xixw097e0tzkxdspa9fttp5p02s2w&quot;&gt;37&lt;/key&gt;&lt;/record&gt;&lt;record&gt;&lt;key app=&quot;EN&quot; db-id=&quot;waeerr2xixw097e0tzkxdspa9fttp5p02s2w&quot;&gt;529&lt;/key&gt;&lt;/record&gt;&lt;record&gt;&lt;key app=&quot;EN&quot; db-id=&quot;waeerr2xixw097e0tzkxdspa9fttp5p02s2w&quot;&gt;465&lt;/key&gt;&lt;/record&gt;&lt;record&gt;&lt;key app=&quot;EN&quot; db-id=&quot;waeerr2xixw097e0tzkxdspa9fttp5p02s2w&quot;&gt;380&lt;/key&gt;&lt;/record&gt;&lt;record&gt;&lt;key app=&quot;EN&quot; db-id=&quot;waeerr2xixw097e0tzkxdspa9fttp5p02s2w&quot;&gt;38&lt;/key&gt;&lt;/record&gt;&lt;record&gt;&lt;key app=&quot;EN&quot; db-id=&quot;waeerr2xixw097e0tzkxdspa9fttp5p02s2w&quot;&gt;530&lt;/key&gt;&lt;/record&gt;&lt;record&gt;&lt;key app=&quot;EN&quot; db-id=&quot;waeerr2xixw097e0tzkxdspa9fttp5p02s2w&quot;&gt;531&lt;/key&gt;&lt;/record&gt;&lt;record&gt;&lt;key app=&quot;EN&quot; db-id=&quot;waeerr2xixw097e0tzkxdspa9fttp5p02s2w&quot;&gt;312&lt;/key&gt;&lt;/record&gt;&lt;record&gt;&lt;key app=&quot;EN&quot; db-id=&quot;waeerr2xixw097e0tzkxdspa9fttp5p02s2w&quot;&gt;313&lt;/key&gt;&lt;/record&gt;&lt;record&gt;&lt;key app=&quot;EN&quot; db-id=&quot;waeerr2xixw097e0tzkxdspa9fttp5p02s2w&quot;&gt;314&lt;/key&gt;&lt;/record&gt;&lt;record&gt;&lt;key app=&quot;EN&quot; db-id=&quot;waeerr2xixw097e0tzkxdspa9fttp5p02s2w&quot;&gt;381&lt;/key&gt;&lt;/record&gt;&lt;record&gt;&lt;key app=&quot;EN&quot; db-id=&quot;waeerr2xixw097e0tzkxdspa9fttp5p02s2w&quot;&gt;88&lt;/key&gt;&lt;/record&gt;&lt;record&gt;&lt;key app=&quot;EN&quot; db-id=&quot;waeerr2xixw097e0tzkxdspa9fttp5p02s2w&quot;&gt;346&lt;/key&gt;&lt;/record&gt;&lt;record&gt;&lt;key app=&quot;EN&quot; db-id=&quot;waeerr2xixw097e0tzkxdspa9fttp5p02s2w&quot;&gt;532&lt;/key&gt;&lt;/record&gt;&lt;record&gt;&lt;key app=&quot;EN&quot; db-id=&quot;waeerr2xixw097e0tzkxdspa9fttp5p02s2w&quot;&gt;315&lt;/key&gt;&lt;/record&gt;&lt;record&gt;&lt;key app=&quot;EN&quot; db-id=&quot;waeerr2xixw097e0tzkxdspa9fttp5p02s2w&quot;&gt;89&lt;/key&gt;&lt;/record&gt;&lt;record&gt;&lt;key app=&quot;EN&quot; db-id=&quot;waeerr2xixw097e0tzkxdspa9fttp5p02s2w&quot;&gt;23&lt;/key&gt;&lt;/record&gt;&lt;record&gt;&lt;key app=&quot;EN&quot; db-id=&quot;waeerr2xixw097e0tzkxdspa9fttp5p02s2w&quot;&gt;274&lt;/key&gt;&lt;/record&gt;&lt;record&gt;&lt;key app=&quot;EN&quot; db-id=&quot;waeerr2xixw097e0tzkxdspa9fttp5p02s2w&quot;&gt;433&lt;/key&gt;&lt;/record&gt;&lt;record&gt;&lt;key app=&quot;EN&quot; db-id=&quot;waeerr2xixw097e0tzkxdspa9fttp5p02s2w&quot;&gt;466&lt;/key&gt;&lt;/record&gt;&lt;record&gt;&lt;key app=&quot;EN&quot; db-id=&quot;waeerr2xixw097e0tzkxdspa9fttp5p02s2w&quot;&gt;90&lt;/key&gt;&lt;/record&gt;&lt;record&gt;&lt;key app=&quot;EN&quot; db-id=&quot;waeerr2xixw097e0tzkxdspa9fttp5p02s2w&quot;&gt;580&lt;/key&gt;&lt;/record&gt;&lt;record&gt;&lt;key app=&quot;EN&quot; db-id=&quot;waeerr2xixw097e0tzkxdspa9fttp5p02s2w&quot;&gt;347&lt;/key&gt;&lt;/record&gt;&lt;record&gt;&lt;key app=&quot;EN&quot; db-id=&quot;waeerr2xixw097e0tzkxdspa9fttp5p02s2w&quot;&gt;468&lt;/key&gt;&lt;/record&gt;&lt;record&gt;&lt;key app=&quot;EN&quot; db-id=&quot;waeerr2xixw097e0tzkxdspa9fttp5p02s2w&quot;&gt;467&lt;/key&gt;&lt;/record&gt;&lt;record&gt;&lt;key app=&quot;EN&quot; db-id=&quot;waeerr2xixw097e0tzkxdspa9fttp5p02s2w&quot;&gt;498&lt;/key&gt;&lt;/record&gt;&lt;record&gt;&lt;key app=&quot;EN&quot; db-id=&quot;waeerr2xixw097e0tzkxdspa9fttp5p02s2w&quot;&gt;277&lt;/key&gt;&lt;/record&gt;&lt;record&gt;&lt;key app=&quot;EN&quot; db-id=&quot;waeerr2xixw097e0tzkxdspa9fttp5p02s2w&quot;&gt;383&lt;/key&gt;&lt;/record&gt;&lt;record&gt;&lt;key app=&quot;EN&quot; db-id=&quot;waeerr2xixw097e0tzkxdspa9fttp5p02s2w&quot;&gt;348&lt;/key&gt;&lt;/record&gt;&lt;record&gt;&lt;key app=&quot;EN&quot; db-id=&quot;waeerr2xixw097e0tzkxdspa9fttp5p02s2w&quot;&gt;39&lt;/key&gt;&lt;/record&gt;&lt;record&gt;&lt;key app=&quot;EN&quot; db-id=&quot;waeerr2xixw097e0tzkxdspa9fttp5p02s2w&quot;&gt;40&lt;/key&gt;&lt;/record&gt;&lt;record&gt;&lt;key app=&quot;EN&quot; db-id=&quot;waeerr2xixw097e0tzkxdspa9fttp5p02s2w&quot;&gt;316&lt;/key&gt;&lt;/record&gt;&lt;record&gt;&lt;key app=&quot;EN&quot; db-id=&quot;waeerr2xixw097e0tzkxdspa9fttp5p02s2w&quot;&gt;533&lt;/key&gt;&lt;/record&gt;&lt;record&gt;&lt;key app=&quot;EN&quot; db-id=&quot;waeerr2xixw097e0tzkxdspa9fttp5p02s2w&quot;&gt;349&lt;/key&gt;&lt;/record&gt;&lt;record&gt;&lt;key app=&quot;EN&quot; db-id=&quot;waeerr2xixw097e0tzkxdspa9fttp5p02s2w&quot;&gt;3&lt;/key&gt;&lt;/record&gt;&lt;record&gt;&lt;key app=&quot;EN&quot; db-id=&quot;waeerr2xixw097e0tzkxdspa9fttp5p02s2w&quot;&gt;132&lt;/key&gt;&lt;/record&gt;&lt;record&gt;&lt;key app=&quot;EN&quot; db-id=&quot;waeerr2xixw097e0tzkxdspa9fttp5p02s2w&quot;&gt;278&lt;/key&gt;&lt;/record&gt;&lt;record&gt;&lt;key app=&quot;EN&quot; db-id=&quot;waeerr2xixw097e0tzkxdspa9fttp5p02s2w&quot;&gt;385&lt;/key&gt;&lt;/record&gt;&lt;record&gt;&lt;key app=&quot;EN&quot; db-id=&quot;waeerr2xixw097e0tzkxdspa9fttp5p02s2w&quot;&gt;384&lt;/key&gt;&lt;/record&gt;&lt;record&gt;&lt;key app=&quot;EN&quot; db-id=&quot;waeerr2xixw097e0tzkxdspa9fttp5p02s2w&quot;&gt;54&lt;/key&gt;&lt;/record&gt;&lt;record&gt;&lt;key app=&quot;EN&quot; db-id=&quot;waeerr2xixw097e0tzkxdspa9fttp5p02s2w&quot;&gt;279&lt;/key&gt;&lt;/record&gt;&lt;record&gt;&lt;key app=&quot;EN&quot; db-id=&quot;waeerr2xixw097e0tzkxdspa9fttp5p02s2w&quot;&gt;469&lt;/key&gt;&lt;/record&gt;&lt;record&gt;&lt;key app=&quot;EN&quot; db-id=&quot;waeerr2xixw097e0tzkxdspa9fttp5p02s2w&quot;&gt;581&lt;/key&gt;&lt;/record&gt;&lt;record&gt;&lt;key app=&quot;EN&quot; db-id=&quot;waeerr2xixw097e0tzkxdspa9fttp5p02s2w&quot;&gt;92&lt;/key&gt;&lt;/record&gt;&lt;record&gt;&lt;key app=&quot;EN&quot; db-id=&quot;waeerr2xixw097e0tzkxdspa9fttp5p02s2w&quot;&gt;133&lt;/key&gt;&lt;/record&gt;&lt;record&gt;&lt;key app=&quot;EN&quot; db-id=&quot;waeerr2xixw097e0tzkxdspa9fttp5p02s2w&quot;&gt;134&lt;/key&gt;&lt;/record&gt;&lt;record&gt;&lt;key app=&quot;EN&quot; db-id=&quot;waeerr2xixw097e0tzkxdspa9fttp5p02s2w&quot;&gt;534&lt;/key&gt;&lt;/record&gt;&lt;record&gt;&lt;key app=&quot;EN&quot; db-id=&quot;waeerr2xixw097e0tzkxdspa9fttp5p02s2w&quot;&gt;281&lt;/key&gt;&lt;/record&gt;&lt;record&gt;&lt;key app=&quot;EN&quot; db-id=&quot;waeerr2xixw097e0tzkxdspa9fttp5p02s2w&quot;&gt;280&lt;/key&gt;&lt;/record&gt;&lt;record&gt;&lt;key app=&quot;EN&quot; db-id=&quot;waeerr2xixw097e0tzkxdspa9fttp5p02s2w&quot;&gt;317&lt;/key&gt;&lt;/record&gt;&lt;record&gt;&lt;key app=&quot;EN&quot; db-id=&quot;waeerr2xixw097e0tzkxdspa9fttp5p02s2w&quot;&gt;318&lt;/key&gt;&lt;/record&gt;&lt;record&gt;&lt;key app=&quot;EN&quot; db-id=&quot;waeerr2xixw097e0tzkxdspa9fttp5p02s2w&quot;&gt;350&lt;/key&gt;&lt;/record&gt;&lt;record&gt;&lt;key app=&quot;EN&quot; db-id=&quot;waeerr2xixw097e0tzkxdspa9fttp5p02s2w&quot;&gt;388&lt;/key&gt;&lt;/record&gt;&lt;record&gt;&lt;key app=&quot;EN&quot; db-id=&quot;waeerr2xixw097e0tzkxdspa9fttp5p02s2w&quot;&gt;389&lt;/key&gt;&lt;/record&gt;&lt;record&gt;&lt;key app=&quot;EN&quot; db-id=&quot;waeerr2xixw097e0tzkxdspa9fttp5p02s2w&quot;&gt;387&lt;/key&gt;&lt;/record&gt;&lt;record&gt;&lt;key app=&quot;EN&quot; db-id=&quot;waeerr2xixw097e0tzkxdspa9fttp5p02s2w&quot;&gt;435&lt;/key&gt;&lt;/record&gt;&lt;record&gt;&lt;key app=&quot;EN&quot; db-id=&quot;waeerr2xixw097e0tzkxdspa9fttp5p02s2w&quot;&gt;471&lt;/key&gt;&lt;/record&gt;&lt;record&gt;&lt;key app=&quot;EN&quot; db-id=&quot;waeerr2xixw097e0tzkxdspa9fttp5p02s2w&quot;&gt;499&lt;/key&gt;&lt;/record&gt;&lt;record&gt;&lt;key app=&quot;EN&quot; db-id=&quot;waeerr2xixw097e0tzkxdspa9fttp5p02s2w&quot;&gt;470&lt;/key&gt;&lt;/record&gt;&lt;record&gt;&lt;key app=&quot;EN&quot; db-id=&quot;waeerr2xixw097e0tzkxdspa9fttp5p02s2w&quot;&gt;93&lt;/key&gt;&lt;/record&gt;&lt;record&gt;&lt;key app=&quot;EN&quot; db-id=&quot;waeerr2xixw097e0tzkxdspa9fttp5p02s2w&quot;&gt;135&lt;/key&gt;&lt;/record&gt;&lt;record&gt;&lt;key app=&quot;EN&quot; db-id=&quot;waeerr2xixw097e0tzkxdspa9fttp5p02s2w&quot;&gt;321&lt;/key&gt;&lt;/record&gt;&lt;record&gt;&lt;key app=&quot;EN&quot; db-id=&quot;waeerr2xixw097e0tzkxdspa9fttp5p02s2w&quot;&gt;319&lt;/key&gt;&lt;/record&gt;&lt;record&gt;&lt;key app=&quot;EN&quot; db-id=&quot;waeerr2xixw097e0tzkxdspa9fttp5p02s2w&quot;&gt;320&lt;/key&gt;&lt;/record&gt;&lt;record&gt;&lt;key app=&quot;EN&quot; db-id=&quot;waeerr2xixw097e0tzkxdspa9fttp5p02s2w&quot;&gt;351&lt;/key&gt;&lt;/record&gt;&lt;record&gt;&lt;key app=&quot;EN&quot; db-id=&quot;waeerr2xixw097e0tzkxdspa9fttp5p02s2w&quot;&gt;472&lt;/key&gt;&lt;/record&gt;&lt;record&gt;&lt;key app=&quot;EN&quot; db-id=&quot;waeerr2xixw097e0tzkxdspa9fttp5p02s2w&quot;&gt;391&lt;/key&gt;&lt;/record&gt;&lt;record&gt;&lt;key app=&quot;EN&quot; db-id=&quot;waeerr2xixw097e0tzkxdspa9fttp5p02s2w&quot;&gt;390&lt;/key&gt;&lt;/record&gt;&lt;record&gt;&lt;key app=&quot;EN&quot; db-id=&quot;waeerr2xixw097e0tzkxdspa9fttp5p02s2w&quot;&gt;137&lt;/key&gt;&lt;/record&gt;&lt;record&gt;&lt;key app=&quot;EN&quot; db-id=&quot;waeerr2xixw097e0tzkxdspa9fttp5p02s2w&quot;&gt;136&lt;/key&gt;&lt;/record&gt;&lt;record&gt;&lt;key app=&quot;EN&quot; db-id=&quot;waeerr2xixw097e0tzkxdspa9fttp5p02s2w&quot;&gt;282&lt;/key&gt;&lt;/record&gt;&lt;record&gt;&lt;key app=&quot;EN&quot; db-id=&quot;waeerr2xixw097e0tzkxdspa9fttp5p02s2w&quot;&gt;322&lt;/key&gt;&lt;/record&gt;&lt;record&gt;&lt;key app=&quot;EN&quot; db-id=&quot;waeerr2xixw097e0tzkxdspa9fttp5p02s2w&quot;&gt;392&lt;/key&gt;&lt;/record&gt;&lt;record&gt;&lt;key app=&quot;EN&quot; db-id=&quot;waeerr2xixw097e0tzkxdspa9fttp5p02s2w&quot;&gt;283&lt;/key&gt;&lt;/record&gt;&lt;record&gt;&lt;key app=&quot;EN&quot; db-id=&quot;waeerr2xixw097e0tzkxdspa9fttp5p02s2w&quot;&gt;284&lt;/key&gt;&lt;/record&gt;&lt;record&gt;&lt;key app=&quot;EN&quot; db-id=&quot;waeerr2xixw097e0tzkxdspa9fttp5p02s2w&quot;&gt;323&lt;/key&gt;&lt;/record&gt;&lt;record&gt;&lt;key app=&quot;EN&quot; db-id=&quot;waeerr2xixw097e0tzkxdspa9fttp5p02s2w&quot;&gt;637&lt;/key&gt;&lt;/record&gt;&lt;record&gt;&lt;key app=&quot;EN&quot; db-id=&quot;waeerr2xixw097e0tzkxdspa9fttp5p02s2w&quot;&gt;640&lt;/key&gt;&lt;/record&gt;&lt;record&gt;&lt;key app=&quot;EN&quot; db-id=&quot;waeerr2xixw097e0tzkxdspa9fttp5p02s2w&quot;&gt;639&lt;/key&gt;&lt;/record&gt;&lt;record&gt;&lt;key app=&quot;EN&quot; db-id=&quot;waeerr2xixw097e0tzkxdspa9fttp5p02s2w&quot;&gt;638&lt;/key&gt;&lt;/record&gt;&lt;record&gt;&lt;key app=&quot;EN&quot; db-id=&quot;waeerr2xixw097e0tzkxdspa9fttp5p02s2w&quot;&gt;668&lt;/key&gt;&lt;/record&gt;&lt;record&gt;&lt;key app=&quot;EN&quot; db-id=&quot;waeerr2xixw097e0tzkxdspa9fttp5p02s2w&quot;&gt;669&lt;/key&gt;&lt;/record&gt;&lt;/records&gt;&lt;/reference-group&gt;&lt;/reference-groups&gt;"/>
  </w:docVars>
  <w:rsids>
    <w:rsidRoot w:val="00230635"/>
    <w:rsid w:val="00003CED"/>
    <w:rsid w:val="00005DC0"/>
    <w:rsid w:val="00016B31"/>
    <w:rsid w:val="00021DAD"/>
    <w:rsid w:val="0002248F"/>
    <w:rsid w:val="00023C4E"/>
    <w:rsid w:val="00025418"/>
    <w:rsid w:val="0002765A"/>
    <w:rsid w:val="00027F70"/>
    <w:rsid w:val="00037AB5"/>
    <w:rsid w:val="00042068"/>
    <w:rsid w:val="00044FF4"/>
    <w:rsid w:val="0004777A"/>
    <w:rsid w:val="00065219"/>
    <w:rsid w:val="0007271E"/>
    <w:rsid w:val="00090855"/>
    <w:rsid w:val="00090DA5"/>
    <w:rsid w:val="000925BB"/>
    <w:rsid w:val="00094795"/>
    <w:rsid w:val="000975C8"/>
    <w:rsid w:val="00097A69"/>
    <w:rsid w:val="000B4064"/>
    <w:rsid w:val="000C022C"/>
    <w:rsid w:val="000C4925"/>
    <w:rsid w:val="000D6EE2"/>
    <w:rsid w:val="000E3AE9"/>
    <w:rsid w:val="000E60A7"/>
    <w:rsid w:val="000E7346"/>
    <w:rsid w:val="000F0539"/>
    <w:rsid w:val="000F354C"/>
    <w:rsid w:val="00100A10"/>
    <w:rsid w:val="00101BE3"/>
    <w:rsid w:val="00116920"/>
    <w:rsid w:val="00120CC8"/>
    <w:rsid w:val="00123AEC"/>
    <w:rsid w:val="001245E6"/>
    <w:rsid w:val="00124A22"/>
    <w:rsid w:val="00127136"/>
    <w:rsid w:val="00136D61"/>
    <w:rsid w:val="00140DED"/>
    <w:rsid w:val="00141941"/>
    <w:rsid w:val="00163336"/>
    <w:rsid w:val="0016508B"/>
    <w:rsid w:val="00172435"/>
    <w:rsid w:val="0017245A"/>
    <w:rsid w:val="00196E65"/>
    <w:rsid w:val="001A5D83"/>
    <w:rsid w:val="001D5645"/>
    <w:rsid w:val="001E3C9C"/>
    <w:rsid w:val="00210B36"/>
    <w:rsid w:val="00230635"/>
    <w:rsid w:val="00231418"/>
    <w:rsid w:val="0023161F"/>
    <w:rsid w:val="00232279"/>
    <w:rsid w:val="002437DD"/>
    <w:rsid w:val="00252321"/>
    <w:rsid w:val="002629C3"/>
    <w:rsid w:val="002664ED"/>
    <w:rsid w:val="00295DCC"/>
    <w:rsid w:val="002A3B35"/>
    <w:rsid w:val="002A52B6"/>
    <w:rsid w:val="002A530F"/>
    <w:rsid w:val="002A533A"/>
    <w:rsid w:val="002A7458"/>
    <w:rsid w:val="002B01E2"/>
    <w:rsid w:val="002C159F"/>
    <w:rsid w:val="002C2B41"/>
    <w:rsid w:val="002C63E2"/>
    <w:rsid w:val="002C7CAA"/>
    <w:rsid w:val="002D3565"/>
    <w:rsid w:val="002D40CE"/>
    <w:rsid w:val="002D490F"/>
    <w:rsid w:val="002D4B2F"/>
    <w:rsid w:val="002E1F6F"/>
    <w:rsid w:val="002E4BBD"/>
    <w:rsid w:val="002E7ADD"/>
    <w:rsid w:val="002F2B7B"/>
    <w:rsid w:val="00301AC7"/>
    <w:rsid w:val="00301C3C"/>
    <w:rsid w:val="00304CFC"/>
    <w:rsid w:val="003063E0"/>
    <w:rsid w:val="003165EC"/>
    <w:rsid w:val="00317DB9"/>
    <w:rsid w:val="003557FA"/>
    <w:rsid w:val="00360F8B"/>
    <w:rsid w:val="003615E9"/>
    <w:rsid w:val="00367CDD"/>
    <w:rsid w:val="00371FEC"/>
    <w:rsid w:val="003743B8"/>
    <w:rsid w:val="00383A24"/>
    <w:rsid w:val="00384C7E"/>
    <w:rsid w:val="003854E5"/>
    <w:rsid w:val="00395019"/>
    <w:rsid w:val="0039695C"/>
    <w:rsid w:val="003A0196"/>
    <w:rsid w:val="003A70A4"/>
    <w:rsid w:val="003B0E67"/>
    <w:rsid w:val="003B11F1"/>
    <w:rsid w:val="003B169B"/>
    <w:rsid w:val="003B449B"/>
    <w:rsid w:val="003D5109"/>
    <w:rsid w:val="003F1022"/>
    <w:rsid w:val="00404750"/>
    <w:rsid w:val="00412A64"/>
    <w:rsid w:val="00413DD2"/>
    <w:rsid w:val="00420DE5"/>
    <w:rsid w:val="0042387C"/>
    <w:rsid w:val="0042586A"/>
    <w:rsid w:val="00426EAE"/>
    <w:rsid w:val="004304BE"/>
    <w:rsid w:val="0044700E"/>
    <w:rsid w:val="004542D2"/>
    <w:rsid w:val="00460AAD"/>
    <w:rsid w:val="00475712"/>
    <w:rsid w:val="00496E13"/>
    <w:rsid w:val="004B55AE"/>
    <w:rsid w:val="004C2150"/>
    <w:rsid w:val="004C3E7B"/>
    <w:rsid w:val="004E280A"/>
    <w:rsid w:val="004E5E76"/>
    <w:rsid w:val="0050048B"/>
    <w:rsid w:val="00501A88"/>
    <w:rsid w:val="00504D2F"/>
    <w:rsid w:val="005078FC"/>
    <w:rsid w:val="0051254B"/>
    <w:rsid w:val="00520113"/>
    <w:rsid w:val="00520BA6"/>
    <w:rsid w:val="00522266"/>
    <w:rsid w:val="00531F57"/>
    <w:rsid w:val="005328A4"/>
    <w:rsid w:val="005373AF"/>
    <w:rsid w:val="00541045"/>
    <w:rsid w:val="00541878"/>
    <w:rsid w:val="00547315"/>
    <w:rsid w:val="00554F76"/>
    <w:rsid w:val="00557016"/>
    <w:rsid w:val="005578D7"/>
    <w:rsid w:val="00586D5A"/>
    <w:rsid w:val="005951AA"/>
    <w:rsid w:val="005B2704"/>
    <w:rsid w:val="005D0992"/>
    <w:rsid w:val="005D7372"/>
    <w:rsid w:val="005D7AAB"/>
    <w:rsid w:val="005E56E1"/>
    <w:rsid w:val="005E63AE"/>
    <w:rsid w:val="005F2E73"/>
    <w:rsid w:val="005F3732"/>
    <w:rsid w:val="0061472B"/>
    <w:rsid w:val="00617F79"/>
    <w:rsid w:val="00621341"/>
    <w:rsid w:val="0063206D"/>
    <w:rsid w:val="00635DB8"/>
    <w:rsid w:val="0066690C"/>
    <w:rsid w:val="006709CE"/>
    <w:rsid w:val="006743DF"/>
    <w:rsid w:val="0067493A"/>
    <w:rsid w:val="0067536E"/>
    <w:rsid w:val="00681628"/>
    <w:rsid w:val="006816D6"/>
    <w:rsid w:val="00686CC3"/>
    <w:rsid w:val="00695FD5"/>
    <w:rsid w:val="006962D0"/>
    <w:rsid w:val="006A5085"/>
    <w:rsid w:val="006A66DF"/>
    <w:rsid w:val="006C4456"/>
    <w:rsid w:val="006C6718"/>
    <w:rsid w:val="006D5AF2"/>
    <w:rsid w:val="006D7FF0"/>
    <w:rsid w:val="006E31FF"/>
    <w:rsid w:val="006E72CC"/>
    <w:rsid w:val="006F180A"/>
    <w:rsid w:val="006F791C"/>
    <w:rsid w:val="00700AF4"/>
    <w:rsid w:val="00701C49"/>
    <w:rsid w:val="00706327"/>
    <w:rsid w:val="00710C1C"/>
    <w:rsid w:val="00712CDA"/>
    <w:rsid w:val="00715D44"/>
    <w:rsid w:val="007215C1"/>
    <w:rsid w:val="00726065"/>
    <w:rsid w:val="007273B1"/>
    <w:rsid w:val="007313F4"/>
    <w:rsid w:val="00733107"/>
    <w:rsid w:val="00733EE4"/>
    <w:rsid w:val="00740B21"/>
    <w:rsid w:val="00757CF3"/>
    <w:rsid w:val="00763721"/>
    <w:rsid w:val="0076394F"/>
    <w:rsid w:val="007743B3"/>
    <w:rsid w:val="007B2BC3"/>
    <w:rsid w:val="007C4511"/>
    <w:rsid w:val="007C63EC"/>
    <w:rsid w:val="007D70D5"/>
    <w:rsid w:val="007E202F"/>
    <w:rsid w:val="007E46C5"/>
    <w:rsid w:val="007E565C"/>
    <w:rsid w:val="007E608B"/>
    <w:rsid w:val="007F05D0"/>
    <w:rsid w:val="007F4E6E"/>
    <w:rsid w:val="00811B2F"/>
    <w:rsid w:val="00832BB4"/>
    <w:rsid w:val="00835E31"/>
    <w:rsid w:val="008505CB"/>
    <w:rsid w:val="00851EE5"/>
    <w:rsid w:val="00852451"/>
    <w:rsid w:val="00853C20"/>
    <w:rsid w:val="008719D1"/>
    <w:rsid w:val="00872615"/>
    <w:rsid w:val="00873B97"/>
    <w:rsid w:val="00877834"/>
    <w:rsid w:val="00877AEE"/>
    <w:rsid w:val="00882BE0"/>
    <w:rsid w:val="00884A82"/>
    <w:rsid w:val="008858FD"/>
    <w:rsid w:val="00895EBE"/>
    <w:rsid w:val="008A252E"/>
    <w:rsid w:val="008A47A3"/>
    <w:rsid w:val="008A5BE5"/>
    <w:rsid w:val="008A64D5"/>
    <w:rsid w:val="008B1538"/>
    <w:rsid w:val="008B6C8E"/>
    <w:rsid w:val="008D5EA7"/>
    <w:rsid w:val="008E4EA5"/>
    <w:rsid w:val="008F0469"/>
    <w:rsid w:val="008F2B20"/>
    <w:rsid w:val="008F3546"/>
    <w:rsid w:val="0090000E"/>
    <w:rsid w:val="00907877"/>
    <w:rsid w:val="00911533"/>
    <w:rsid w:val="00912C98"/>
    <w:rsid w:val="009207B1"/>
    <w:rsid w:val="0092142B"/>
    <w:rsid w:val="00922354"/>
    <w:rsid w:val="00933BEE"/>
    <w:rsid w:val="009363A2"/>
    <w:rsid w:val="00943AA4"/>
    <w:rsid w:val="009732FF"/>
    <w:rsid w:val="00993FB1"/>
    <w:rsid w:val="00996BA6"/>
    <w:rsid w:val="009A09AC"/>
    <w:rsid w:val="009B4CC2"/>
    <w:rsid w:val="009C551C"/>
    <w:rsid w:val="009C6C2F"/>
    <w:rsid w:val="009D29B7"/>
    <w:rsid w:val="009D3047"/>
    <w:rsid w:val="009D430E"/>
    <w:rsid w:val="009D4F72"/>
    <w:rsid w:val="009E5763"/>
    <w:rsid w:val="009E756A"/>
    <w:rsid w:val="009F53EF"/>
    <w:rsid w:val="009F6746"/>
    <w:rsid w:val="00A024D3"/>
    <w:rsid w:val="00A16BF7"/>
    <w:rsid w:val="00A23D6A"/>
    <w:rsid w:val="00A25EFA"/>
    <w:rsid w:val="00A42A4F"/>
    <w:rsid w:val="00A469D6"/>
    <w:rsid w:val="00A5141F"/>
    <w:rsid w:val="00A55182"/>
    <w:rsid w:val="00A7029E"/>
    <w:rsid w:val="00A83334"/>
    <w:rsid w:val="00A91C77"/>
    <w:rsid w:val="00AA1B82"/>
    <w:rsid w:val="00AA3727"/>
    <w:rsid w:val="00AB2841"/>
    <w:rsid w:val="00AB4F28"/>
    <w:rsid w:val="00AB6F0A"/>
    <w:rsid w:val="00AC3BB5"/>
    <w:rsid w:val="00AD0EBF"/>
    <w:rsid w:val="00AD4699"/>
    <w:rsid w:val="00AD4BF1"/>
    <w:rsid w:val="00AD4CFE"/>
    <w:rsid w:val="00AD5524"/>
    <w:rsid w:val="00AD70AC"/>
    <w:rsid w:val="00AE2365"/>
    <w:rsid w:val="00AE79D0"/>
    <w:rsid w:val="00B0601C"/>
    <w:rsid w:val="00B13903"/>
    <w:rsid w:val="00B15D62"/>
    <w:rsid w:val="00B2168D"/>
    <w:rsid w:val="00B23262"/>
    <w:rsid w:val="00B274F2"/>
    <w:rsid w:val="00B301EC"/>
    <w:rsid w:val="00B3618D"/>
    <w:rsid w:val="00B553CB"/>
    <w:rsid w:val="00B65A89"/>
    <w:rsid w:val="00B67069"/>
    <w:rsid w:val="00B67304"/>
    <w:rsid w:val="00B751DD"/>
    <w:rsid w:val="00B803DC"/>
    <w:rsid w:val="00B8073E"/>
    <w:rsid w:val="00B85E49"/>
    <w:rsid w:val="00B90D7F"/>
    <w:rsid w:val="00B9156A"/>
    <w:rsid w:val="00BA5B77"/>
    <w:rsid w:val="00BB4076"/>
    <w:rsid w:val="00BB6AD3"/>
    <w:rsid w:val="00BC3808"/>
    <w:rsid w:val="00BC4AF1"/>
    <w:rsid w:val="00BC7AFF"/>
    <w:rsid w:val="00BD5A60"/>
    <w:rsid w:val="00BE5835"/>
    <w:rsid w:val="00BF1011"/>
    <w:rsid w:val="00BF140A"/>
    <w:rsid w:val="00BF4601"/>
    <w:rsid w:val="00BF4C6C"/>
    <w:rsid w:val="00BF5BD5"/>
    <w:rsid w:val="00C0254C"/>
    <w:rsid w:val="00C062C8"/>
    <w:rsid w:val="00C13652"/>
    <w:rsid w:val="00C21AAC"/>
    <w:rsid w:val="00C31B36"/>
    <w:rsid w:val="00C32A39"/>
    <w:rsid w:val="00C35422"/>
    <w:rsid w:val="00C45140"/>
    <w:rsid w:val="00C56F84"/>
    <w:rsid w:val="00C6530B"/>
    <w:rsid w:val="00C6566A"/>
    <w:rsid w:val="00C670B4"/>
    <w:rsid w:val="00C673CE"/>
    <w:rsid w:val="00C713CA"/>
    <w:rsid w:val="00C7658C"/>
    <w:rsid w:val="00C83566"/>
    <w:rsid w:val="00C84A60"/>
    <w:rsid w:val="00C85C5A"/>
    <w:rsid w:val="00C8605A"/>
    <w:rsid w:val="00CB6CF0"/>
    <w:rsid w:val="00CC1741"/>
    <w:rsid w:val="00CC679E"/>
    <w:rsid w:val="00CD2803"/>
    <w:rsid w:val="00CE3F76"/>
    <w:rsid w:val="00CE6D82"/>
    <w:rsid w:val="00CF0DEA"/>
    <w:rsid w:val="00D06CA6"/>
    <w:rsid w:val="00D13018"/>
    <w:rsid w:val="00D132E8"/>
    <w:rsid w:val="00D14DD3"/>
    <w:rsid w:val="00D22FEB"/>
    <w:rsid w:val="00D27E7C"/>
    <w:rsid w:val="00D3127B"/>
    <w:rsid w:val="00D31C4A"/>
    <w:rsid w:val="00D4333B"/>
    <w:rsid w:val="00D47C89"/>
    <w:rsid w:val="00D55842"/>
    <w:rsid w:val="00D614D6"/>
    <w:rsid w:val="00D73F80"/>
    <w:rsid w:val="00D75A72"/>
    <w:rsid w:val="00D86D22"/>
    <w:rsid w:val="00DA132C"/>
    <w:rsid w:val="00DA466B"/>
    <w:rsid w:val="00DC6DB1"/>
    <w:rsid w:val="00DD12F0"/>
    <w:rsid w:val="00DD1AA6"/>
    <w:rsid w:val="00DD3FA8"/>
    <w:rsid w:val="00DD4315"/>
    <w:rsid w:val="00DD4C28"/>
    <w:rsid w:val="00DD7CE3"/>
    <w:rsid w:val="00DE44C0"/>
    <w:rsid w:val="00DF7362"/>
    <w:rsid w:val="00E016F7"/>
    <w:rsid w:val="00E029A7"/>
    <w:rsid w:val="00E04758"/>
    <w:rsid w:val="00E1493F"/>
    <w:rsid w:val="00E22FD5"/>
    <w:rsid w:val="00E351DA"/>
    <w:rsid w:val="00E37DD5"/>
    <w:rsid w:val="00E42112"/>
    <w:rsid w:val="00E57EDD"/>
    <w:rsid w:val="00E61915"/>
    <w:rsid w:val="00E66342"/>
    <w:rsid w:val="00E75028"/>
    <w:rsid w:val="00E82996"/>
    <w:rsid w:val="00E84CE7"/>
    <w:rsid w:val="00E855E5"/>
    <w:rsid w:val="00E92A62"/>
    <w:rsid w:val="00E9716B"/>
    <w:rsid w:val="00E97A94"/>
    <w:rsid w:val="00EA039C"/>
    <w:rsid w:val="00EB3552"/>
    <w:rsid w:val="00EB726F"/>
    <w:rsid w:val="00EC1AA1"/>
    <w:rsid w:val="00EC57AC"/>
    <w:rsid w:val="00EE6B92"/>
    <w:rsid w:val="00EF0CF8"/>
    <w:rsid w:val="00EF2519"/>
    <w:rsid w:val="00F02103"/>
    <w:rsid w:val="00F06C17"/>
    <w:rsid w:val="00F0790D"/>
    <w:rsid w:val="00F16B4D"/>
    <w:rsid w:val="00F266E6"/>
    <w:rsid w:val="00F2686E"/>
    <w:rsid w:val="00F31C44"/>
    <w:rsid w:val="00F365DB"/>
    <w:rsid w:val="00F46418"/>
    <w:rsid w:val="00F67A1A"/>
    <w:rsid w:val="00F67D4E"/>
    <w:rsid w:val="00F715BD"/>
    <w:rsid w:val="00F73D05"/>
    <w:rsid w:val="00F74469"/>
    <w:rsid w:val="00F770AD"/>
    <w:rsid w:val="00F7779C"/>
    <w:rsid w:val="00F854F2"/>
    <w:rsid w:val="00F87AD9"/>
    <w:rsid w:val="00F915DB"/>
    <w:rsid w:val="00F94A50"/>
    <w:rsid w:val="00F97616"/>
    <w:rsid w:val="00FA33A9"/>
    <w:rsid w:val="00FB0C8F"/>
    <w:rsid w:val="00FE2C0C"/>
    <w:rsid w:val="00FE3DB5"/>
    <w:rsid w:val="00FF6FD6"/>
    <w:rsid w:val="011F4A90"/>
    <w:rsid w:val="016468D5"/>
    <w:rsid w:val="01A776FF"/>
    <w:rsid w:val="01AF06E8"/>
    <w:rsid w:val="0217228A"/>
    <w:rsid w:val="02461ABA"/>
    <w:rsid w:val="02522DBF"/>
    <w:rsid w:val="0271254C"/>
    <w:rsid w:val="02B00451"/>
    <w:rsid w:val="02B53AC3"/>
    <w:rsid w:val="038F15B3"/>
    <w:rsid w:val="03B51A28"/>
    <w:rsid w:val="03DF40EE"/>
    <w:rsid w:val="03E86BED"/>
    <w:rsid w:val="047B1E70"/>
    <w:rsid w:val="05140894"/>
    <w:rsid w:val="056B6D54"/>
    <w:rsid w:val="05CF40F8"/>
    <w:rsid w:val="05FD35A5"/>
    <w:rsid w:val="064023C6"/>
    <w:rsid w:val="0670240C"/>
    <w:rsid w:val="067C4E67"/>
    <w:rsid w:val="07433C28"/>
    <w:rsid w:val="075223B9"/>
    <w:rsid w:val="075B2509"/>
    <w:rsid w:val="07C65410"/>
    <w:rsid w:val="08235535"/>
    <w:rsid w:val="0835076A"/>
    <w:rsid w:val="08EE2B53"/>
    <w:rsid w:val="09243A43"/>
    <w:rsid w:val="09862AB1"/>
    <w:rsid w:val="09A65F16"/>
    <w:rsid w:val="09CA5F5E"/>
    <w:rsid w:val="0A59237C"/>
    <w:rsid w:val="0B0A0E64"/>
    <w:rsid w:val="0B0B49B7"/>
    <w:rsid w:val="0B28557D"/>
    <w:rsid w:val="0B4C2D77"/>
    <w:rsid w:val="0BBD4689"/>
    <w:rsid w:val="0BFE74D2"/>
    <w:rsid w:val="0C4074AC"/>
    <w:rsid w:val="0C4E5B28"/>
    <w:rsid w:val="0C787A4F"/>
    <w:rsid w:val="0C7A4A7D"/>
    <w:rsid w:val="0C9F64B6"/>
    <w:rsid w:val="0D656A48"/>
    <w:rsid w:val="0DBB25F0"/>
    <w:rsid w:val="0DD45BFF"/>
    <w:rsid w:val="0DDC2C78"/>
    <w:rsid w:val="0E1E4121"/>
    <w:rsid w:val="0E8F58E4"/>
    <w:rsid w:val="0ED95ED1"/>
    <w:rsid w:val="0F5E3B42"/>
    <w:rsid w:val="0F7E58F4"/>
    <w:rsid w:val="10050221"/>
    <w:rsid w:val="102A71E9"/>
    <w:rsid w:val="104D00C0"/>
    <w:rsid w:val="107B1E35"/>
    <w:rsid w:val="10A97C94"/>
    <w:rsid w:val="111B4FAB"/>
    <w:rsid w:val="120E099A"/>
    <w:rsid w:val="12443517"/>
    <w:rsid w:val="12560503"/>
    <w:rsid w:val="12650381"/>
    <w:rsid w:val="126B383B"/>
    <w:rsid w:val="131019BB"/>
    <w:rsid w:val="13311E8B"/>
    <w:rsid w:val="135A6A38"/>
    <w:rsid w:val="13E72A97"/>
    <w:rsid w:val="13FD5EE9"/>
    <w:rsid w:val="14E75255"/>
    <w:rsid w:val="15514A0A"/>
    <w:rsid w:val="1574719E"/>
    <w:rsid w:val="15885D97"/>
    <w:rsid w:val="15AF656C"/>
    <w:rsid w:val="15F95FE6"/>
    <w:rsid w:val="166D7867"/>
    <w:rsid w:val="16897D07"/>
    <w:rsid w:val="16E9202A"/>
    <w:rsid w:val="17354655"/>
    <w:rsid w:val="17AA0618"/>
    <w:rsid w:val="182A0BF3"/>
    <w:rsid w:val="187D3A04"/>
    <w:rsid w:val="18A32F30"/>
    <w:rsid w:val="18ED65B5"/>
    <w:rsid w:val="191E7716"/>
    <w:rsid w:val="19464AEB"/>
    <w:rsid w:val="196D6BC1"/>
    <w:rsid w:val="19AE15D7"/>
    <w:rsid w:val="19FA3744"/>
    <w:rsid w:val="1A2047FB"/>
    <w:rsid w:val="1A4140BA"/>
    <w:rsid w:val="1AD66F72"/>
    <w:rsid w:val="1B107F1B"/>
    <w:rsid w:val="1B4E040F"/>
    <w:rsid w:val="1BD44FB2"/>
    <w:rsid w:val="1BF44262"/>
    <w:rsid w:val="1C042B0F"/>
    <w:rsid w:val="1C574DCB"/>
    <w:rsid w:val="1C754BAE"/>
    <w:rsid w:val="1CB73284"/>
    <w:rsid w:val="1CBC26A5"/>
    <w:rsid w:val="1CCD61E0"/>
    <w:rsid w:val="1D030464"/>
    <w:rsid w:val="1D511869"/>
    <w:rsid w:val="1D8311F5"/>
    <w:rsid w:val="1D831611"/>
    <w:rsid w:val="1D875202"/>
    <w:rsid w:val="1D8D7B59"/>
    <w:rsid w:val="1DC96023"/>
    <w:rsid w:val="1DE5240E"/>
    <w:rsid w:val="1E1A51B3"/>
    <w:rsid w:val="1E926A7F"/>
    <w:rsid w:val="1F0A5EE0"/>
    <w:rsid w:val="1F2A72C6"/>
    <w:rsid w:val="1F6642DF"/>
    <w:rsid w:val="1F9A44B6"/>
    <w:rsid w:val="1FB57F7D"/>
    <w:rsid w:val="1FC50ACC"/>
    <w:rsid w:val="1FF00C77"/>
    <w:rsid w:val="1FF26841"/>
    <w:rsid w:val="1FF449D3"/>
    <w:rsid w:val="20087350"/>
    <w:rsid w:val="20AC1F8C"/>
    <w:rsid w:val="20DC6D99"/>
    <w:rsid w:val="20F61809"/>
    <w:rsid w:val="20FB7EBD"/>
    <w:rsid w:val="215926A5"/>
    <w:rsid w:val="217A23C7"/>
    <w:rsid w:val="21864B22"/>
    <w:rsid w:val="21ED433C"/>
    <w:rsid w:val="22077114"/>
    <w:rsid w:val="22107F18"/>
    <w:rsid w:val="22162EE1"/>
    <w:rsid w:val="22427388"/>
    <w:rsid w:val="225A7144"/>
    <w:rsid w:val="229E6179"/>
    <w:rsid w:val="22B125FB"/>
    <w:rsid w:val="235C1687"/>
    <w:rsid w:val="23C425FA"/>
    <w:rsid w:val="23D43CE1"/>
    <w:rsid w:val="23DB3097"/>
    <w:rsid w:val="23E00AE2"/>
    <w:rsid w:val="23E64553"/>
    <w:rsid w:val="24336153"/>
    <w:rsid w:val="243E46EF"/>
    <w:rsid w:val="24CC710A"/>
    <w:rsid w:val="254503FB"/>
    <w:rsid w:val="25506FF6"/>
    <w:rsid w:val="256D7C70"/>
    <w:rsid w:val="258103F1"/>
    <w:rsid w:val="25CC798B"/>
    <w:rsid w:val="25E57422"/>
    <w:rsid w:val="25EA1725"/>
    <w:rsid w:val="26072FB4"/>
    <w:rsid w:val="26294B2B"/>
    <w:rsid w:val="26437768"/>
    <w:rsid w:val="26B85882"/>
    <w:rsid w:val="27080AA5"/>
    <w:rsid w:val="27084825"/>
    <w:rsid w:val="27245176"/>
    <w:rsid w:val="272745ED"/>
    <w:rsid w:val="2773642A"/>
    <w:rsid w:val="279040C6"/>
    <w:rsid w:val="282E6D41"/>
    <w:rsid w:val="284C1966"/>
    <w:rsid w:val="28534835"/>
    <w:rsid w:val="28A74838"/>
    <w:rsid w:val="28BA266B"/>
    <w:rsid w:val="28C75D8E"/>
    <w:rsid w:val="28DB4BF9"/>
    <w:rsid w:val="292123B7"/>
    <w:rsid w:val="29435665"/>
    <w:rsid w:val="29674D56"/>
    <w:rsid w:val="2A1E6BC3"/>
    <w:rsid w:val="2AA62137"/>
    <w:rsid w:val="2B0E0896"/>
    <w:rsid w:val="2B365902"/>
    <w:rsid w:val="2B9539B8"/>
    <w:rsid w:val="2B9D6FB0"/>
    <w:rsid w:val="2BB15A17"/>
    <w:rsid w:val="2C623F84"/>
    <w:rsid w:val="2C781F5B"/>
    <w:rsid w:val="2C8227F1"/>
    <w:rsid w:val="2CFA3887"/>
    <w:rsid w:val="2D235A4E"/>
    <w:rsid w:val="2D436427"/>
    <w:rsid w:val="2D8C213A"/>
    <w:rsid w:val="2DF14845"/>
    <w:rsid w:val="2E0245D8"/>
    <w:rsid w:val="2E0D1C3E"/>
    <w:rsid w:val="2E543858"/>
    <w:rsid w:val="2EFF7037"/>
    <w:rsid w:val="2F3A418D"/>
    <w:rsid w:val="2FA9764C"/>
    <w:rsid w:val="2FD5515B"/>
    <w:rsid w:val="2FF4703B"/>
    <w:rsid w:val="303E54A9"/>
    <w:rsid w:val="30813885"/>
    <w:rsid w:val="3145789F"/>
    <w:rsid w:val="317F069E"/>
    <w:rsid w:val="31B804C3"/>
    <w:rsid w:val="31E60581"/>
    <w:rsid w:val="320E0522"/>
    <w:rsid w:val="326D6439"/>
    <w:rsid w:val="3291085C"/>
    <w:rsid w:val="334E5347"/>
    <w:rsid w:val="34064F7E"/>
    <w:rsid w:val="344B2A25"/>
    <w:rsid w:val="346A1283"/>
    <w:rsid w:val="349E76A4"/>
    <w:rsid w:val="34CF4891"/>
    <w:rsid w:val="34DD0984"/>
    <w:rsid w:val="34EF45BF"/>
    <w:rsid w:val="353B4158"/>
    <w:rsid w:val="35844A3C"/>
    <w:rsid w:val="35992949"/>
    <w:rsid w:val="35A96FE9"/>
    <w:rsid w:val="35FD0E1F"/>
    <w:rsid w:val="36210A70"/>
    <w:rsid w:val="363A606C"/>
    <w:rsid w:val="365276D9"/>
    <w:rsid w:val="365E5C7D"/>
    <w:rsid w:val="369D31E7"/>
    <w:rsid w:val="36C63767"/>
    <w:rsid w:val="36CA2EEF"/>
    <w:rsid w:val="373A7193"/>
    <w:rsid w:val="37A11B83"/>
    <w:rsid w:val="37F11462"/>
    <w:rsid w:val="37F533FA"/>
    <w:rsid w:val="38164C0D"/>
    <w:rsid w:val="3846511D"/>
    <w:rsid w:val="3A2C26A8"/>
    <w:rsid w:val="3A78533C"/>
    <w:rsid w:val="3ADC0088"/>
    <w:rsid w:val="3B0B53AA"/>
    <w:rsid w:val="3B100C98"/>
    <w:rsid w:val="3B2D7300"/>
    <w:rsid w:val="3BF21806"/>
    <w:rsid w:val="3C170B6E"/>
    <w:rsid w:val="3C7D7CFA"/>
    <w:rsid w:val="3C950B63"/>
    <w:rsid w:val="3D54052D"/>
    <w:rsid w:val="3DC45A73"/>
    <w:rsid w:val="3DFA4CA3"/>
    <w:rsid w:val="3E255BE1"/>
    <w:rsid w:val="3E420043"/>
    <w:rsid w:val="3E624E3E"/>
    <w:rsid w:val="3E927497"/>
    <w:rsid w:val="3EA944C4"/>
    <w:rsid w:val="3ED0276F"/>
    <w:rsid w:val="3EFE21CD"/>
    <w:rsid w:val="3F3C5324"/>
    <w:rsid w:val="3FA9106B"/>
    <w:rsid w:val="3FB854E0"/>
    <w:rsid w:val="3FF9275A"/>
    <w:rsid w:val="404A21C6"/>
    <w:rsid w:val="40B66BAE"/>
    <w:rsid w:val="41952FCD"/>
    <w:rsid w:val="426E7939"/>
    <w:rsid w:val="43283021"/>
    <w:rsid w:val="43302EB1"/>
    <w:rsid w:val="4357770D"/>
    <w:rsid w:val="439F053A"/>
    <w:rsid w:val="43A56546"/>
    <w:rsid w:val="43B61D39"/>
    <w:rsid w:val="43CC1B41"/>
    <w:rsid w:val="43D8560E"/>
    <w:rsid w:val="43E131FC"/>
    <w:rsid w:val="44872237"/>
    <w:rsid w:val="448F1A24"/>
    <w:rsid w:val="44DC3C71"/>
    <w:rsid w:val="452141FA"/>
    <w:rsid w:val="456044D1"/>
    <w:rsid w:val="45673599"/>
    <w:rsid w:val="45FF048B"/>
    <w:rsid w:val="46CE5971"/>
    <w:rsid w:val="471106C7"/>
    <w:rsid w:val="4714194A"/>
    <w:rsid w:val="473509D8"/>
    <w:rsid w:val="47507B00"/>
    <w:rsid w:val="47C01B7F"/>
    <w:rsid w:val="480208A3"/>
    <w:rsid w:val="485D56F7"/>
    <w:rsid w:val="4894349A"/>
    <w:rsid w:val="48DC10E0"/>
    <w:rsid w:val="499C4A45"/>
    <w:rsid w:val="49A7212D"/>
    <w:rsid w:val="49C02829"/>
    <w:rsid w:val="49C84896"/>
    <w:rsid w:val="49DC5EAF"/>
    <w:rsid w:val="49DF7D28"/>
    <w:rsid w:val="4A3C71F0"/>
    <w:rsid w:val="4A955253"/>
    <w:rsid w:val="4AE5447C"/>
    <w:rsid w:val="4B030A36"/>
    <w:rsid w:val="4B0666F9"/>
    <w:rsid w:val="4B1B3826"/>
    <w:rsid w:val="4BE81B9C"/>
    <w:rsid w:val="4BE82C2C"/>
    <w:rsid w:val="4C432F50"/>
    <w:rsid w:val="4C4517E9"/>
    <w:rsid w:val="4C485DF5"/>
    <w:rsid w:val="4CBD59EB"/>
    <w:rsid w:val="4D46260F"/>
    <w:rsid w:val="4D572604"/>
    <w:rsid w:val="4D667D43"/>
    <w:rsid w:val="4DFB56CC"/>
    <w:rsid w:val="4E296C7A"/>
    <w:rsid w:val="4EF937CE"/>
    <w:rsid w:val="4F28238E"/>
    <w:rsid w:val="4F7620AF"/>
    <w:rsid w:val="4F9B1E15"/>
    <w:rsid w:val="4FC44A6A"/>
    <w:rsid w:val="505435B5"/>
    <w:rsid w:val="50E67A43"/>
    <w:rsid w:val="517E1B4D"/>
    <w:rsid w:val="519A1697"/>
    <w:rsid w:val="51A41A79"/>
    <w:rsid w:val="51F0773A"/>
    <w:rsid w:val="5236450B"/>
    <w:rsid w:val="5253408B"/>
    <w:rsid w:val="54015E06"/>
    <w:rsid w:val="54726077"/>
    <w:rsid w:val="54FA59AE"/>
    <w:rsid w:val="55116DD2"/>
    <w:rsid w:val="5532198C"/>
    <w:rsid w:val="554A6380"/>
    <w:rsid w:val="55D50B4E"/>
    <w:rsid w:val="56080370"/>
    <w:rsid w:val="560F759D"/>
    <w:rsid w:val="562131B1"/>
    <w:rsid w:val="56400256"/>
    <w:rsid w:val="56537982"/>
    <w:rsid w:val="565562D1"/>
    <w:rsid w:val="56D46273"/>
    <w:rsid w:val="56DC66A5"/>
    <w:rsid w:val="56DE537F"/>
    <w:rsid w:val="5718112E"/>
    <w:rsid w:val="57210F23"/>
    <w:rsid w:val="5738549F"/>
    <w:rsid w:val="57651C7B"/>
    <w:rsid w:val="579E50C7"/>
    <w:rsid w:val="57FC339C"/>
    <w:rsid w:val="586E722D"/>
    <w:rsid w:val="59A24B1F"/>
    <w:rsid w:val="5A067F67"/>
    <w:rsid w:val="5A3E0D5A"/>
    <w:rsid w:val="5A451025"/>
    <w:rsid w:val="5A4633B4"/>
    <w:rsid w:val="5A6D4170"/>
    <w:rsid w:val="5AC43C15"/>
    <w:rsid w:val="5B2B70AD"/>
    <w:rsid w:val="5B3812D0"/>
    <w:rsid w:val="5B4C0F22"/>
    <w:rsid w:val="5B5B4649"/>
    <w:rsid w:val="5B7129A3"/>
    <w:rsid w:val="5BCA77A4"/>
    <w:rsid w:val="5BD83D60"/>
    <w:rsid w:val="5BDF73B9"/>
    <w:rsid w:val="5C402F52"/>
    <w:rsid w:val="5C4172E7"/>
    <w:rsid w:val="5C4E35A5"/>
    <w:rsid w:val="5C9C0AB8"/>
    <w:rsid w:val="5CA81152"/>
    <w:rsid w:val="5CAA1CC9"/>
    <w:rsid w:val="5CC01D7D"/>
    <w:rsid w:val="5CE63232"/>
    <w:rsid w:val="5CFA3F4A"/>
    <w:rsid w:val="5D564D13"/>
    <w:rsid w:val="5DAF0B65"/>
    <w:rsid w:val="5DCE58D7"/>
    <w:rsid w:val="5DD3448C"/>
    <w:rsid w:val="5E1E45F1"/>
    <w:rsid w:val="5E1F086D"/>
    <w:rsid w:val="5E6557B3"/>
    <w:rsid w:val="5E752B4C"/>
    <w:rsid w:val="5E9E271E"/>
    <w:rsid w:val="5EA020B0"/>
    <w:rsid w:val="5EB15DB1"/>
    <w:rsid w:val="5ED233AD"/>
    <w:rsid w:val="5EFB641B"/>
    <w:rsid w:val="5F9B4AA6"/>
    <w:rsid w:val="5FBB47FC"/>
    <w:rsid w:val="60285947"/>
    <w:rsid w:val="60E011ED"/>
    <w:rsid w:val="60F6286D"/>
    <w:rsid w:val="611C507D"/>
    <w:rsid w:val="61415005"/>
    <w:rsid w:val="615940EF"/>
    <w:rsid w:val="61845279"/>
    <w:rsid w:val="6273752A"/>
    <w:rsid w:val="62815165"/>
    <w:rsid w:val="628D669E"/>
    <w:rsid w:val="62C217AC"/>
    <w:rsid w:val="62E12C75"/>
    <w:rsid w:val="635F348F"/>
    <w:rsid w:val="63B92716"/>
    <w:rsid w:val="63E80406"/>
    <w:rsid w:val="653832B2"/>
    <w:rsid w:val="65564E34"/>
    <w:rsid w:val="65E57AA1"/>
    <w:rsid w:val="65F55498"/>
    <w:rsid w:val="66324BC6"/>
    <w:rsid w:val="6701468C"/>
    <w:rsid w:val="673C62DC"/>
    <w:rsid w:val="687B5F12"/>
    <w:rsid w:val="68973F48"/>
    <w:rsid w:val="68F82D25"/>
    <w:rsid w:val="691F5528"/>
    <w:rsid w:val="696B3A26"/>
    <w:rsid w:val="69BD29B5"/>
    <w:rsid w:val="6A330648"/>
    <w:rsid w:val="6A627E71"/>
    <w:rsid w:val="6B476DA6"/>
    <w:rsid w:val="6BD40BAF"/>
    <w:rsid w:val="6C3100DF"/>
    <w:rsid w:val="6C5431C0"/>
    <w:rsid w:val="6C56470D"/>
    <w:rsid w:val="6C617CC3"/>
    <w:rsid w:val="6C876520"/>
    <w:rsid w:val="6CA471BA"/>
    <w:rsid w:val="6CF74764"/>
    <w:rsid w:val="6D4C5D22"/>
    <w:rsid w:val="6D52407A"/>
    <w:rsid w:val="6D6C4977"/>
    <w:rsid w:val="6DC80AE3"/>
    <w:rsid w:val="6E6A5FCA"/>
    <w:rsid w:val="6ED40B72"/>
    <w:rsid w:val="6EF03E63"/>
    <w:rsid w:val="6F7C0372"/>
    <w:rsid w:val="6FBC7FF2"/>
    <w:rsid w:val="6FD361D2"/>
    <w:rsid w:val="702520DB"/>
    <w:rsid w:val="703F0577"/>
    <w:rsid w:val="70D91C7B"/>
    <w:rsid w:val="71332A00"/>
    <w:rsid w:val="71520B29"/>
    <w:rsid w:val="717325E8"/>
    <w:rsid w:val="717F2B3C"/>
    <w:rsid w:val="71A916EB"/>
    <w:rsid w:val="71AB0716"/>
    <w:rsid w:val="71D772E3"/>
    <w:rsid w:val="71E706CF"/>
    <w:rsid w:val="728E2BA9"/>
    <w:rsid w:val="72DC58EE"/>
    <w:rsid w:val="731026CF"/>
    <w:rsid w:val="7318514A"/>
    <w:rsid w:val="734A6B62"/>
    <w:rsid w:val="737E4546"/>
    <w:rsid w:val="73BD1533"/>
    <w:rsid w:val="7423635E"/>
    <w:rsid w:val="745D55D3"/>
    <w:rsid w:val="74D34BF0"/>
    <w:rsid w:val="74F751AD"/>
    <w:rsid w:val="750A6460"/>
    <w:rsid w:val="750C0682"/>
    <w:rsid w:val="75551CBB"/>
    <w:rsid w:val="757051AA"/>
    <w:rsid w:val="761254D2"/>
    <w:rsid w:val="7695127A"/>
    <w:rsid w:val="76A3668F"/>
    <w:rsid w:val="771D4873"/>
    <w:rsid w:val="772A76D7"/>
    <w:rsid w:val="773E4F50"/>
    <w:rsid w:val="77400701"/>
    <w:rsid w:val="778F63C3"/>
    <w:rsid w:val="786B3014"/>
    <w:rsid w:val="78DB1DED"/>
    <w:rsid w:val="78EF048F"/>
    <w:rsid w:val="78F44E94"/>
    <w:rsid w:val="796B7662"/>
    <w:rsid w:val="79FE2FA0"/>
    <w:rsid w:val="7A052425"/>
    <w:rsid w:val="7A860DDA"/>
    <w:rsid w:val="7A8E406C"/>
    <w:rsid w:val="7AE80BAA"/>
    <w:rsid w:val="7B784640"/>
    <w:rsid w:val="7B7E07AD"/>
    <w:rsid w:val="7B946324"/>
    <w:rsid w:val="7BFE75FB"/>
    <w:rsid w:val="7C0B0F9D"/>
    <w:rsid w:val="7C311A4D"/>
    <w:rsid w:val="7CA45D8A"/>
    <w:rsid w:val="7D6A6E2F"/>
    <w:rsid w:val="7DE447CB"/>
    <w:rsid w:val="7DEB575C"/>
    <w:rsid w:val="7EA143BB"/>
    <w:rsid w:val="7EE75988"/>
    <w:rsid w:val="7F3C2F5B"/>
    <w:rsid w:val="7F455DD5"/>
    <w:rsid w:val="7F9A3042"/>
    <w:rsid w:val="7FC032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54DB89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theme="minorBidi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qFormat="1"/>
    <w:lsdException w:name="footer" w:qFormat="1"/>
    <w:lsdException w:name="caption" w:semiHidden="1" w:unhideWhenUsed="1" w:qFormat="1"/>
    <w:lsdException w:name="Title" w:qFormat="1"/>
    <w:lsdException w:name="Default Paragraph Font" w:semiHidden="1" w:uiPriority="1" w:unhideWhenUsed="1"/>
    <w:lsdException w:name="Subtitle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HTML Keyboard" w:semiHidden="1" w:unhideWhenUsed="1"/>
    <w:lsdException w:name="HTML Typewriter" w:semiHidden="1" w:unhideWhenUsed="1"/>
    <w:lsdException w:name="Normal Table" w:semiHidden="1" w:uiPriority="99" w:unhideWhenUsed="1" w:qFormat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Theme" w:semiHidden="1" w:unhideWhenUsed="1"/>
    <w:lsdException w:name="Placeholder Text" w:semiHidden="1" w:uiPriority="99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pPr>
      <w:spacing w:after="160" w:line="259" w:lineRule="auto"/>
      <w:jc w:val="both"/>
    </w:pPr>
    <w:rPr>
      <w:rFonts w:eastAsia="宋体" w:cs="Times New Roman"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semiHidden/>
    <w:unhideWhenUsed/>
    <w:qFormat/>
    <w:pPr>
      <w:spacing w:after="0" w:line="240" w:lineRule="auto"/>
    </w:pPr>
    <w:rPr>
      <w:sz w:val="18"/>
      <w:szCs w:val="18"/>
    </w:rPr>
  </w:style>
  <w:style w:type="paragraph" w:styleId="a5">
    <w:name w:val="footer"/>
    <w:basedOn w:val="a"/>
    <w:link w:val="a6"/>
    <w:qFormat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paragraph" w:styleId="a7">
    <w:name w:val="header"/>
    <w:basedOn w:val="a"/>
    <w:qFormat/>
    <w:pPr>
      <w:pBdr>
        <w:top w:val="none" w:sz="0" w:space="1" w:color="auto"/>
        <w:left w:val="none" w:sz="0" w:space="4" w:color="auto"/>
        <w:bottom w:val="none" w:sz="0" w:space="1" w:color="auto"/>
        <w:right w:val="none" w:sz="0" w:space="4" w:color="auto"/>
      </w:pBdr>
      <w:tabs>
        <w:tab w:val="center" w:pos="4153"/>
        <w:tab w:val="right" w:pos="8306"/>
      </w:tabs>
      <w:snapToGrid w:val="0"/>
    </w:pPr>
    <w:rPr>
      <w:sz w:val="18"/>
    </w:rPr>
  </w:style>
  <w:style w:type="character" w:customStyle="1" w:styleId="a6">
    <w:name w:val="页脚 字符"/>
    <w:basedOn w:val="a0"/>
    <w:link w:val="a5"/>
    <w:qFormat/>
    <w:rPr>
      <w:rFonts w:ascii="Calibri" w:hAnsi="Calibri"/>
      <w:kern w:val="2"/>
      <w:sz w:val="18"/>
      <w:szCs w:val="18"/>
      <w:lang w:val="en-AU"/>
    </w:rPr>
  </w:style>
  <w:style w:type="paragraph" w:customStyle="1" w:styleId="EndNoteBibliographyTitle">
    <w:name w:val="EndNote Bibliography Title"/>
    <w:basedOn w:val="a"/>
    <w:link w:val="EndNoteBibliographyTitle0"/>
    <w:qFormat/>
    <w:pPr>
      <w:spacing w:after="0"/>
      <w:jc w:val="center"/>
    </w:p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eastAsia="宋体" w:cs="Times New Roman"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qFormat/>
    <w:pPr>
      <w:spacing w:line="240" w:lineRule="auto"/>
    </w:pPr>
    <w:rPr>
      <w:rFonts w:eastAsia="Times New Roman"/>
      <w:color w:val="000000" w:themeColor="text1"/>
    </w:rPr>
  </w:style>
  <w:style w:type="character" w:customStyle="1" w:styleId="EndNoteBibliography0">
    <w:name w:val="EndNote Bibliography 字符"/>
    <w:basedOn w:val="a0"/>
    <w:link w:val="EndNoteBibliography"/>
    <w:qFormat/>
    <w:rPr>
      <w:rFonts w:eastAsia="Times New Roman" w:cs="Times New Roman"/>
      <w:color w:val="000000" w:themeColor="text1"/>
      <w:sz w:val="24"/>
      <w:szCs w:val="24"/>
    </w:rPr>
  </w:style>
  <w:style w:type="character" w:customStyle="1" w:styleId="a4">
    <w:name w:val="批注框文本 字符"/>
    <w:basedOn w:val="a0"/>
    <w:link w:val="a3"/>
    <w:semiHidden/>
    <w:qFormat/>
    <w:rPr>
      <w:rFonts w:ascii="Calibri" w:hAnsi="Calibri"/>
      <w:kern w:val="2"/>
      <w:sz w:val="18"/>
      <w:szCs w:val="18"/>
      <w:lang w:val="en-AU"/>
    </w:rPr>
  </w:style>
  <w:style w:type="paragraph" w:customStyle="1" w:styleId="EndNoteCategoryTitle">
    <w:name w:val="EndNote Category Title"/>
    <w:basedOn w:val="a"/>
    <w:link w:val="EndNoteCategoryTitle0"/>
    <w:qFormat/>
    <w:pPr>
      <w:spacing w:before="120" w:after="120"/>
      <w:jc w:val="left"/>
    </w:pPr>
    <w:rPr>
      <w:rFonts w:eastAsia="Times New Roman"/>
      <w:b/>
      <w:color w:val="000000" w:themeColor="text1"/>
    </w:rPr>
  </w:style>
  <w:style w:type="character" w:customStyle="1" w:styleId="EndNoteCategoryTitle0">
    <w:name w:val="EndNote Category Title 字符"/>
    <w:basedOn w:val="a0"/>
    <w:link w:val="EndNoteCategoryTitle"/>
    <w:qFormat/>
    <w:rPr>
      <w:rFonts w:eastAsia="Times New Roman"/>
      <w:b/>
      <w:color w:val="000000" w:themeColor="text1"/>
    </w:rPr>
  </w:style>
  <w:style w:type="paragraph" w:customStyle="1" w:styleId="EndNoteCategoryHeading">
    <w:name w:val="EndNote Category Heading"/>
    <w:basedOn w:val="EndNoteBibliography"/>
    <w:link w:val="EndNoteCategoryHeading0"/>
    <w:qFormat/>
    <w:pPr>
      <w:spacing w:before="120" w:after="120" w:line="259" w:lineRule="auto"/>
      <w:jc w:val="left"/>
    </w:pPr>
    <w:rPr>
      <w:b/>
    </w:rPr>
  </w:style>
  <w:style w:type="character" w:customStyle="1" w:styleId="EndNoteCategoryHeading0">
    <w:name w:val="EndNote Category Heading 字符"/>
    <w:basedOn w:val="EndNoteBibliography0"/>
    <w:link w:val="EndNoteCategoryHeading"/>
    <w:rPr>
      <w:rFonts w:eastAsia="Times New Roman" w:cs="Times New Roman"/>
      <w:b/>
      <w:color w:val="000000" w:themeColor="text1"/>
      <w:sz w:val="24"/>
      <w:szCs w:val="24"/>
    </w:rPr>
  </w:style>
  <w:style w:type="character" w:styleId="a8">
    <w:name w:val="annotation reference"/>
    <w:basedOn w:val="a0"/>
    <w:rsid w:val="00EA039C"/>
    <w:rPr>
      <w:sz w:val="16"/>
      <w:szCs w:val="16"/>
    </w:rPr>
  </w:style>
  <w:style w:type="paragraph" w:styleId="a9">
    <w:name w:val="annotation text"/>
    <w:basedOn w:val="a"/>
    <w:link w:val="aa"/>
    <w:rsid w:val="00EA039C"/>
    <w:pPr>
      <w:spacing w:line="240" w:lineRule="auto"/>
    </w:pPr>
    <w:rPr>
      <w:sz w:val="20"/>
      <w:szCs w:val="20"/>
    </w:rPr>
  </w:style>
  <w:style w:type="character" w:customStyle="1" w:styleId="aa">
    <w:name w:val="批注文字 字符"/>
    <w:basedOn w:val="a0"/>
    <w:link w:val="a9"/>
    <w:rsid w:val="00EA039C"/>
    <w:rPr>
      <w:rFonts w:eastAsia="宋体" w:cs="Times New Roman"/>
    </w:rPr>
  </w:style>
  <w:style w:type="paragraph" w:styleId="ab">
    <w:name w:val="annotation subject"/>
    <w:basedOn w:val="a9"/>
    <w:next w:val="a9"/>
    <w:link w:val="ac"/>
    <w:rsid w:val="00EA039C"/>
    <w:rPr>
      <w:b/>
      <w:bCs/>
    </w:rPr>
  </w:style>
  <w:style w:type="character" w:customStyle="1" w:styleId="ac">
    <w:name w:val="批注主题 字符"/>
    <w:basedOn w:val="aa"/>
    <w:link w:val="ab"/>
    <w:rsid w:val="00EA039C"/>
    <w:rPr>
      <w:rFonts w:eastAsia="宋体" w:cs="Times New Roman"/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143183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8629DBDC-51CE-4F03-A526-5929EB3DE6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7</Pages>
  <Words>44852</Words>
  <Characters>255659</Characters>
  <Application>Microsoft Office Word</Application>
  <DocSecurity>0</DocSecurity>
  <Lines>2130</Lines>
  <Paragraphs>59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2999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/>
  <cp:revision>1</cp:revision>
  <dcterms:created xsi:type="dcterms:W3CDTF">2019-11-07T15:29:00Z</dcterms:created>
  <dcterms:modified xsi:type="dcterms:W3CDTF">2019-11-09T13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3.0.8632</vt:lpwstr>
  </property>
</Properties>
</file>